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40EA50" w14:textId="71F4C85F" w:rsidR="00497A2F" w:rsidRDefault="00497A2F" w:rsidP="00497A2F">
      <w:pPr>
        <w:rPr>
          <w:rFonts w:ascii="Arial" w:hAnsi="Arial" w:cs="Arial"/>
          <w:b/>
          <w:bCs/>
        </w:rPr>
      </w:pPr>
      <w:bookmarkStart w:id="0" w:name="_Hlk132750505"/>
    </w:p>
    <w:p w14:paraId="56B7E7A3" w14:textId="77777777" w:rsidR="00497A2F" w:rsidRDefault="00497A2F" w:rsidP="00497A2F">
      <w:pPr>
        <w:rPr>
          <w:rFonts w:ascii="Arial" w:hAnsi="Arial" w:cs="Arial"/>
          <w:b/>
          <w:bCs/>
        </w:rPr>
      </w:pPr>
    </w:p>
    <w:p w14:paraId="746F46C5" w14:textId="204E4854" w:rsidR="00497A2F" w:rsidRDefault="00497A2F" w:rsidP="00497A2F">
      <w:pPr>
        <w:rPr>
          <w:rFonts w:ascii="Arial" w:hAnsi="Arial" w:cs="Arial"/>
          <w:b/>
          <w:bCs/>
        </w:rPr>
      </w:pPr>
      <w:r>
        <w:rPr>
          <w:noProof/>
        </w:rPr>
        <w:drawing>
          <wp:inline distT="0" distB="0" distL="0" distR="0" wp14:anchorId="71E95F57" wp14:editId="6EC30E97">
            <wp:extent cx="5386070" cy="1858010"/>
            <wp:effectExtent l="0" t="0" r="5080" b="8890"/>
            <wp:docPr id="1" name="Picture 1" descr="Home - CCT College Dubl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me - CCT College Dubli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86070" cy="1858010"/>
                    </a:xfrm>
                    <a:prstGeom prst="rect">
                      <a:avLst/>
                    </a:prstGeom>
                    <a:noFill/>
                    <a:ln>
                      <a:noFill/>
                    </a:ln>
                  </pic:spPr>
                </pic:pic>
              </a:graphicData>
            </a:graphic>
          </wp:inline>
        </w:drawing>
      </w:r>
    </w:p>
    <w:p w14:paraId="15B15AF4" w14:textId="4377E7DE" w:rsidR="00497A2F" w:rsidRDefault="00497A2F" w:rsidP="00497A2F">
      <w:pPr>
        <w:rPr>
          <w:rFonts w:ascii="Arial" w:hAnsi="Arial" w:cs="Arial"/>
          <w:b/>
          <w:bCs/>
        </w:rPr>
      </w:pPr>
    </w:p>
    <w:p w14:paraId="6A071985" w14:textId="2D6AF668" w:rsidR="00497A2F" w:rsidRDefault="00497A2F" w:rsidP="00497A2F">
      <w:pPr>
        <w:rPr>
          <w:rFonts w:ascii="Arial" w:hAnsi="Arial" w:cs="Arial"/>
          <w:b/>
          <w:bCs/>
        </w:rPr>
      </w:pPr>
    </w:p>
    <w:p w14:paraId="7B7BCD9E" w14:textId="77777777" w:rsidR="00497A2F" w:rsidRDefault="00497A2F" w:rsidP="00497A2F">
      <w:pPr>
        <w:rPr>
          <w:rFonts w:ascii="Arial" w:hAnsi="Arial" w:cs="Arial"/>
          <w:b/>
          <w:bCs/>
        </w:rPr>
      </w:pPr>
    </w:p>
    <w:p w14:paraId="00000001" w14:textId="4C13B363" w:rsidR="00134716" w:rsidRDefault="00497A2F" w:rsidP="00497A2F">
      <w:pPr>
        <w:jc w:val="center"/>
        <w:rPr>
          <w:rFonts w:ascii="Arial" w:hAnsi="Arial" w:cs="Arial"/>
          <w:b/>
          <w:bCs/>
          <w:sz w:val="44"/>
          <w:szCs w:val="44"/>
        </w:rPr>
      </w:pPr>
      <w:r w:rsidRPr="00497A2F">
        <w:rPr>
          <w:rFonts w:ascii="Arial" w:hAnsi="Arial" w:cs="Arial"/>
          <w:b/>
          <w:bCs/>
          <w:sz w:val="44"/>
          <w:szCs w:val="44"/>
        </w:rPr>
        <w:t>MSc in Data Analytics</w:t>
      </w:r>
    </w:p>
    <w:p w14:paraId="2AD5B29C" w14:textId="272C325B" w:rsidR="00497A2F" w:rsidRDefault="00497A2F" w:rsidP="00497A2F">
      <w:pPr>
        <w:jc w:val="center"/>
        <w:rPr>
          <w:rFonts w:ascii="Arial" w:hAnsi="Arial" w:cs="Arial"/>
          <w:sz w:val="28"/>
          <w:szCs w:val="28"/>
        </w:rPr>
      </w:pPr>
      <w:r w:rsidRPr="00497A2F">
        <w:rPr>
          <w:rFonts w:ascii="Arial" w:hAnsi="Arial" w:cs="Arial"/>
          <w:sz w:val="28"/>
          <w:szCs w:val="28"/>
        </w:rPr>
        <w:t>Continuous Assessment 0</w:t>
      </w:r>
      <w:r w:rsidR="00310096">
        <w:rPr>
          <w:rFonts w:ascii="Arial" w:hAnsi="Arial" w:cs="Arial"/>
          <w:sz w:val="28"/>
          <w:szCs w:val="28"/>
        </w:rPr>
        <w:t>2</w:t>
      </w:r>
    </w:p>
    <w:p w14:paraId="546705B8" w14:textId="22589794" w:rsidR="00497A2F" w:rsidRPr="00497A2F" w:rsidRDefault="00497A2F" w:rsidP="00497A2F">
      <w:pPr>
        <w:jc w:val="center"/>
        <w:rPr>
          <w:rFonts w:ascii="Arial" w:hAnsi="Arial" w:cs="Arial"/>
          <w:sz w:val="28"/>
          <w:szCs w:val="28"/>
        </w:rPr>
      </w:pPr>
      <w:r>
        <w:rPr>
          <w:rFonts w:ascii="Arial" w:hAnsi="Arial" w:cs="Arial"/>
          <w:sz w:val="28"/>
          <w:szCs w:val="28"/>
        </w:rPr>
        <w:t>2023</w:t>
      </w:r>
    </w:p>
    <w:p w14:paraId="00000002" w14:textId="77777777" w:rsidR="00134716" w:rsidRDefault="00134716" w:rsidP="00CE68B9"/>
    <w:p w14:paraId="00000003" w14:textId="4000A263" w:rsidR="00134716" w:rsidRPr="00497A2F" w:rsidRDefault="00000000" w:rsidP="00497A2F">
      <w:pPr>
        <w:jc w:val="center"/>
        <w:rPr>
          <w:rFonts w:ascii="Arial" w:eastAsia="Arial" w:hAnsi="Arial" w:cs="Arial"/>
        </w:rPr>
      </w:pPr>
      <w:r w:rsidRPr="00497A2F">
        <w:rPr>
          <w:rFonts w:ascii="Arial" w:eastAsia="Arial" w:hAnsi="Arial" w:cs="Arial"/>
        </w:rPr>
        <w:t xml:space="preserve">Author: </w:t>
      </w:r>
      <w:r w:rsidR="00676C7B" w:rsidRPr="00497A2F">
        <w:rPr>
          <w:rFonts w:ascii="Arial" w:eastAsia="Arial" w:hAnsi="Arial" w:cs="Arial"/>
        </w:rPr>
        <w:t>Fiona Clarke</w:t>
      </w:r>
    </w:p>
    <w:p w14:paraId="00000004" w14:textId="73695248" w:rsidR="00134716" w:rsidRPr="00497A2F" w:rsidRDefault="00000000" w:rsidP="00497A2F">
      <w:pPr>
        <w:jc w:val="center"/>
        <w:rPr>
          <w:rFonts w:ascii="Arial" w:eastAsia="Arial" w:hAnsi="Arial" w:cs="Arial"/>
          <w:color w:val="000000"/>
        </w:rPr>
      </w:pPr>
      <w:r w:rsidRPr="00497A2F">
        <w:rPr>
          <w:rFonts w:ascii="Arial" w:eastAsia="Arial" w:hAnsi="Arial" w:cs="Arial"/>
          <w:color w:val="000000"/>
        </w:rPr>
        <w:t xml:space="preserve">e-mail: </w:t>
      </w:r>
      <w:r w:rsidR="00676C7B" w:rsidRPr="00497A2F">
        <w:rPr>
          <w:rFonts w:ascii="Arial" w:hAnsi="Arial" w:cs="Arial"/>
        </w:rPr>
        <w:t>sba22177@student.cct.ie</w:t>
      </w:r>
    </w:p>
    <w:p w14:paraId="00000005" w14:textId="49330F64" w:rsidR="00134716" w:rsidRDefault="00000000" w:rsidP="00497A2F">
      <w:pPr>
        <w:jc w:val="center"/>
        <w:rPr>
          <w:rFonts w:ascii="Arial" w:hAnsi="Arial" w:cs="Arial"/>
        </w:rPr>
      </w:pPr>
      <w:r w:rsidRPr="00497A2F">
        <w:rPr>
          <w:rFonts w:ascii="Arial" w:eastAsia="Arial" w:hAnsi="Arial" w:cs="Arial"/>
        </w:rPr>
        <w:t xml:space="preserve">Student ID: </w:t>
      </w:r>
      <w:r w:rsidR="00676C7B" w:rsidRPr="00497A2F">
        <w:rPr>
          <w:rFonts w:ascii="Arial" w:hAnsi="Arial" w:cs="Arial"/>
        </w:rPr>
        <w:t>sba22177</w:t>
      </w:r>
    </w:p>
    <w:p w14:paraId="659352F1" w14:textId="77777777" w:rsidR="00310096" w:rsidRDefault="00310096" w:rsidP="00497A2F">
      <w:pPr>
        <w:jc w:val="center"/>
        <w:rPr>
          <w:rFonts w:ascii="Arial" w:hAnsi="Arial" w:cs="Arial"/>
        </w:rPr>
      </w:pPr>
    </w:p>
    <w:p w14:paraId="78622A55" w14:textId="152BEF23" w:rsidR="00310096" w:rsidRDefault="00310096" w:rsidP="00497A2F">
      <w:pPr>
        <w:jc w:val="center"/>
        <w:rPr>
          <w:rFonts w:ascii="Arial" w:hAnsi="Arial" w:cs="Arial"/>
        </w:rPr>
      </w:pPr>
      <w:r w:rsidRPr="005E4187">
        <w:rPr>
          <w:rFonts w:ascii="Arial" w:hAnsi="Arial" w:cs="Arial"/>
        </w:rPr>
        <w:t xml:space="preserve">Word Count: </w:t>
      </w:r>
      <w:r w:rsidR="005E4187" w:rsidRPr="005E4187">
        <w:rPr>
          <w:rFonts w:ascii="Arial" w:hAnsi="Arial" w:cs="Arial"/>
        </w:rPr>
        <w:t xml:space="preserve"> 3295</w:t>
      </w:r>
    </w:p>
    <w:p w14:paraId="18E088EE" w14:textId="1F66D008" w:rsidR="008B054E" w:rsidRPr="00497A2F" w:rsidRDefault="008B054E" w:rsidP="00497A2F">
      <w:pPr>
        <w:jc w:val="center"/>
        <w:rPr>
          <w:rFonts w:ascii="Arial" w:hAnsi="Arial" w:cs="Arial"/>
        </w:rPr>
      </w:pPr>
      <w:r>
        <w:rPr>
          <w:rFonts w:ascii="Arial" w:hAnsi="Arial" w:cs="Arial"/>
        </w:rPr>
        <w:t xml:space="preserve">GitHub Repository: </w:t>
      </w:r>
      <w:r w:rsidRPr="008B054E">
        <w:rPr>
          <w:rFonts w:ascii="Arial" w:hAnsi="Arial" w:cs="Arial"/>
          <w:i/>
          <w:iCs/>
        </w:rPr>
        <w:t>https://github.com/sba22177/MSc_S1_CA02_SBA22177.git</w:t>
      </w:r>
    </w:p>
    <w:p w14:paraId="46E238FC" w14:textId="6FB0E43A" w:rsidR="00497A2F" w:rsidRDefault="00497A2F" w:rsidP="00CE68B9"/>
    <w:p w14:paraId="33BD1021" w14:textId="77777777" w:rsidR="00497A2F" w:rsidRDefault="00497A2F" w:rsidP="00CE68B9">
      <w:pPr>
        <w:sectPr w:rsidR="00497A2F" w:rsidSect="00BC4DD3">
          <w:footerReference w:type="default" r:id="rId10"/>
          <w:pgSz w:w="11907" w:h="16840"/>
          <w:pgMar w:top="1440" w:right="1440" w:bottom="1440" w:left="1985" w:header="720" w:footer="720" w:gutter="0"/>
          <w:pgBorders w:offsetFrom="page">
            <w:top w:val="thinThickLargeGap" w:sz="36" w:space="24" w:color="auto"/>
            <w:left w:val="thinThickLargeGap" w:sz="36" w:space="24" w:color="auto"/>
            <w:bottom w:val="thickThinLargeGap" w:sz="36" w:space="24" w:color="auto"/>
            <w:right w:val="thickThinLargeGap" w:sz="36" w:space="24" w:color="auto"/>
          </w:pgBorders>
          <w:pgNumType w:start="1"/>
          <w:cols w:space="720"/>
          <w:titlePg/>
          <w:docGrid w:linePitch="326"/>
        </w:sectPr>
      </w:pPr>
    </w:p>
    <w:sdt>
      <w:sdtPr>
        <w:rPr>
          <w:rFonts w:ascii="Times New Roman" w:eastAsia="Times New Roman" w:hAnsi="Times New Roman" w:cs="Times New Roman"/>
          <w:color w:val="auto"/>
          <w:sz w:val="24"/>
          <w:szCs w:val="24"/>
          <w:lang w:val="en-IE"/>
        </w:rPr>
        <w:id w:val="-965189433"/>
        <w:docPartObj>
          <w:docPartGallery w:val="Table of Contents"/>
          <w:docPartUnique/>
        </w:docPartObj>
      </w:sdtPr>
      <w:sdtEndPr>
        <w:rPr>
          <w:b/>
          <w:bCs/>
          <w:noProof/>
        </w:rPr>
      </w:sdtEndPr>
      <w:sdtContent>
        <w:p w14:paraId="2D252D8B" w14:textId="651EA214" w:rsidR="00F7322B" w:rsidRPr="00F7322B" w:rsidRDefault="00F7322B" w:rsidP="00F7322B">
          <w:pPr>
            <w:pStyle w:val="TOCHeading"/>
            <w:jc w:val="center"/>
            <w:rPr>
              <w:rFonts w:ascii="Arial" w:hAnsi="Arial" w:cs="Arial"/>
              <w:b/>
              <w:bCs/>
              <w:color w:val="auto"/>
            </w:rPr>
          </w:pPr>
          <w:r w:rsidRPr="00F7322B">
            <w:rPr>
              <w:rFonts w:ascii="Arial" w:hAnsi="Arial" w:cs="Arial"/>
              <w:b/>
              <w:bCs/>
              <w:color w:val="auto"/>
            </w:rPr>
            <w:t>Table of Contents</w:t>
          </w:r>
        </w:p>
        <w:p w14:paraId="45659F54" w14:textId="0E140CE4" w:rsidR="002F6820" w:rsidRDefault="00F7322B">
          <w:pPr>
            <w:pStyle w:val="TOC2"/>
            <w:tabs>
              <w:tab w:val="right" w:leader="dot" w:pos="8472"/>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7828229" w:history="1">
            <w:r w:rsidR="002F6820" w:rsidRPr="00C104F4">
              <w:rPr>
                <w:rStyle w:val="Hyperlink"/>
                <w:noProof/>
              </w:rPr>
              <w:t>Abstract</w:t>
            </w:r>
            <w:r w:rsidR="002F6820">
              <w:rPr>
                <w:noProof/>
                <w:webHidden/>
              </w:rPr>
              <w:tab/>
            </w:r>
            <w:r w:rsidR="002F6820">
              <w:rPr>
                <w:noProof/>
                <w:webHidden/>
              </w:rPr>
              <w:fldChar w:fldCharType="begin"/>
            </w:r>
            <w:r w:rsidR="002F6820">
              <w:rPr>
                <w:noProof/>
                <w:webHidden/>
              </w:rPr>
              <w:instrText xml:space="preserve"> PAGEREF _Toc137828229 \h </w:instrText>
            </w:r>
            <w:r w:rsidR="002F6820">
              <w:rPr>
                <w:noProof/>
                <w:webHidden/>
              </w:rPr>
            </w:r>
            <w:r w:rsidR="002F6820">
              <w:rPr>
                <w:noProof/>
                <w:webHidden/>
              </w:rPr>
              <w:fldChar w:fldCharType="separate"/>
            </w:r>
            <w:r w:rsidR="002F6820">
              <w:rPr>
                <w:noProof/>
                <w:webHidden/>
              </w:rPr>
              <w:t>3</w:t>
            </w:r>
            <w:r w:rsidR="002F6820">
              <w:rPr>
                <w:noProof/>
                <w:webHidden/>
              </w:rPr>
              <w:fldChar w:fldCharType="end"/>
            </w:r>
          </w:hyperlink>
        </w:p>
        <w:p w14:paraId="669E30E1" w14:textId="78215B07" w:rsidR="002F6820" w:rsidRDefault="00000000">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30" w:history="1">
            <w:r w:rsidR="002F6820" w:rsidRPr="00C104F4">
              <w:rPr>
                <w:rStyle w:val="Hyperlink"/>
                <w:noProof/>
              </w:rPr>
              <w:t>1.</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Introduction</w:t>
            </w:r>
            <w:r w:rsidR="002F6820">
              <w:rPr>
                <w:noProof/>
                <w:webHidden/>
              </w:rPr>
              <w:tab/>
            </w:r>
            <w:r w:rsidR="002F6820">
              <w:rPr>
                <w:noProof/>
                <w:webHidden/>
              </w:rPr>
              <w:fldChar w:fldCharType="begin"/>
            </w:r>
            <w:r w:rsidR="002F6820">
              <w:rPr>
                <w:noProof/>
                <w:webHidden/>
              </w:rPr>
              <w:instrText xml:space="preserve"> PAGEREF _Toc137828230 \h </w:instrText>
            </w:r>
            <w:r w:rsidR="002F6820">
              <w:rPr>
                <w:noProof/>
                <w:webHidden/>
              </w:rPr>
            </w:r>
            <w:r w:rsidR="002F6820">
              <w:rPr>
                <w:noProof/>
                <w:webHidden/>
              </w:rPr>
              <w:fldChar w:fldCharType="separate"/>
            </w:r>
            <w:r w:rsidR="002F6820">
              <w:rPr>
                <w:noProof/>
                <w:webHidden/>
              </w:rPr>
              <w:t>4</w:t>
            </w:r>
            <w:r w:rsidR="002F6820">
              <w:rPr>
                <w:noProof/>
                <w:webHidden/>
              </w:rPr>
              <w:fldChar w:fldCharType="end"/>
            </w:r>
          </w:hyperlink>
        </w:p>
        <w:p w14:paraId="5DC61FFF" w14:textId="52A1E045" w:rsidR="002F6820" w:rsidRDefault="00000000">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31" w:history="1">
            <w:r w:rsidR="002F6820" w:rsidRPr="00C104F4">
              <w:rPr>
                <w:rStyle w:val="Hyperlink"/>
                <w:noProof/>
              </w:rPr>
              <w:t>2.</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Business Understanding</w:t>
            </w:r>
            <w:r w:rsidR="002F6820">
              <w:rPr>
                <w:noProof/>
                <w:webHidden/>
              </w:rPr>
              <w:tab/>
            </w:r>
            <w:r w:rsidR="002F6820">
              <w:rPr>
                <w:noProof/>
                <w:webHidden/>
              </w:rPr>
              <w:fldChar w:fldCharType="begin"/>
            </w:r>
            <w:r w:rsidR="002F6820">
              <w:rPr>
                <w:noProof/>
                <w:webHidden/>
              </w:rPr>
              <w:instrText xml:space="preserve"> PAGEREF _Toc137828231 \h </w:instrText>
            </w:r>
            <w:r w:rsidR="002F6820">
              <w:rPr>
                <w:noProof/>
                <w:webHidden/>
              </w:rPr>
            </w:r>
            <w:r w:rsidR="002F6820">
              <w:rPr>
                <w:noProof/>
                <w:webHidden/>
              </w:rPr>
              <w:fldChar w:fldCharType="separate"/>
            </w:r>
            <w:r w:rsidR="002F6820">
              <w:rPr>
                <w:noProof/>
                <w:webHidden/>
              </w:rPr>
              <w:t>4</w:t>
            </w:r>
            <w:r w:rsidR="002F6820">
              <w:rPr>
                <w:noProof/>
                <w:webHidden/>
              </w:rPr>
              <w:fldChar w:fldCharType="end"/>
            </w:r>
          </w:hyperlink>
        </w:p>
        <w:p w14:paraId="14C667EF" w14:textId="27F7CBD3" w:rsidR="002F6820" w:rsidRDefault="00000000">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32" w:history="1">
            <w:r w:rsidR="002F6820" w:rsidRPr="00C104F4">
              <w:rPr>
                <w:rStyle w:val="Hyperlink"/>
                <w:noProof/>
              </w:rPr>
              <w:t>3.</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Data Understanding and Preparation</w:t>
            </w:r>
            <w:r w:rsidR="002F6820">
              <w:rPr>
                <w:noProof/>
                <w:webHidden/>
              </w:rPr>
              <w:tab/>
            </w:r>
            <w:r w:rsidR="002F6820">
              <w:rPr>
                <w:noProof/>
                <w:webHidden/>
              </w:rPr>
              <w:fldChar w:fldCharType="begin"/>
            </w:r>
            <w:r w:rsidR="002F6820">
              <w:rPr>
                <w:noProof/>
                <w:webHidden/>
              </w:rPr>
              <w:instrText xml:space="preserve"> PAGEREF _Toc137828232 \h </w:instrText>
            </w:r>
            <w:r w:rsidR="002F6820">
              <w:rPr>
                <w:noProof/>
                <w:webHidden/>
              </w:rPr>
            </w:r>
            <w:r w:rsidR="002F6820">
              <w:rPr>
                <w:noProof/>
                <w:webHidden/>
              </w:rPr>
              <w:fldChar w:fldCharType="separate"/>
            </w:r>
            <w:r w:rsidR="002F6820">
              <w:rPr>
                <w:noProof/>
                <w:webHidden/>
              </w:rPr>
              <w:t>5</w:t>
            </w:r>
            <w:r w:rsidR="002F6820">
              <w:rPr>
                <w:noProof/>
                <w:webHidden/>
              </w:rPr>
              <w:fldChar w:fldCharType="end"/>
            </w:r>
          </w:hyperlink>
        </w:p>
        <w:p w14:paraId="1A8DFDB0" w14:textId="16240D8E" w:rsidR="002F6820" w:rsidRDefault="00000000">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33" w:history="1">
            <w:r w:rsidR="002F6820" w:rsidRPr="00C104F4">
              <w:rPr>
                <w:rStyle w:val="Hyperlink"/>
                <w:noProof/>
              </w:rPr>
              <w:t>3.1.</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Initial Exploratory Data Analysis</w:t>
            </w:r>
            <w:r w:rsidR="002F6820">
              <w:rPr>
                <w:noProof/>
                <w:webHidden/>
              </w:rPr>
              <w:tab/>
            </w:r>
            <w:r w:rsidR="002F6820">
              <w:rPr>
                <w:noProof/>
                <w:webHidden/>
              </w:rPr>
              <w:fldChar w:fldCharType="begin"/>
            </w:r>
            <w:r w:rsidR="002F6820">
              <w:rPr>
                <w:noProof/>
                <w:webHidden/>
              </w:rPr>
              <w:instrText xml:space="preserve"> PAGEREF _Toc137828233 \h </w:instrText>
            </w:r>
            <w:r w:rsidR="002F6820">
              <w:rPr>
                <w:noProof/>
                <w:webHidden/>
              </w:rPr>
            </w:r>
            <w:r w:rsidR="002F6820">
              <w:rPr>
                <w:noProof/>
                <w:webHidden/>
              </w:rPr>
              <w:fldChar w:fldCharType="separate"/>
            </w:r>
            <w:r w:rsidR="002F6820">
              <w:rPr>
                <w:noProof/>
                <w:webHidden/>
              </w:rPr>
              <w:t>5</w:t>
            </w:r>
            <w:r w:rsidR="002F6820">
              <w:rPr>
                <w:noProof/>
                <w:webHidden/>
              </w:rPr>
              <w:fldChar w:fldCharType="end"/>
            </w:r>
          </w:hyperlink>
        </w:p>
        <w:p w14:paraId="544A15D0" w14:textId="24D5F424" w:rsidR="002F6820" w:rsidRDefault="00000000">
          <w:pPr>
            <w:pStyle w:val="TOC3"/>
            <w:tabs>
              <w:tab w:val="left" w:pos="132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34" w:history="1">
            <w:r w:rsidR="002F6820" w:rsidRPr="00C104F4">
              <w:rPr>
                <w:rStyle w:val="Hyperlink"/>
                <w:noProof/>
              </w:rPr>
              <w:t>3.1.1.</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Pandas vs Numpy</w:t>
            </w:r>
            <w:r w:rsidR="002F6820">
              <w:rPr>
                <w:noProof/>
                <w:webHidden/>
              </w:rPr>
              <w:tab/>
            </w:r>
            <w:r w:rsidR="002F6820">
              <w:rPr>
                <w:noProof/>
                <w:webHidden/>
              </w:rPr>
              <w:fldChar w:fldCharType="begin"/>
            </w:r>
            <w:r w:rsidR="002F6820">
              <w:rPr>
                <w:noProof/>
                <w:webHidden/>
              </w:rPr>
              <w:instrText xml:space="preserve"> PAGEREF _Toc137828234 \h </w:instrText>
            </w:r>
            <w:r w:rsidR="002F6820">
              <w:rPr>
                <w:noProof/>
                <w:webHidden/>
              </w:rPr>
            </w:r>
            <w:r w:rsidR="002F6820">
              <w:rPr>
                <w:noProof/>
                <w:webHidden/>
              </w:rPr>
              <w:fldChar w:fldCharType="separate"/>
            </w:r>
            <w:r w:rsidR="002F6820">
              <w:rPr>
                <w:noProof/>
                <w:webHidden/>
              </w:rPr>
              <w:t>6</w:t>
            </w:r>
            <w:r w:rsidR="002F6820">
              <w:rPr>
                <w:noProof/>
                <w:webHidden/>
              </w:rPr>
              <w:fldChar w:fldCharType="end"/>
            </w:r>
          </w:hyperlink>
        </w:p>
        <w:p w14:paraId="3933B457" w14:textId="65C895D8" w:rsidR="002F6820" w:rsidRDefault="00000000">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35" w:history="1">
            <w:r w:rsidR="002F6820" w:rsidRPr="00C104F4">
              <w:rPr>
                <w:rStyle w:val="Hyperlink"/>
                <w:noProof/>
              </w:rPr>
              <w:t>3.2.</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Descriptive Statistics</w:t>
            </w:r>
            <w:r w:rsidR="002F6820">
              <w:rPr>
                <w:noProof/>
                <w:webHidden/>
              </w:rPr>
              <w:tab/>
            </w:r>
            <w:r w:rsidR="002F6820">
              <w:rPr>
                <w:noProof/>
                <w:webHidden/>
              </w:rPr>
              <w:fldChar w:fldCharType="begin"/>
            </w:r>
            <w:r w:rsidR="002F6820">
              <w:rPr>
                <w:noProof/>
                <w:webHidden/>
              </w:rPr>
              <w:instrText xml:space="preserve"> PAGEREF _Toc137828235 \h </w:instrText>
            </w:r>
            <w:r w:rsidR="002F6820">
              <w:rPr>
                <w:noProof/>
                <w:webHidden/>
              </w:rPr>
            </w:r>
            <w:r w:rsidR="002F6820">
              <w:rPr>
                <w:noProof/>
                <w:webHidden/>
              </w:rPr>
              <w:fldChar w:fldCharType="separate"/>
            </w:r>
            <w:r w:rsidR="002F6820">
              <w:rPr>
                <w:noProof/>
                <w:webHidden/>
              </w:rPr>
              <w:t>7</w:t>
            </w:r>
            <w:r w:rsidR="002F6820">
              <w:rPr>
                <w:noProof/>
                <w:webHidden/>
              </w:rPr>
              <w:fldChar w:fldCharType="end"/>
            </w:r>
          </w:hyperlink>
        </w:p>
        <w:p w14:paraId="0F9A370A" w14:textId="1E391738" w:rsidR="002F6820" w:rsidRDefault="00000000">
          <w:pPr>
            <w:pStyle w:val="TOC3"/>
            <w:tabs>
              <w:tab w:val="left" w:pos="132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36" w:history="1">
            <w:r w:rsidR="002F6820" w:rsidRPr="00C104F4">
              <w:rPr>
                <w:rStyle w:val="Hyperlink"/>
                <w:noProof/>
              </w:rPr>
              <w:t>3.2.1.</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Normality</w:t>
            </w:r>
            <w:r w:rsidR="002F6820">
              <w:rPr>
                <w:noProof/>
                <w:webHidden/>
              </w:rPr>
              <w:tab/>
            </w:r>
            <w:r w:rsidR="002F6820">
              <w:rPr>
                <w:noProof/>
                <w:webHidden/>
              </w:rPr>
              <w:fldChar w:fldCharType="begin"/>
            </w:r>
            <w:r w:rsidR="002F6820">
              <w:rPr>
                <w:noProof/>
                <w:webHidden/>
              </w:rPr>
              <w:instrText xml:space="preserve"> PAGEREF _Toc137828236 \h </w:instrText>
            </w:r>
            <w:r w:rsidR="002F6820">
              <w:rPr>
                <w:noProof/>
                <w:webHidden/>
              </w:rPr>
            </w:r>
            <w:r w:rsidR="002F6820">
              <w:rPr>
                <w:noProof/>
                <w:webHidden/>
              </w:rPr>
              <w:fldChar w:fldCharType="separate"/>
            </w:r>
            <w:r w:rsidR="002F6820">
              <w:rPr>
                <w:noProof/>
                <w:webHidden/>
              </w:rPr>
              <w:t>8</w:t>
            </w:r>
            <w:r w:rsidR="002F6820">
              <w:rPr>
                <w:noProof/>
                <w:webHidden/>
              </w:rPr>
              <w:fldChar w:fldCharType="end"/>
            </w:r>
          </w:hyperlink>
        </w:p>
        <w:p w14:paraId="2A3E2E69" w14:textId="3F0DFA34" w:rsidR="002F6820" w:rsidRDefault="00000000">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37" w:history="1">
            <w:r w:rsidR="002F6820" w:rsidRPr="00C104F4">
              <w:rPr>
                <w:rStyle w:val="Hyperlink"/>
                <w:noProof/>
              </w:rPr>
              <w:t>3.3.</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Inferential Statistics</w:t>
            </w:r>
            <w:r w:rsidR="002F6820">
              <w:rPr>
                <w:noProof/>
                <w:webHidden/>
              </w:rPr>
              <w:tab/>
            </w:r>
            <w:r w:rsidR="002F6820">
              <w:rPr>
                <w:noProof/>
                <w:webHidden/>
              </w:rPr>
              <w:fldChar w:fldCharType="begin"/>
            </w:r>
            <w:r w:rsidR="002F6820">
              <w:rPr>
                <w:noProof/>
                <w:webHidden/>
              </w:rPr>
              <w:instrText xml:space="preserve"> PAGEREF _Toc137828237 \h </w:instrText>
            </w:r>
            <w:r w:rsidR="002F6820">
              <w:rPr>
                <w:noProof/>
                <w:webHidden/>
              </w:rPr>
            </w:r>
            <w:r w:rsidR="002F6820">
              <w:rPr>
                <w:noProof/>
                <w:webHidden/>
              </w:rPr>
              <w:fldChar w:fldCharType="separate"/>
            </w:r>
            <w:r w:rsidR="002F6820">
              <w:rPr>
                <w:noProof/>
                <w:webHidden/>
              </w:rPr>
              <w:t>9</w:t>
            </w:r>
            <w:r w:rsidR="002F6820">
              <w:rPr>
                <w:noProof/>
                <w:webHidden/>
              </w:rPr>
              <w:fldChar w:fldCharType="end"/>
            </w:r>
          </w:hyperlink>
        </w:p>
        <w:p w14:paraId="2E873954" w14:textId="7E0A55D7" w:rsidR="002F6820" w:rsidRDefault="00000000">
          <w:pPr>
            <w:pStyle w:val="TOC3"/>
            <w:tabs>
              <w:tab w:val="left" w:pos="132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38" w:history="1">
            <w:r w:rsidR="002F6820" w:rsidRPr="00C104F4">
              <w:rPr>
                <w:rStyle w:val="Hyperlink"/>
                <w:noProof/>
              </w:rPr>
              <w:t>3.3.1.</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Comparison Between EU Countries and Ireland</w:t>
            </w:r>
            <w:r w:rsidR="002F6820">
              <w:rPr>
                <w:noProof/>
                <w:webHidden/>
              </w:rPr>
              <w:tab/>
            </w:r>
            <w:r w:rsidR="002F6820">
              <w:rPr>
                <w:noProof/>
                <w:webHidden/>
              </w:rPr>
              <w:fldChar w:fldCharType="begin"/>
            </w:r>
            <w:r w:rsidR="002F6820">
              <w:rPr>
                <w:noProof/>
                <w:webHidden/>
              </w:rPr>
              <w:instrText xml:space="preserve"> PAGEREF _Toc137828238 \h </w:instrText>
            </w:r>
            <w:r w:rsidR="002F6820">
              <w:rPr>
                <w:noProof/>
                <w:webHidden/>
              </w:rPr>
            </w:r>
            <w:r w:rsidR="002F6820">
              <w:rPr>
                <w:noProof/>
                <w:webHidden/>
              </w:rPr>
              <w:fldChar w:fldCharType="separate"/>
            </w:r>
            <w:r w:rsidR="002F6820">
              <w:rPr>
                <w:noProof/>
                <w:webHidden/>
              </w:rPr>
              <w:t>10</w:t>
            </w:r>
            <w:r w:rsidR="002F6820">
              <w:rPr>
                <w:noProof/>
                <w:webHidden/>
              </w:rPr>
              <w:fldChar w:fldCharType="end"/>
            </w:r>
          </w:hyperlink>
        </w:p>
        <w:p w14:paraId="14AF146C" w14:textId="58673F7E" w:rsidR="002F6820" w:rsidRDefault="00000000">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39" w:history="1">
            <w:r w:rsidR="002F6820" w:rsidRPr="00C104F4">
              <w:rPr>
                <w:rStyle w:val="Hyperlink"/>
                <w:noProof/>
              </w:rPr>
              <w:t>4.</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WebScraping and Sentiment Analysis</w:t>
            </w:r>
            <w:r w:rsidR="002F6820">
              <w:rPr>
                <w:noProof/>
                <w:webHidden/>
              </w:rPr>
              <w:tab/>
            </w:r>
            <w:r w:rsidR="002F6820">
              <w:rPr>
                <w:noProof/>
                <w:webHidden/>
              </w:rPr>
              <w:fldChar w:fldCharType="begin"/>
            </w:r>
            <w:r w:rsidR="002F6820">
              <w:rPr>
                <w:noProof/>
                <w:webHidden/>
              </w:rPr>
              <w:instrText xml:space="preserve"> PAGEREF _Toc137828239 \h </w:instrText>
            </w:r>
            <w:r w:rsidR="002F6820">
              <w:rPr>
                <w:noProof/>
                <w:webHidden/>
              </w:rPr>
            </w:r>
            <w:r w:rsidR="002F6820">
              <w:rPr>
                <w:noProof/>
                <w:webHidden/>
              </w:rPr>
              <w:fldChar w:fldCharType="separate"/>
            </w:r>
            <w:r w:rsidR="002F6820">
              <w:rPr>
                <w:noProof/>
                <w:webHidden/>
              </w:rPr>
              <w:t>13</w:t>
            </w:r>
            <w:r w:rsidR="002F6820">
              <w:rPr>
                <w:noProof/>
                <w:webHidden/>
              </w:rPr>
              <w:fldChar w:fldCharType="end"/>
            </w:r>
          </w:hyperlink>
        </w:p>
        <w:p w14:paraId="1BAF42F6" w14:textId="5E9C1539" w:rsidR="002F6820" w:rsidRDefault="00000000">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40" w:history="1">
            <w:r w:rsidR="002F6820" w:rsidRPr="00C104F4">
              <w:rPr>
                <w:rStyle w:val="Hyperlink"/>
                <w:noProof/>
              </w:rPr>
              <w:t>5.</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Modelling and Evaluation</w:t>
            </w:r>
            <w:r w:rsidR="002F6820">
              <w:rPr>
                <w:noProof/>
                <w:webHidden/>
              </w:rPr>
              <w:tab/>
            </w:r>
            <w:r w:rsidR="002F6820">
              <w:rPr>
                <w:noProof/>
                <w:webHidden/>
              </w:rPr>
              <w:fldChar w:fldCharType="begin"/>
            </w:r>
            <w:r w:rsidR="002F6820">
              <w:rPr>
                <w:noProof/>
                <w:webHidden/>
              </w:rPr>
              <w:instrText xml:space="preserve"> PAGEREF _Toc137828240 \h </w:instrText>
            </w:r>
            <w:r w:rsidR="002F6820">
              <w:rPr>
                <w:noProof/>
                <w:webHidden/>
              </w:rPr>
            </w:r>
            <w:r w:rsidR="002F6820">
              <w:rPr>
                <w:noProof/>
                <w:webHidden/>
              </w:rPr>
              <w:fldChar w:fldCharType="separate"/>
            </w:r>
            <w:r w:rsidR="002F6820">
              <w:rPr>
                <w:noProof/>
                <w:webHidden/>
              </w:rPr>
              <w:t>15</w:t>
            </w:r>
            <w:r w:rsidR="002F6820">
              <w:rPr>
                <w:noProof/>
                <w:webHidden/>
              </w:rPr>
              <w:fldChar w:fldCharType="end"/>
            </w:r>
          </w:hyperlink>
        </w:p>
        <w:p w14:paraId="2DA89509" w14:textId="3D099528" w:rsidR="002F6820" w:rsidRDefault="00000000">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41" w:history="1">
            <w:r w:rsidR="002F6820" w:rsidRPr="00C104F4">
              <w:rPr>
                <w:rStyle w:val="Hyperlink"/>
                <w:noProof/>
              </w:rPr>
              <w:t>5.1.</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Data Preparation</w:t>
            </w:r>
            <w:r w:rsidR="002F6820">
              <w:rPr>
                <w:noProof/>
                <w:webHidden/>
              </w:rPr>
              <w:tab/>
            </w:r>
            <w:r w:rsidR="002F6820">
              <w:rPr>
                <w:noProof/>
                <w:webHidden/>
              </w:rPr>
              <w:fldChar w:fldCharType="begin"/>
            </w:r>
            <w:r w:rsidR="002F6820">
              <w:rPr>
                <w:noProof/>
                <w:webHidden/>
              </w:rPr>
              <w:instrText xml:space="preserve"> PAGEREF _Toc137828241 \h </w:instrText>
            </w:r>
            <w:r w:rsidR="002F6820">
              <w:rPr>
                <w:noProof/>
                <w:webHidden/>
              </w:rPr>
            </w:r>
            <w:r w:rsidR="002F6820">
              <w:rPr>
                <w:noProof/>
                <w:webHidden/>
              </w:rPr>
              <w:fldChar w:fldCharType="separate"/>
            </w:r>
            <w:r w:rsidR="002F6820">
              <w:rPr>
                <w:noProof/>
                <w:webHidden/>
              </w:rPr>
              <w:t>15</w:t>
            </w:r>
            <w:r w:rsidR="002F6820">
              <w:rPr>
                <w:noProof/>
                <w:webHidden/>
              </w:rPr>
              <w:fldChar w:fldCharType="end"/>
            </w:r>
          </w:hyperlink>
        </w:p>
        <w:p w14:paraId="376A408E" w14:textId="4C40D520" w:rsidR="002F6820" w:rsidRDefault="00000000">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42" w:history="1">
            <w:r w:rsidR="002F6820" w:rsidRPr="00C104F4">
              <w:rPr>
                <w:rStyle w:val="Hyperlink"/>
                <w:noProof/>
              </w:rPr>
              <w:t>5.2.</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Random Forest Regression</w:t>
            </w:r>
            <w:r w:rsidR="002F6820">
              <w:rPr>
                <w:noProof/>
                <w:webHidden/>
              </w:rPr>
              <w:tab/>
            </w:r>
            <w:r w:rsidR="002F6820">
              <w:rPr>
                <w:noProof/>
                <w:webHidden/>
              </w:rPr>
              <w:fldChar w:fldCharType="begin"/>
            </w:r>
            <w:r w:rsidR="002F6820">
              <w:rPr>
                <w:noProof/>
                <w:webHidden/>
              </w:rPr>
              <w:instrText xml:space="preserve"> PAGEREF _Toc137828242 \h </w:instrText>
            </w:r>
            <w:r w:rsidR="002F6820">
              <w:rPr>
                <w:noProof/>
                <w:webHidden/>
              </w:rPr>
            </w:r>
            <w:r w:rsidR="002F6820">
              <w:rPr>
                <w:noProof/>
                <w:webHidden/>
              </w:rPr>
              <w:fldChar w:fldCharType="separate"/>
            </w:r>
            <w:r w:rsidR="002F6820">
              <w:rPr>
                <w:noProof/>
                <w:webHidden/>
              </w:rPr>
              <w:t>15</w:t>
            </w:r>
            <w:r w:rsidR="002F6820">
              <w:rPr>
                <w:noProof/>
                <w:webHidden/>
              </w:rPr>
              <w:fldChar w:fldCharType="end"/>
            </w:r>
          </w:hyperlink>
        </w:p>
        <w:p w14:paraId="023B499A" w14:textId="0F3576C7" w:rsidR="002F6820" w:rsidRDefault="00000000">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43" w:history="1">
            <w:r w:rsidR="002F6820" w:rsidRPr="00C104F4">
              <w:rPr>
                <w:rStyle w:val="Hyperlink"/>
                <w:iCs/>
                <w:noProof/>
              </w:rPr>
              <w:t>5.3.</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Time Series Analysis with ARIMA</w:t>
            </w:r>
            <w:r w:rsidR="002F6820">
              <w:rPr>
                <w:noProof/>
                <w:webHidden/>
              </w:rPr>
              <w:tab/>
            </w:r>
            <w:r w:rsidR="002F6820">
              <w:rPr>
                <w:noProof/>
                <w:webHidden/>
              </w:rPr>
              <w:fldChar w:fldCharType="begin"/>
            </w:r>
            <w:r w:rsidR="002F6820">
              <w:rPr>
                <w:noProof/>
                <w:webHidden/>
              </w:rPr>
              <w:instrText xml:space="preserve"> PAGEREF _Toc137828243 \h </w:instrText>
            </w:r>
            <w:r w:rsidR="002F6820">
              <w:rPr>
                <w:noProof/>
                <w:webHidden/>
              </w:rPr>
            </w:r>
            <w:r w:rsidR="002F6820">
              <w:rPr>
                <w:noProof/>
                <w:webHidden/>
              </w:rPr>
              <w:fldChar w:fldCharType="separate"/>
            </w:r>
            <w:r w:rsidR="002F6820">
              <w:rPr>
                <w:noProof/>
                <w:webHidden/>
              </w:rPr>
              <w:t>17</w:t>
            </w:r>
            <w:r w:rsidR="002F6820">
              <w:rPr>
                <w:noProof/>
                <w:webHidden/>
              </w:rPr>
              <w:fldChar w:fldCharType="end"/>
            </w:r>
          </w:hyperlink>
        </w:p>
        <w:p w14:paraId="37834D65" w14:textId="2D6B46BA" w:rsidR="002F6820" w:rsidRDefault="00000000">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44" w:history="1">
            <w:r w:rsidR="002F6820" w:rsidRPr="00C104F4">
              <w:rPr>
                <w:rStyle w:val="Hyperlink"/>
                <w:noProof/>
              </w:rPr>
              <w:t>5.4.</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Comparison of Models</w:t>
            </w:r>
            <w:r w:rsidR="002F6820">
              <w:rPr>
                <w:noProof/>
                <w:webHidden/>
              </w:rPr>
              <w:tab/>
            </w:r>
            <w:r w:rsidR="002F6820">
              <w:rPr>
                <w:noProof/>
                <w:webHidden/>
              </w:rPr>
              <w:fldChar w:fldCharType="begin"/>
            </w:r>
            <w:r w:rsidR="002F6820">
              <w:rPr>
                <w:noProof/>
                <w:webHidden/>
              </w:rPr>
              <w:instrText xml:space="preserve"> PAGEREF _Toc137828244 \h </w:instrText>
            </w:r>
            <w:r w:rsidR="002F6820">
              <w:rPr>
                <w:noProof/>
                <w:webHidden/>
              </w:rPr>
            </w:r>
            <w:r w:rsidR="002F6820">
              <w:rPr>
                <w:noProof/>
                <w:webHidden/>
              </w:rPr>
              <w:fldChar w:fldCharType="separate"/>
            </w:r>
            <w:r w:rsidR="002F6820">
              <w:rPr>
                <w:noProof/>
                <w:webHidden/>
              </w:rPr>
              <w:t>18</w:t>
            </w:r>
            <w:r w:rsidR="002F6820">
              <w:rPr>
                <w:noProof/>
                <w:webHidden/>
              </w:rPr>
              <w:fldChar w:fldCharType="end"/>
            </w:r>
          </w:hyperlink>
        </w:p>
        <w:p w14:paraId="433CFB3A" w14:textId="6880DE1E" w:rsidR="002F6820" w:rsidRDefault="00000000">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45" w:history="1">
            <w:r w:rsidR="002F6820" w:rsidRPr="00C104F4">
              <w:rPr>
                <w:rStyle w:val="Hyperlink"/>
                <w:noProof/>
              </w:rPr>
              <w:t>6.</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Dashboard</w:t>
            </w:r>
            <w:r w:rsidR="002F6820">
              <w:rPr>
                <w:noProof/>
                <w:webHidden/>
              </w:rPr>
              <w:tab/>
            </w:r>
            <w:r w:rsidR="002F6820">
              <w:rPr>
                <w:noProof/>
                <w:webHidden/>
              </w:rPr>
              <w:fldChar w:fldCharType="begin"/>
            </w:r>
            <w:r w:rsidR="002F6820">
              <w:rPr>
                <w:noProof/>
                <w:webHidden/>
              </w:rPr>
              <w:instrText xml:space="preserve"> PAGEREF _Toc137828245 \h </w:instrText>
            </w:r>
            <w:r w:rsidR="002F6820">
              <w:rPr>
                <w:noProof/>
                <w:webHidden/>
              </w:rPr>
            </w:r>
            <w:r w:rsidR="002F6820">
              <w:rPr>
                <w:noProof/>
                <w:webHidden/>
              </w:rPr>
              <w:fldChar w:fldCharType="separate"/>
            </w:r>
            <w:r w:rsidR="002F6820">
              <w:rPr>
                <w:noProof/>
                <w:webHidden/>
              </w:rPr>
              <w:t>20</w:t>
            </w:r>
            <w:r w:rsidR="002F6820">
              <w:rPr>
                <w:noProof/>
                <w:webHidden/>
              </w:rPr>
              <w:fldChar w:fldCharType="end"/>
            </w:r>
          </w:hyperlink>
        </w:p>
        <w:p w14:paraId="157EC141" w14:textId="6A3B994D" w:rsidR="002F6820" w:rsidRDefault="00000000">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46" w:history="1">
            <w:r w:rsidR="002F6820" w:rsidRPr="00C104F4">
              <w:rPr>
                <w:rStyle w:val="Hyperlink"/>
                <w:noProof/>
              </w:rPr>
              <w:t>7.</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Testing and Optimization Strategy</w:t>
            </w:r>
            <w:r w:rsidR="002F6820">
              <w:rPr>
                <w:noProof/>
                <w:webHidden/>
              </w:rPr>
              <w:tab/>
            </w:r>
            <w:r w:rsidR="002F6820">
              <w:rPr>
                <w:noProof/>
                <w:webHidden/>
              </w:rPr>
              <w:fldChar w:fldCharType="begin"/>
            </w:r>
            <w:r w:rsidR="002F6820">
              <w:rPr>
                <w:noProof/>
                <w:webHidden/>
              </w:rPr>
              <w:instrText xml:space="preserve"> PAGEREF _Toc137828246 \h </w:instrText>
            </w:r>
            <w:r w:rsidR="002F6820">
              <w:rPr>
                <w:noProof/>
                <w:webHidden/>
              </w:rPr>
            </w:r>
            <w:r w:rsidR="002F6820">
              <w:rPr>
                <w:noProof/>
                <w:webHidden/>
              </w:rPr>
              <w:fldChar w:fldCharType="separate"/>
            </w:r>
            <w:r w:rsidR="002F6820">
              <w:rPr>
                <w:noProof/>
                <w:webHidden/>
              </w:rPr>
              <w:t>21</w:t>
            </w:r>
            <w:r w:rsidR="002F6820">
              <w:rPr>
                <w:noProof/>
                <w:webHidden/>
              </w:rPr>
              <w:fldChar w:fldCharType="end"/>
            </w:r>
          </w:hyperlink>
        </w:p>
        <w:p w14:paraId="3AC8A4A5" w14:textId="0E1FC03C" w:rsidR="002F6820" w:rsidRDefault="00000000">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47" w:history="1">
            <w:r w:rsidR="002F6820" w:rsidRPr="00C104F4">
              <w:rPr>
                <w:rStyle w:val="Hyperlink"/>
                <w:noProof/>
              </w:rPr>
              <w:t>8.</w:t>
            </w:r>
            <w:r w:rsidR="002F6820">
              <w:rPr>
                <w:rFonts w:asciiTheme="minorHAnsi" w:eastAsiaTheme="minorEastAsia" w:hAnsiTheme="minorHAnsi" w:cstheme="minorBidi"/>
                <w:noProof/>
                <w:kern w:val="2"/>
                <w:sz w:val="22"/>
                <w:szCs w:val="22"/>
                <w:lang w:val="en-GB" w:eastAsia="en-GB"/>
                <w14:ligatures w14:val="standardContextual"/>
              </w:rPr>
              <w:tab/>
            </w:r>
            <w:r w:rsidR="002F6820" w:rsidRPr="00C104F4">
              <w:rPr>
                <w:rStyle w:val="Hyperlink"/>
                <w:noProof/>
              </w:rPr>
              <w:t>Conclusion</w:t>
            </w:r>
            <w:r w:rsidR="002F6820">
              <w:rPr>
                <w:noProof/>
                <w:webHidden/>
              </w:rPr>
              <w:tab/>
            </w:r>
            <w:r w:rsidR="002F6820">
              <w:rPr>
                <w:noProof/>
                <w:webHidden/>
              </w:rPr>
              <w:fldChar w:fldCharType="begin"/>
            </w:r>
            <w:r w:rsidR="002F6820">
              <w:rPr>
                <w:noProof/>
                <w:webHidden/>
              </w:rPr>
              <w:instrText xml:space="preserve"> PAGEREF _Toc137828247 \h </w:instrText>
            </w:r>
            <w:r w:rsidR="002F6820">
              <w:rPr>
                <w:noProof/>
                <w:webHidden/>
              </w:rPr>
            </w:r>
            <w:r w:rsidR="002F6820">
              <w:rPr>
                <w:noProof/>
                <w:webHidden/>
              </w:rPr>
              <w:fldChar w:fldCharType="separate"/>
            </w:r>
            <w:r w:rsidR="002F6820">
              <w:rPr>
                <w:noProof/>
                <w:webHidden/>
              </w:rPr>
              <w:t>21</w:t>
            </w:r>
            <w:r w:rsidR="002F6820">
              <w:rPr>
                <w:noProof/>
                <w:webHidden/>
              </w:rPr>
              <w:fldChar w:fldCharType="end"/>
            </w:r>
          </w:hyperlink>
        </w:p>
        <w:p w14:paraId="0650E925" w14:textId="3E61131A" w:rsidR="00F7322B" w:rsidRDefault="00F7322B">
          <w:r>
            <w:rPr>
              <w:b/>
              <w:bCs/>
              <w:noProof/>
            </w:rPr>
            <w:fldChar w:fldCharType="end"/>
          </w:r>
        </w:p>
      </w:sdtContent>
    </w:sdt>
    <w:p w14:paraId="4507858A" w14:textId="77777777" w:rsidR="00F7322B" w:rsidRDefault="00F7322B">
      <w:pPr>
        <w:overflowPunct/>
        <w:autoSpaceDE/>
        <w:autoSpaceDN/>
        <w:adjustRightInd/>
        <w:textAlignment w:val="auto"/>
      </w:pPr>
      <w:r>
        <w:br w:type="page"/>
      </w:r>
    </w:p>
    <w:p w14:paraId="56931397" w14:textId="7EE69E25" w:rsidR="00F7322B" w:rsidRPr="00F7322B" w:rsidRDefault="00F7322B" w:rsidP="00F7322B">
      <w:pPr>
        <w:pStyle w:val="TableofFigures"/>
        <w:tabs>
          <w:tab w:val="right" w:leader="dot" w:pos="8472"/>
        </w:tabs>
        <w:jc w:val="center"/>
        <w:rPr>
          <w:rFonts w:ascii="Arial" w:eastAsiaTheme="majorEastAsia" w:hAnsi="Arial" w:cs="Arial"/>
          <w:b/>
          <w:bCs/>
          <w:sz w:val="32"/>
          <w:szCs w:val="32"/>
          <w:lang w:val="en-US"/>
        </w:rPr>
      </w:pPr>
      <w:r w:rsidRPr="00F7322B">
        <w:rPr>
          <w:rFonts w:ascii="Arial" w:eastAsiaTheme="majorEastAsia" w:hAnsi="Arial" w:cs="Arial"/>
          <w:b/>
          <w:bCs/>
          <w:sz w:val="32"/>
          <w:szCs w:val="32"/>
          <w:lang w:val="en-US"/>
        </w:rPr>
        <w:lastRenderedPageBreak/>
        <w:t>Table of Figures</w:t>
      </w:r>
    </w:p>
    <w:p w14:paraId="77CCEE24" w14:textId="77777777" w:rsidR="00F7322B" w:rsidRPr="00F7322B" w:rsidRDefault="00F7322B" w:rsidP="00F7322B"/>
    <w:p w14:paraId="55CC1F5D" w14:textId="3B02D2DD" w:rsidR="002F6820" w:rsidRDefault="00F7322B">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e" </w:instrText>
      </w:r>
      <w:r>
        <w:fldChar w:fldCharType="separate"/>
      </w:r>
      <w:hyperlink w:anchor="_Toc137828248" w:history="1">
        <w:r w:rsidR="002F6820" w:rsidRPr="00531F10">
          <w:rPr>
            <w:rStyle w:val="Hyperlink"/>
            <w:noProof/>
          </w:rPr>
          <w:t>Figure 1: Screenshot of the interactive chart for Production Volume Index from 1990 to 2023 for EU countries</w:t>
        </w:r>
        <w:r w:rsidR="002F6820">
          <w:rPr>
            <w:noProof/>
            <w:webHidden/>
          </w:rPr>
          <w:tab/>
        </w:r>
        <w:r w:rsidR="002F6820">
          <w:rPr>
            <w:noProof/>
            <w:webHidden/>
          </w:rPr>
          <w:fldChar w:fldCharType="begin"/>
        </w:r>
        <w:r w:rsidR="002F6820">
          <w:rPr>
            <w:noProof/>
            <w:webHidden/>
          </w:rPr>
          <w:instrText xml:space="preserve"> PAGEREF _Toc137828248 \h </w:instrText>
        </w:r>
        <w:r w:rsidR="002F6820">
          <w:rPr>
            <w:noProof/>
            <w:webHidden/>
          </w:rPr>
        </w:r>
        <w:r w:rsidR="002F6820">
          <w:rPr>
            <w:noProof/>
            <w:webHidden/>
          </w:rPr>
          <w:fldChar w:fldCharType="separate"/>
        </w:r>
        <w:r w:rsidR="002F6820">
          <w:rPr>
            <w:noProof/>
            <w:webHidden/>
          </w:rPr>
          <w:t>5</w:t>
        </w:r>
        <w:r w:rsidR="002F6820">
          <w:rPr>
            <w:noProof/>
            <w:webHidden/>
          </w:rPr>
          <w:fldChar w:fldCharType="end"/>
        </w:r>
      </w:hyperlink>
    </w:p>
    <w:p w14:paraId="12DC2129" w14:textId="09B6353D"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49" w:history="1">
        <w:r w:rsidR="002F6820" w:rsidRPr="00531F10">
          <w:rPr>
            <w:rStyle w:val="Hyperlink"/>
            <w:noProof/>
          </w:rPr>
          <w:t>Figure 2: Screenshot of the interactive chart for Production Volume Index from 2000 to 2023 for Ireland</w:t>
        </w:r>
        <w:r w:rsidR="002F6820">
          <w:rPr>
            <w:noProof/>
            <w:webHidden/>
          </w:rPr>
          <w:tab/>
        </w:r>
        <w:r w:rsidR="002F6820">
          <w:rPr>
            <w:noProof/>
            <w:webHidden/>
          </w:rPr>
          <w:fldChar w:fldCharType="begin"/>
        </w:r>
        <w:r w:rsidR="002F6820">
          <w:rPr>
            <w:noProof/>
            <w:webHidden/>
          </w:rPr>
          <w:instrText xml:space="preserve"> PAGEREF _Toc137828249 \h </w:instrText>
        </w:r>
        <w:r w:rsidR="002F6820">
          <w:rPr>
            <w:noProof/>
            <w:webHidden/>
          </w:rPr>
        </w:r>
        <w:r w:rsidR="002F6820">
          <w:rPr>
            <w:noProof/>
            <w:webHidden/>
          </w:rPr>
          <w:fldChar w:fldCharType="separate"/>
        </w:r>
        <w:r w:rsidR="002F6820">
          <w:rPr>
            <w:noProof/>
            <w:webHidden/>
          </w:rPr>
          <w:t>6</w:t>
        </w:r>
        <w:r w:rsidR="002F6820">
          <w:rPr>
            <w:noProof/>
            <w:webHidden/>
          </w:rPr>
          <w:fldChar w:fldCharType="end"/>
        </w:r>
      </w:hyperlink>
    </w:p>
    <w:p w14:paraId="21F0CFD4" w14:textId="203C8080"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50" w:history="1">
        <w:r w:rsidR="002F6820" w:rsidRPr="00531F10">
          <w:rPr>
            <w:rStyle w:val="Hyperlink"/>
            <w:noProof/>
          </w:rPr>
          <w:t>Figure 3: Histogram for Production Volume Index Data in Ireland</w:t>
        </w:r>
        <w:r w:rsidR="002F6820">
          <w:rPr>
            <w:noProof/>
            <w:webHidden/>
          </w:rPr>
          <w:tab/>
        </w:r>
        <w:r w:rsidR="002F6820">
          <w:rPr>
            <w:noProof/>
            <w:webHidden/>
          </w:rPr>
          <w:fldChar w:fldCharType="begin"/>
        </w:r>
        <w:r w:rsidR="002F6820">
          <w:rPr>
            <w:noProof/>
            <w:webHidden/>
          </w:rPr>
          <w:instrText xml:space="preserve"> PAGEREF _Toc137828250 \h </w:instrText>
        </w:r>
        <w:r w:rsidR="002F6820">
          <w:rPr>
            <w:noProof/>
            <w:webHidden/>
          </w:rPr>
        </w:r>
        <w:r w:rsidR="002F6820">
          <w:rPr>
            <w:noProof/>
            <w:webHidden/>
          </w:rPr>
          <w:fldChar w:fldCharType="separate"/>
        </w:r>
        <w:r w:rsidR="002F6820">
          <w:rPr>
            <w:noProof/>
            <w:webHidden/>
          </w:rPr>
          <w:t>7</w:t>
        </w:r>
        <w:r w:rsidR="002F6820">
          <w:rPr>
            <w:noProof/>
            <w:webHidden/>
          </w:rPr>
          <w:fldChar w:fldCharType="end"/>
        </w:r>
      </w:hyperlink>
    </w:p>
    <w:p w14:paraId="2E61B8C1" w14:textId="51284652"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51" w:history="1">
        <w:r w:rsidR="002F6820" w:rsidRPr="00531F10">
          <w:rPr>
            <w:rStyle w:val="Hyperlink"/>
            <w:noProof/>
          </w:rPr>
          <w:t>Figure 4: Production Volume Index for Ireland Grouped by Year and Quarter</w:t>
        </w:r>
        <w:r w:rsidR="002F6820">
          <w:rPr>
            <w:noProof/>
            <w:webHidden/>
          </w:rPr>
          <w:tab/>
        </w:r>
        <w:r w:rsidR="002F6820">
          <w:rPr>
            <w:noProof/>
            <w:webHidden/>
          </w:rPr>
          <w:fldChar w:fldCharType="begin"/>
        </w:r>
        <w:r w:rsidR="002F6820">
          <w:rPr>
            <w:noProof/>
            <w:webHidden/>
          </w:rPr>
          <w:instrText xml:space="preserve"> PAGEREF _Toc137828251 \h </w:instrText>
        </w:r>
        <w:r w:rsidR="002F6820">
          <w:rPr>
            <w:noProof/>
            <w:webHidden/>
          </w:rPr>
        </w:r>
        <w:r w:rsidR="002F6820">
          <w:rPr>
            <w:noProof/>
            <w:webHidden/>
          </w:rPr>
          <w:fldChar w:fldCharType="separate"/>
        </w:r>
        <w:r w:rsidR="002F6820">
          <w:rPr>
            <w:noProof/>
            <w:webHidden/>
          </w:rPr>
          <w:t>7</w:t>
        </w:r>
        <w:r w:rsidR="002F6820">
          <w:rPr>
            <w:noProof/>
            <w:webHidden/>
          </w:rPr>
          <w:fldChar w:fldCharType="end"/>
        </w:r>
      </w:hyperlink>
    </w:p>
    <w:p w14:paraId="75F99B8D" w14:textId="379BC708"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52" w:history="1">
        <w:r w:rsidR="002F6820" w:rsidRPr="00531F10">
          <w:rPr>
            <w:rStyle w:val="Hyperlink"/>
            <w:noProof/>
          </w:rPr>
          <w:t>Figure 5: Production Volume vs GDP for Ireland by Year and Quarter, each line represents the quarters, Q1, Q2, Q3 and Q4</w:t>
        </w:r>
        <w:r w:rsidR="002F6820">
          <w:rPr>
            <w:noProof/>
            <w:webHidden/>
          </w:rPr>
          <w:tab/>
        </w:r>
        <w:r w:rsidR="002F6820">
          <w:rPr>
            <w:noProof/>
            <w:webHidden/>
          </w:rPr>
          <w:fldChar w:fldCharType="begin"/>
        </w:r>
        <w:r w:rsidR="002F6820">
          <w:rPr>
            <w:noProof/>
            <w:webHidden/>
          </w:rPr>
          <w:instrText xml:space="preserve"> PAGEREF _Toc137828252 \h </w:instrText>
        </w:r>
        <w:r w:rsidR="002F6820">
          <w:rPr>
            <w:noProof/>
            <w:webHidden/>
          </w:rPr>
        </w:r>
        <w:r w:rsidR="002F6820">
          <w:rPr>
            <w:noProof/>
            <w:webHidden/>
          </w:rPr>
          <w:fldChar w:fldCharType="separate"/>
        </w:r>
        <w:r w:rsidR="002F6820">
          <w:rPr>
            <w:noProof/>
            <w:webHidden/>
          </w:rPr>
          <w:t>8</w:t>
        </w:r>
        <w:r w:rsidR="002F6820">
          <w:rPr>
            <w:noProof/>
            <w:webHidden/>
          </w:rPr>
          <w:fldChar w:fldCharType="end"/>
        </w:r>
      </w:hyperlink>
    </w:p>
    <w:p w14:paraId="03D16F74" w14:textId="73E01C9A"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53" w:history="1">
        <w:r w:rsidR="002F6820" w:rsidRPr="00531F10">
          <w:rPr>
            <w:rStyle w:val="Hyperlink"/>
            <w:noProof/>
          </w:rPr>
          <w:t>Figure 6: Spearman Correlations for Variables in Data</w:t>
        </w:r>
        <w:r w:rsidR="002F6820">
          <w:rPr>
            <w:noProof/>
            <w:webHidden/>
          </w:rPr>
          <w:tab/>
        </w:r>
        <w:r w:rsidR="002F6820">
          <w:rPr>
            <w:noProof/>
            <w:webHidden/>
          </w:rPr>
          <w:fldChar w:fldCharType="begin"/>
        </w:r>
        <w:r w:rsidR="002F6820">
          <w:rPr>
            <w:noProof/>
            <w:webHidden/>
          </w:rPr>
          <w:instrText xml:space="preserve"> PAGEREF _Toc137828253 \h </w:instrText>
        </w:r>
        <w:r w:rsidR="002F6820">
          <w:rPr>
            <w:noProof/>
            <w:webHidden/>
          </w:rPr>
        </w:r>
        <w:r w:rsidR="002F6820">
          <w:rPr>
            <w:noProof/>
            <w:webHidden/>
          </w:rPr>
          <w:fldChar w:fldCharType="separate"/>
        </w:r>
        <w:r w:rsidR="002F6820">
          <w:rPr>
            <w:noProof/>
            <w:webHidden/>
          </w:rPr>
          <w:t>8</w:t>
        </w:r>
        <w:r w:rsidR="002F6820">
          <w:rPr>
            <w:noProof/>
            <w:webHidden/>
          </w:rPr>
          <w:fldChar w:fldCharType="end"/>
        </w:r>
      </w:hyperlink>
    </w:p>
    <w:p w14:paraId="14AD791B" w14:textId="36C86143"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54" w:history="1">
        <w:r w:rsidR="002F6820" w:rsidRPr="00531F10">
          <w:rPr>
            <w:rStyle w:val="Hyperlink"/>
            <w:noProof/>
          </w:rPr>
          <w:t>Figure 7: Quantile-Quantile Plot for Production Volume Index</w:t>
        </w:r>
        <w:r w:rsidR="002F6820">
          <w:rPr>
            <w:noProof/>
            <w:webHidden/>
          </w:rPr>
          <w:tab/>
        </w:r>
        <w:r w:rsidR="002F6820">
          <w:rPr>
            <w:noProof/>
            <w:webHidden/>
          </w:rPr>
          <w:fldChar w:fldCharType="begin"/>
        </w:r>
        <w:r w:rsidR="002F6820">
          <w:rPr>
            <w:noProof/>
            <w:webHidden/>
          </w:rPr>
          <w:instrText xml:space="preserve"> PAGEREF _Toc137828254 \h </w:instrText>
        </w:r>
        <w:r w:rsidR="002F6820">
          <w:rPr>
            <w:noProof/>
            <w:webHidden/>
          </w:rPr>
        </w:r>
        <w:r w:rsidR="002F6820">
          <w:rPr>
            <w:noProof/>
            <w:webHidden/>
          </w:rPr>
          <w:fldChar w:fldCharType="separate"/>
        </w:r>
        <w:r w:rsidR="002F6820">
          <w:rPr>
            <w:noProof/>
            <w:webHidden/>
          </w:rPr>
          <w:t>9</w:t>
        </w:r>
        <w:r w:rsidR="002F6820">
          <w:rPr>
            <w:noProof/>
            <w:webHidden/>
          </w:rPr>
          <w:fldChar w:fldCharType="end"/>
        </w:r>
      </w:hyperlink>
    </w:p>
    <w:p w14:paraId="5E0BAA9E" w14:textId="4696B677"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55" w:history="1">
        <w:r w:rsidR="002F6820" w:rsidRPr="00531F10">
          <w:rPr>
            <w:rStyle w:val="Hyperlink"/>
            <w:noProof/>
          </w:rPr>
          <w:t>Figure 8: Image of Summary Table for Normality Test Results</w:t>
        </w:r>
        <w:r w:rsidR="002F6820">
          <w:rPr>
            <w:noProof/>
            <w:webHidden/>
          </w:rPr>
          <w:tab/>
        </w:r>
        <w:r w:rsidR="002F6820">
          <w:rPr>
            <w:noProof/>
            <w:webHidden/>
          </w:rPr>
          <w:fldChar w:fldCharType="begin"/>
        </w:r>
        <w:r w:rsidR="002F6820">
          <w:rPr>
            <w:noProof/>
            <w:webHidden/>
          </w:rPr>
          <w:instrText xml:space="preserve"> PAGEREF _Toc137828255 \h </w:instrText>
        </w:r>
        <w:r w:rsidR="002F6820">
          <w:rPr>
            <w:noProof/>
            <w:webHidden/>
          </w:rPr>
        </w:r>
        <w:r w:rsidR="002F6820">
          <w:rPr>
            <w:noProof/>
            <w:webHidden/>
          </w:rPr>
          <w:fldChar w:fldCharType="separate"/>
        </w:r>
        <w:r w:rsidR="002F6820">
          <w:rPr>
            <w:noProof/>
            <w:webHidden/>
          </w:rPr>
          <w:t>9</w:t>
        </w:r>
        <w:r w:rsidR="002F6820">
          <w:rPr>
            <w:noProof/>
            <w:webHidden/>
          </w:rPr>
          <w:fldChar w:fldCharType="end"/>
        </w:r>
      </w:hyperlink>
    </w:p>
    <w:p w14:paraId="009D56E1" w14:textId="1520D561"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56" w:history="1">
        <w:r w:rsidR="002F6820" w:rsidRPr="00531F10">
          <w:rPr>
            <w:rStyle w:val="Hyperlink"/>
            <w:noProof/>
          </w:rPr>
          <w:t>Figure 9: Boxplot for Output Price Index in Construction</w:t>
        </w:r>
        <w:r w:rsidR="002F6820">
          <w:rPr>
            <w:noProof/>
            <w:webHidden/>
          </w:rPr>
          <w:tab/>
        </w:r>
        <w:r w:rsidR="002F6820">
          <w:rPr>
            <w:noProof/>
            <w:webHidden/>
          </w:rPr>
          <w:fldChar w:fldCharType="begin"/>
        </w:r>
        <w:r w:rsidR="002F6820">
          <w:rPr>
            <w:noProof/>
            <w:webHidden/>
          </w:rPr>
          <w:instrText xml:space="preserve"> PAGEREF _Toc137828256 \h </w:instrText>
        </w:r>
        <w:r w:rsidR="002F6820">
          <w:rPr>
            <w:noProof/>
            <w:webHidden/>
          </w:rPr>
        </w:r>
        <w:r w:rsidR="002F6820">
          <w:rPr>
            <w:noProof/>
            <w:webHidden/>
          </w:rPr>
          <w:fldChar w:fldCharType="separate"/>
        </w:r>
        <w:r w:rsidR="002F6820">
          <w:rPr>
            <w:noProof/>
            <w:webHidden/>
          </w:rPr>
          <w:t>13</w:t>
        </w:r>
        <w:r w:rsidR="002F6820">
          <w:rPr>
            <w:noProof/>
            <w:webHidden/>
          </w:rPr>
          <w:fldChar w:fldCharType="end"/>
        </w:r>
      </w:hyperlink>
    </w:p>
    <w:p w14:paraId="2F1AA34C" w14:textId="7CE44249"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57" w:history="1">
        <w:r w:rsidR="002F6820" w:rsidRPr="00531F10">
          <w:rPr>
            <w:rStyle w:val="Hyperlink"/>
            <w:noProof/>
          </w:rPr>
          <w:t>Figure 10: Sentiment Analysis using TextBlob</w:t>
        </w:r>
        <w:r w:rsidR="002F6820">
          <w:rPr>
            <w:noProof/>
            <w:webHidden/>
          </w:rPr>
          <w:tab/>
        </w:r>
        <w:r w:rsidR="002F6820">
          <w:rPr>
            <w:noProof/>
            <w:webHidden/>
          </w:rPr>
          <w:fldChar w:fldCharType="begin"/>
        </w:r>
        <w:r w:rsidR="002F6820">
          <w:rPr>
            <w:noProof/>
            <w:webHidden/>
          </w:rPr>
          <w:instrText xml:space="preserve"> PAGEREF _Toc137828257 \h </w:instrText>
        </w:r>
        <w:r w:rsidR="002F6820">
          <w:rPr>
            <w:noProof/>
            <w:webHidden/>
          </w:rPr>
        </w:r>
        <w:r w:rsidR="002F6820">
          <w:rPr>
            <w:noProof/>
            <w:webHidden/>
          </w:rPr>
          <w:fldChar w:fldCharType="separate"/>
        </w:r>
        <w:r w:rsidR="002F6820">
          <w:rPr>
            <w:noProof/>
            <w:webHidden/>
          </w:rPr>
          <w:t>14</w:t>
        </w:r>
        <w:r w:rsidR="002F6820">
          <w:rPr>
            <w:noProof/>
            <w:webHidden/>
          </w:rPr>
          <w:fldChar w:fldCharType="end"/>
        </w:r>
      </w:hyperlink>
    </w:p>
    <w:p w14:paraId="2BF75EDF" w14:textId="13A5946C"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58" w:history="1">
        <w:r w:rsidR="002F6820" w:rsidRPr="00531F10">
          <w:rPr>
            <w:rStyle w:val="Hyperlink"/>
            <w:noProof/>
          </w:rPr>
          <w:t>Figure 11: Sentiment Analysis using Vader</w:t>
        </w:r>
        <w:r w:rsidR="002F6820">
          <w:rPr>
            <w:noProof/>
            <w:webHidden/>
          </w:rPr>
          <w:tab/>
        </w:r>
        <w:r w:rsidR="002F6820">
          <w:rPr>
            <w:noProof/>
            <w:webHidden/>
          </w:rPr>
          <w:fldChar w:fldCharType="begin"/>
        </w:r>
        <w:r w:rsidR="002F6820">
          <w:rPr>
            <w:noProof/>
            <w:webHidden/>
          </w:rPr>
          <w:instrText xml:space="preserve"> PAGEREF _Toc137828258 \h </w:instrText>
        </w:r>
        <w:r w:rsidR="002F6820">
          <w:rPr>
            <w:noProof/>
            <w:webHidden/>
          </w:rPr>
        </w:r>
        <w:r w:rsidR="002F6820">
          <w:rPr>
            <w:noProof/>
            <w:webHidden/>
          </w:rPr>
          <w:fldChar w:fldCharType="separate"/>
        </w:r>
        <w:r w:rsidR="002F6820">
          <w:rPr>
            <w:noProof/>
            <w:webHidden/>
          </w:rPr>
          <w:t>14</w:t>
        </w:r>
        <w:r w:rsidR="002F6820">
          <w:rPr>
            <w:noProof/>
            <w:webHidden/>
          </w:rPr>
          <w:fldChar w:fldCharType="end"/>
        </w:r>
      </w:hyperlink>
    </w:p>
    <w:p w14:paraId="4BFF6232" w14:textId="4CC9387E"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59" w:history="1">
        <w:r w:rsidR="002F6820" w:rsidRPr="00531F10">
          <w:rPr>
            <w:rStyle w:val="Hyperlink"/>
            <w:noProof/>
          </w:rPr>
          <w:t>Figure 12: Wordcloud for News Articles on Construction Industry in Ireland</w:t>
        </w:r>
        <w:r w:rsidR="002F6820">
          <w:rPr>
            <w:noProof/>
            <w:webHidden/>
          </w:rPr>
          <w:tab/>
        </w:r>
        <w:r w:rsidR="002F6820">
          <w:rPr>
            <w:noProof/>
            <w:webHidden/>
          </w:rPr>
          <w:fldChar w:fldCharType="begin"/>
        </w:r>
        <w:r w:rsidR="002F6820">
          <w:rPr>
            <w:noProof/>
            <w:webHidden/>
          </w:rPr>
          <w:instrText xml:space="preserve"> PAGEREF _Toc137828259 \h </w:instrText>
        </w:r>
        <w:r w:rsidR="002F6820">
          <w:rPr>
            <w:noProof/>
            <w:webHidden/>
          </w:rPr>
        </w:r>
        <w:r w:rsidR="002F6820">
          <w:rPr>
            <w:noProof/>
            <w:webHidden/>
          </w:rPr>
          <w:fldChar w:fldCharType="separate"/>
        </w:r>
        <w:r w:rsidR="002F6820">
          <w:rPr>
            <w:noProof/>
            <w:webHidden/>
          </w:rPr>
          <w:t>15</w:t>
        </w:r>
        <w:r w:rsidR="002F6820">
          <w:rPr>
            <w:noProof/>
            <w:webHidden/>
          </w:rPr>
          <w:fldChar w:fldCharType="end"/>
        </w:r>
      </w:hyperlink>
    </w:p>
    <w:p w14:paraId="1F66FDCE" w14:textId="4EB2CAB1"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60" w:history="1">
        <w:r w:rsidR="002F6820" w:rsidRPr="00531F10">
          <w:rPr>
            <w:rStyle w:val="Hyperlink"/>
            <w:noProof/>
          </w:rPr>
          <w:t>Figure 13 Actual vs Predicted Values for Production Volume Index using Random Forest Regressor with Hyperparameter Tuning and Feature Importance</w:t>
        </w:r>
        <w:r w:rsidR="002F6820">
          <w:rPr>
            <w:noProof/>
            <w:webHidden/>
          </w:rPr>
          <w:tab/>
        </w:r>
        <w:r w:rsidR="002F6820">
          <w:rPr>
            <w:noProof/>
            <w:webHidden/>
          </w:rPr>
          <w:fldChar w:fldCharType="begin"/>
        </w:r>
        <w:r w:rsidR="002F6820">
          <w:rPr>
            <w:noProof/>
            <w:webHidden/>
          </w:rPr>
          <w:instrText xml:space="preserve"> PAGEREF _Toc137828260 \h </w:instrText>
        </w:r>
        <w:r w:rsidR="002F6820">
          <w:rPr>
            <w:noProof/>
            <w:webHidden/>
          </w:rPr>
        </w:r>
        <w:r w:rsidR="002F6820">
          <w:rPr>
            <w:noProof/>
            <w:webHidden/>
          </w:rPr>
          <w:fldChar w:fldCharType="separate"/>
        </w:r>
        <w:r w:rsidR="002F6820">
          <w:rPr>
            <w:noProof/>
            <w:webHidden/>
          </w:rPr>
          <w:t>16</w:t>
        </w:r>
        <w:r w:rsidR="002F6820">
          <w:rPr>
            <w:noProof/>
            <w:webHidden/>
          </w:rPr>
          <w:fldChar w:fldCharType="end"/>
        </w:r>
      </w:hyperlink>
    </w:p>
    <w:p w14:paraId="4D239DB4" w14:textId="54611AD2"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61" w:history="1">
        <w:r w:rsidR="002F6820" w:rsidRPr="00531F10">
          <w:rPr>
            <w:rStyle w:val="Hyperlink"/>
            <w:noProof/>
          </w:rPr>
          <w:t>Figure 14 Actual vs Predicted Values for Production Volume Index using Random Forest Regressor tuned Model for Irish Data</w:t>
        </w:r>
        <w:r w:rsidR="002F6820">
          <w:rPr>
            <w:noProof/>
            <w:webHidden/>
          </w:rPr>
          <w:tab/>
        </w:r>
        <w:r w:rsidR="002F6820">
          <w:rPr>
            <w:noProof/>
            <w:webHidden/>
          </w:rPr>
          <w:fldChar w:fldCharType="begin"/>
        </w:r>
        <w:r w:rsidR="002F6820">
          <w:rPr>
            <w:noProof/>
            <w:webHidden/>
          </w:rPr>
          <w:instrText xml:space="preserve"> PAGEREF _Toc137828261 \h </w:instrText>
        </w:r>
        <w:r w:rsidR="002F6820">
          <w:rPr>
            <w:noProof/>
            <w:webHidden/>
          </w:rPr>
        </w:r>
        <w:r w:rsidR="002F6820">
          <w:rPr>
            <w:noProof/>
            <w:webHidden/>
          </w:rPr>
          <w:fldChar w:fldCharType="separate"/>
        </w:r>
        <w:r w:rsidR="002F6820">
          <w:rPr>
            <w:noProof/>
            <w:webHidden/>
          </w:rPr>
          <w:t>16</w:t>
        </w:r>
        <w:r w:rsidR="002F6820">
          <w:rPr>
            <w:noProof/>
            <w:webHidden/>
          </w:rPr>
          <w:fldChar w:fldCharType="end"/>
        </w:r>
      </w:hyperlink>
    </w:p>
    <w:p w14:paraId="6A65E25F" w14:textId="6591152C"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62" w:history="1">
        <w:r w:rsidR="002F6820" w:rsidRPr="00531F10">
          <w:rPr>
            <w:rStyle w:val="Hyperlink"/>
            <w:noProof/>
          </w:rPr>
          <w:t>Figure 15 Production Volume Index decomposition using Chart Studio Plotly</w:t>
        </w:r>
        <w:r w:rsidR="002F6820">
          <w:rPr>
            <w:noProof/>
            <w:webHidden/>
          </w:rPr>
          <w:tab/>
        </w:r>
        <w:r w:rsidR="002F6820">
          <w:rPr>
            <w:noProof/>
            <w:webHidden/>
          </w:rPr>
          <w:fldChar w:fldCharType="begin"/>
        </w:r>
        <w:r w:rsidR="002F6820">
          <w:rPr>
            <w:noProof/>
            <w:webHidden/>
          </w:rPr>
          <w:instrText xml:space="preserve"> PAGEREF _Toc137828262 \h </w:instrText>
        </w:r>
        <w:r w:rsidR="002F6820">
          <w:rPr>
            <w:noProof/>
            <w:webHidden/>
          </w:rPr>
        </w:r>
        <w:r w:rsidR="002F6820">
          <w:rPr>
            <w:noProof/>
            <w:webHidden/>
          </w:rPr>
          <w:fldChar w:fldCharType="separate"/>
        </w:r>
        <w:r w:rsidR="002F6820">
          <w:rPr>
            <w:noProof/>
            <w:webHidden/>
          </w:rPr>
          <w:t>17</w:t>
        </w:r>
        <w:r w:rsidR="002F6820">
          <w:rPr>
            <w:noProof/>
            <w:webHidden/>
          </w:rPr>
          <w:fldChar w:fldCharType="end"/>
        </w:r>
      </w:hyperlink>
    </w:p>
    <w:p w14:paraId="61AA4A80" w14:textId="255BA975"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63" w:history="1">
        <w:r w:rsidR="002F6820" w:rsidRPr="00531F10">
          <w:rPr>
            <w:rStyle w:val="Hyperlink"/>
            <w:noProof/>
          </w:rPr>
          <w:t>Figure 16: Actual vs Predicted Values for Production Volume Index using Time Series Forecasting</w:t>
        </w:r>
        <w:r w:rsidR="002F6820">
          <w:rPr>
            <w:noProof/>
            <w:webHidden/>
          </w:rPr>
          <w:tab/>
        </w:r>
        <w:r w:rsidR="002F6820">
          <w:rPr>
            <w:noProof/>
            <w:webHidden/>
          </w:rPr>
          <w:fldChar w:fldCharType="begin"/>
        </w:r>
        <w:r w:rsidR="002F6820">
          <w:rPr>
            <w:noProof/>
            <w:webHidden/>
          </w:rPr>
          <w:instrText xml:space="preserve"> PAGEREF _Toc137828263 \h </w:instrText>
        </w:r>
        <w:r w:rsidR="002F6820">
          <w:rPr>
            <w:noProof/>
            <w:webHidden/>
          </w:rPr>
        </w:r>
        <w:r w:rsidR="002F6820">
          <w:rPr>
            <w:noProof/>
            <w:webHidden/>
          </w:rPr>
          <w:fldChar w:fldCharType="separate"/>
        </w:r>
        <w:r w:rsidR="002F6820">
          <w:rPr>
            <w:noProof/>
            <w:webHidden/>
          </w:rPr>
          <w:t>18</w:t>
        </w:r>
        <w:r w:rsidR="002F6820">
          <w:rPr>
            <w:noProof/>
            <w:webHidden/>
          </w:rPr>
          <w:fldChar w:fldCharType="end"/>
        </w:r>
      </w:hyperlink>
    </w:p>
    <w:p w14:paraId="5CF8F13B" w14:textId="7C492171"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64" w:history="1">
        <w:r w:rsidR="002F6820" w:rsidRPr="00531F10">
          <w:rPr>
            <w:rStyle w:val="Hyperlink"/>
            <w:noProof/>
          </w:rPr>
          <w:t>Figure 17 Forecasting for the next 6 years for Production Volume Index in Ireland</w:t>
        </w:r>
        <w:r w:rsidR="002F6820">
          <w:rPr>
            <w:noProof/>
            <w:webHidden/>
          </w:rPr>
          <w:tab/>
        </w:r>
        <w:r w:rsidR="002F6820">
          <w:rPr>
            <w:noProof/>
            <w:webHidden/>
          </w:rPr>
          <w:fldChar w:fldCharType="begin"/>
        </w:r>
        <w:r w:rsidR="002F6820">
          <w:rPr>
            <w:noProof/>
            <w:webHidden/>
          </w:rPr>
          <w:instrText xml:space="preserve"> PAGEREF _Toc137828264 \h </w:instrText>
        </w:r>
        <w:r w:rsidR="002F6820">
          <w:rPr>
            <w:noProof/>
            <w:webHidden/>
          </w:rPr>
        </w:r>
        <w:r w:rsidR="002F6820">
          <w:rPr>
            <w:noProof/>
            <w:webHidden/>
          </w:rPr>
          <w:fldChar w:fldCharType="separate"/>
        </w:r>
        <w:r w:rsidR="002F6820">
          <w:rPr>
            <w:noProof/>
            <w:webHidden/>
          </w:rPr>
          <w:t>18</w:t>
        </w:r>
        <w:r w:rsidR="002F6820">
          <w:rPr>
            <w:noProof/>
            <w:webHidden/>
          </w:rPr>
          <w:fldChar w:fldCharType="end"/>
        </w:r>
      </w:hyperlink>
    </w:p>
    <w:p w14:paraId="554B5161" w14:textId="1949D629"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65" w:history="1">
        <w:r w:rsidR="002F6820" w:rsidRPr="00531F10">
          <w:rPr>
            <w:rStyle w:val="Hyperlink"/>
            <w:noProof/>
          </w:rPr>
          <w:t>Figure 18: Screenshot of Jupyter Plotly Dash Dashboard</w:t>
        </w:r>
        <w:r w:rsidR="002F6820">
          <w:rPr>
            <w:noProof/>
            <w:webHidden/>
          </w:rPr>
          <w:tab/>
        </w:r>
        <w:r w:rsidR="002F6820">
          <w:rPr>
            <w:noProof/>
            <w:webHidden/>
          </w:rPr>
          <w:fldChar w:fldCharType="begin"/>
        </w:r>
        <w:r w:rsidR="002F6820">
          <w:rPr>
            <w:noProof/>
            <w:webHidden/>
          </w:rPr>
          <w:instrText xml:space="preserve"> PAGEREF _Toc137828265 \h </w:instrText>
        </w:r>
        <w:r w:rsidR="002F6820">
          <w:rPr>
            <w:noProof/>
            <w:webHidden/>
          </w:rPr>
        </w:r>
        <w:r w:rsidR="002F6820">
          <w:rPr>
            <w:noProof/>
            <w:webHidden/>
          </w:rPr>
          <w:fldChar w:fldCharType="separate"/>
        </w:r>
        <w:r w:rsidR="002F6820">
          <w:rPr>
            <w:noProof/>
            <w:webHidden/>
          </w:rPr>
          <w:t>20</w:t>
        </w:r>
        <w:r w:rsidR="002F6820">
          <w:rPr>
            <w:noProof/>
            <w:webHidden/>
          </w:rPr>
          <w:fldChar w:fldCharType="end"/>
        </w:r>
      </w:hyperlink>
    </w:p>
    <w:p w14:paraId="457DD420" w14:textId="161F864F"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66" w:history="1">
        <w:r w:rsidR="002F6820" w:rsidRPr="00531F10">
          <w:rPr>
            <w:rStyle w:val="Hyperlink"/>
            <w:noProof/>
          </w:rPr>
          <w:t>Figure 19</w:t>
        </w:r>
        <w:r w:rsidR="002F6820">
          <w:rPr>
            <w:noProof/>
            <w:webHidden/>
          </w:rPr>
          <w:tab/>
        </w:r>
        <w:r w:rsidR="002F6820">
          <w:rPr>
            <w:noProof/>
            <w:webHidden/>
          </w:rPr>
          <w:fldChar w:fldCharType="begin"/>
        </w:r>
        <w:r w:rsidR="002F6820">
          <w:rPr>
            <w:noProof/>
            <w:webHidden/>
          </w:rPr>
          <w:instrText xml:space="preserve"> PAGEREF _Toc137828266 \h </w:instrText>
        </w:r>
        <w:r w:rsidR="002F6820">
          <w:rPr>
            <w:noProof/>
            <w:webHidden/>
          </w:rPr>
        </w:r>
        <w:r w:rsidR="002F6820">
          <w:rPr>
            <w:noProof/>
            <w:webHidden/>
          </w:rPr>
          <w:fldChar w:fldCharType="separate"/>
        </w:r>
        <w:r w:rsidR="002F6820">
          <w:rPr>
            <w:noProof/>
            <w:webHidden/>
          </w:rPr>
          <w:t>22</w:t>
        </w:r>
        <w:r w:rsidR="002F6820">
          <w:rPr>
            <w:noProof/>
            <w:webHidden/>
          </w:rPr>
          <w:fldChar w:fldCharType="end"/>
        </w:r>
      </w:hyperlink>
    </w:p>
    <w:p w14:paraId="073F99F5" w14:textId="24686960"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67" w:history="1">
        <w:r w:rsidR="002F6820" w:rsidRPr="00531F10">
          <w:rPr>
            <w:rStyle w:val="Hyperlink"/>
            <w:noProof/>
          </w:rPr>
          <w:t>Figure 20</w:t>
        </w:r>
        <w:r w:rsidR="002F6820">
          <w:rPr>
            <w:noProof/>
            <w:webHidden/>
          </w:rPr>
          <w:tab/>
        </w:r>
        <w:r w:rsidR="002F6820">
          <w:rPr>
            <w:noProof/>
            <w:webHidden/>
          </w:rPr>
          <w:fldChar w:fldCharType="begin"/>
        </w:r>
        <w:r w:rsidR="002F6820">
          <w:rPr>
            <w:noProof/>
            <w:webHidden/>
          </w:rPr>
          <w:instrText xml:space="preserve"> PAGEREF _Toc137828267 \h </w:instrText>
        </w:r>
        <w:r w:rsidR="002F6820">
          <w:rPr>
            <w:noProof/>
            <w:webHidden/>
          </w:rPr>
        </w:r>
        <w:r w:rsidR="002F6820">
          <w:rPr>
            <w:noProof/>
            <w:webHidden/>
          </w:rPr>
          <w:fldChar w:fldCharType="separate"/>
        </w:r>
        <w:r w:rsidR="002F6820">
          <w:rPr>
            <w:noProof/>
            <w:webHidden/>
          </w:rPr>
          <w:t>22</w:t>
        </w:r>
        <w:r w:rsidR="002F6820">
          <w:rPr>
            <w:noProof/>
            <w:webHidden/>
          </w:rPr>
          <w:fldChar w:fldCharType="end"/>
        </w:r>
      </w:hyperlink>
    </w:p>
    <w:p w14:paraId="2E0206AD" w14:textId="66F0B45D"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68" w:history="1">
        <w:r w:rsidR="002F6820" w:rsidRPr="00531F10">
          <w:rPr>
            <w:rStyle w:val="Hyperlink"/>
            <w:noProof/>
          </w:rPr>
          <w:t>Figure 21</w:t>
        </w:r>
        <w:r w:rsidR="002F6820">
          <w:rPr>
            <w:noProof/>
            <w:webHidden/>
          </w:rPr>
          <w:tab/>
        </w:r>
        <w:r w:rsidR="002F6820">
          <w:rPr>
            <w:noProof/>
            <w:webHidden/>
          </w:rPr>
          <w:fldChar w:fldCharType="begin"/>
        </w:r>
        <w:r w:rsidR="002F6820">
          <w:rPr>
            <w:noProof/>
            <w:webHidden/>
          </w:rPr>
          <w:instrText xml:space="preserve"> PAGEREF _Toc137828268 \h </w:instrText>
        </w:r>
        <w:r w:rsidR="002F6820">
          <w:rPr>
            <w:noProof/>
            <w:webHidden/>
          </w:rPr>
        </w:r>
        <w:r w:rsidR="002F6820">
          <w:rPr>
            <w:noProof/>
            <w:webHidden/>
          </w:rPr>
          <w:fldChar w:fldCharType="separate"/>
        </w:r>
        <w:r w:rsidR="002F6820">
          <w:rPr>
            <w:noProof/>
            <w:webHidden/>
          </w:rPr>
          <w:t>22</w:t>
        </w:r>
        <w:r w:rsidR="002F6820">
          <w:rPr>
            <w:noProof/>
            <w:webHidden/>
          </w:rPr>
          <w:fldChar w:fldCharType="end"/>
        </w:r>
      </w:hyperlink>
    </w:p>
    <w:p w14:paraId="1EC6D6F1" w14:textId="19117CB3"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69" w:history="1">
        <w:r w:rsidR="002F6820" w:rsidRPr="00531F10">
          <w:rPr>
            <w:rStyle w:val="Hyperlink"/>
            <w:noProof/>
          </w:rPr>
          <w:t>Figure 22</w:t>
        </w:r>
        <w:r w:rsidR="002F6820">
          <w:rPr>
            <w:noProof/>
            <w:webHidden/>
          </w:rPr>
          <w:tab/>
        </w:r>
        <w:r w:rsidR="002F6820">
          <w:rPr>
            <w:noProof/>
            <w:webHidden/>
          </w:rPr>
          <w:fldChar w:fldCharType="begin"/>
        </w:r>
        <w:r w:rsidR="002F6820">
          <w:rPr>
            <w:noProof/>
            <w:webHidden/>
          </w:rPr>
          <w:instrText xml:space="preserve"> PAGEREF _Toc137828269 \h </w:instrText>
        </w:r>
        <w:r w:rsidR="002F6820">
          <w:rPr>
            <w:noProof/>
            <w:webHidden/>
          </w:rPr>
        </w:r>
        <w:r w:rsidR="002F6820">
          <w:rPr>
            <w:noProof/>
            <w:webHidden/>
          </w:rPr>
          <w:fldChar w:fldCharType="separate"/>
        </w:r>
        <w:r w:rsidR="002F6820">
          <w:rPr>
            <w:noProof/>
            <w:webHidden/>
          </w:rPr>
          <w:t>22</w:t>
        </w:r>
        <w:r w:rsidR="002F6820">
          <w:rPr>
            <w:noProof/>
            <w:webHidden/>
          </w:rPr>
          <w:fldChar w:fldCharType="end"/>
        </w:r>
      </w:hyperlink>
    </w:p>
    <w:p w14:paraId="4D30A8F4" w14:textId="73C93531"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70" w:history="1">
        <w:r w:rsidR="002F6820" w:rsidRPr="00531F10">
          <w:rPr>
            <w:rStyle w:val="Hyperlink"/>
            <w:noProof/>
          </w:rPr>
          <w:t>Figure 23</w:t>
        </w:r>
        <w:r w:rsidR="002F6820">
          <w:rPr>
            <w:noProof/>
            <w:webHidden/>
          </w:rPr>
          <w:tab/>
        </w:r>
        <w:r w:rsidR="002F6820">
          <w:rPr>
            <w:noProof/>
            <w:webHidden/>
          </w:rPr>
          <w:fldChar w:fldCharType="begin"/>
        </w:r>
        <w:r w:rsidR="002F6820">
          <w:rPr>
            <w:noProof/>
            <w:webHidden/>
          </w:rPr>
          <w:instrText xml:space="preserve"> PAGEREF _Toc137828270 \h </w:instrText>
        </w:r>
        <w:r w:rsidR="002F6820">
          <w:rPr>
            <w:noProof/>
            <w:webHidden/>
          </w:rPr>
        </w:r>
        <w:r w:rsidR="002F6820">
          <w:rPr>
            <w:noProof/>
            <w:webHidden/>
          </w:rPr>
          <w:fldChar w:fldCharType="separate"/>
        </w:r>
        <w:r w:rsidR="002F6820">
          <w:rPr>
            <w:noProof/>
            <w:webHidden/>
          </w:rPr>
          <w:t>23</w:t>
        </w:r>
        <w:r w:rsidR="002F6820">
          <w:rPr>
            <w:noProof/>
            <w:webHidden/>
          </w:rPr>
          <w:fldChar w:fldCharType="end"/>
        </w:r>
      </w:hyperlink>
    </w:p>
    <w:p w14:paraId="5ECE6477" w14:textId="0078C489"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71" w:history="1">
        <w:r w:rsidR="002F6820" w:rsidRPr="00531F10">
          <w:rPr>
            <w:rStyle w:val="Hyperlink"/>
            <w:noProof/>
          </w:rPr>
          <w:t>Figure 24</w:t>
        </w:r>
        <w:r w:rsidR="002F6820">
          <w:rPr>
            <w:noProof/>
            <w:webHidden/>
          </w:rPr>
          <w:tab/>
        </w:r>
        <w:r w:rsidR="002F6820">
          <w:rPr>
            <w:noProof/>
            <w:webHidden/>
          </w:rPr>
          <w:fldChar w:fldCharType="begin"/>
        </w:r>
        <w:r w:rsidR="002F6820">
          <w:rPr>
            <w:noProof/>
            <w:webHidden/>
          </w:rPr>
          <w:instrText xml:space="preserve"> PAGEREF _Toc137828271 \h </w:instrText>
        </w:r>
        <w:r w:rsidR="002F6820">
          <w:rPr>
            <w:noProof/>
            <w:webHidden/>
          </w:rPr>
        </w:r>
        <w:r w:rsidR="002F6820">
          <w:rPr>
            <w:noProof/>
            <w:webHidden/>
          </w:rPr>
          <w:fldChar w:fldCharType="separate"/>
        </w:r>
        <w:r w:rsidR="002F6820">
          <w:rPr>
            <w:noProof/>
            <w:webHidden/>
          </w:rPr>
          <w:t>23</w:t>
        </w:r>
        <w:r w:rsidR="002F6820">
          <w:rPr>
            <w:noProof/>
            <w:webHidden/>
          </w:rPr>
          <w:fldChar w:fldCharType="end"/>
        </w:r>
      </w:hyperlink>
    </w:p>
    <w:p w14:paraId="2EF1228A" w14:textId="40F4C798"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72" w:history="1">
        <w:r w:rsidR="002F6820" w:rsidRPr="00531F10">
          <w:rPr>
            <w:rStyle w:val="Hyperlink"/>
            <w:noProof/>
          </w:rPr>
          <w:t>Figure 25</w:t>
        </w:r>
        <w:r w:rsidR="002F6820">
          <w:rPr>
            <w:noProof/>
            <w:webHidden/>
          </w:rPr>
          <w:tab/>
        </w:r>
        <w:r w:rsidR="002F6820">
          <w:rPr>
            <w:noProof/>
            <w:webHidden/>
          </w:rPr>
          <w:fldChar w:fldCharType="begin"/>
        </w:r>
        <w:r w:rsidR="002F6820">
          <w:rPr>
            <w:noProof/>
            <w:webHidden/>
          </w:rPr>
          <w:instrText xml:space="preserve"> PAGEREF _Toc137828272 \h </w:instrText>
        </w:r>
        <w:r w:rsidR="002F6820">
          <w:rPr>
            <w:noProof/>
            <w:webHidden/>
          </w:rPr>
        </w:r>
        <w:r w:rsidR="002F6820">
          <w:rPr>
            <w:noProof/>
            <w:webHidden/>
          </w:rPr>
          <w:fldChar w:fldCharType="separate"/>
        </w:r>
        <w:r w:rsidR="002F6820">
          <w:rPr>
            <w:noProof/>
            <w:webHidden/>
          </w:rPr>
          <w:t>23</w:t>
        </w:r>
        <w:r w:rsidR="002F6820">
          <w:rPr>
            <w:noProof/>
            <w:webHidden/>
          </w:rPr>
          <w:fldChar w:fldCharType="end"/>
        </w:r>
      </w:hyperlink>
    </w:p>
    <w:p w14:paraId="73C6E4E4" w14:textId="0C7D230B"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73" w:history="1">
        <w:r w:rsidR="002F6820" w:rsidRPr="00531F10">
          <w:rPr>
            <w:rStyle w:val="Hyperlink"/>
            <w:noProof/>
          </w:rPr>
          <w:t>Figure 26</w:t>
        </w:r>
        <w:r w:rsidR="002F6820">
          <w:rPr>
            <w:noProof/>
            <w:webHidden/>
          </w:rPr>
          <w:tab/>
        </w:r>
        <w:r w:rsidR="002F6820">
          <w:rPr>
            <w:noProof/>
            <w:webHidden/>
          </w:rPr>
          <w:fldChar w:fldCharType="begin"/>
        </w:r>
        <w:r w:rsidR="002F6820">
          <w:rPr>
            <w:noProof/>
            <w:webHidden/>
          </w:rPr>
          <w:instrText xml:space="preserve"> PAGEREF _Toc137828273 \h </w:instrText>
        </w:r>
        <w:r w:rsidR="002F6820">
          <w:rPr>
            <w:noProof/>
            <w:webHidden/>
          </w:rPr>
        </w:r>
        <w:r w:rsidR="002F6820">
          <w:rPr>
            <w:noProof/>
            <w:webHidden/>
          </w:rPr>
          <w:fldChar w:fldCharType="separate"/>
        </w:r>
        <w:r w:rsidR="002F6820">
          <w:rPr>
            <w:noProof/>
            <w:webHidden/>
          </w:rPr>
          <w:t>23</w:t>
        </w:r>
        <w:r w:rsidR="002F6820">
          <w:rPr>
            <w:noProof/>
            <w:webHidden/>
          </w:rPr>
          <w:fldChar w:fldCharType="end"/>
        </w:r>
      </w:hyperlink>
    </w:p>
    <w:p w14:paraId="3047FA16" w14:textId="7DB8A250"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74" w:history="1">
        <w:r w:rsidR="002F6820" w:rsidRPr="00531F10">
          <w:rPr>
            <w:rStyle w:val="Hyperlink"/>
            <w:noProof/>
          </w:rPr>
          <w:t>Figure 27</w:t>
        </w:r>
        <w:r w:rsidR="002F6820">
          <w:rPr>
            <w:noProof/>
            <w:webHidden/>
          </w:rPr>
          <w:tab/>
        </w:r>
        <w:r w:rsidR="002F6820">
          <w:rPr>
            <w:noProof/>
            <w:webHidden/>
          </w:rPr>
          <w:fldChar w:fldCharType="begin"/>
        </w:r>
        <w:r w:rsidR="002F6820">
          <w:rPr>
            <w:noProof/>
            <w:webHidden/>
          </w:rPr>
          <w:instrText xml:space="preserve"> PAGEREF _Toc137828274 \h </w:instrText>
        </w:r>
        <w:r w:rsidR="002F6820">
          <w:rPr>
            <w:noProof/>
            <w:webHidden/>
          </w:rPr>
        </w:r>
        <w:r w:rsidR="002F6820">
          <w:rPr>
            <w:noProof/>
            <w:webHidden/>
          </w:rPr>
          <w:fldChar w:fldCharType="separate"/>
        </w:r>
        <w:r w:rsidR="002F6820">
          <w:rPr>
            <w:noProof/>
            <w:webHidden/>
          </w:rPr>
          <w:t>24</w:t>
        </w:r>
        <w:r w:rsidR="002F6820">
          <w:rPr>
            <w:noProof/>
            <w:webHidden/>
          </w:rPr>
          <w:fldChar w:fldCharType="end"/>
        </w:r>
      </w:hyperlink>
    </w:p>
    <w:p w14:paraId="5451F030" w14:textId="0837BF6A"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75" w:history="1">
        <w:r w:rsidR="002F6820" w:rsidRPr="00531F10">
          <w:rPr>
            <w:rStyle w:val="Hyperlink"/>
            <w:noProof/>
          </w:rPr>
          <w:t>Figure 28</w:t>
        </w:r>
        <w:r w:rsidR="002F6820">
          <w:rPr>
            <w:noProof/>
            <w:webHidden/>
          </w:rPr>
          <w:tab/>
        </w:r>
        <w:r w:rsidR="002F6820">
          <w:rPr>
            <w:noProof/>
            <w:webHidden/>
          </w:rPr>
          <w:fldChar w:fldCharType="begin"/>
        </w:r>
        <w:r w:rsidR="002F6820">
          <w:rPr>
            <w:noProof/>
            <w:webHidden/>
          </w:rPr>
          <w:instrText xml:space="preserve"> PAGEREF _Toc137828275 \h </w:instrText>
        </w:r>
        <w:r w:rsidR="002F6820">
          <w:rPr>
            <w:noProof/>
            <w:webHidden/>
          </w:rPr>
        </w:r>
        <w:r w:rsidR="002F6820">
          <w:rPr>
            <w:noProof/>
            <w:webHidden/>
          </w:rPr>
          <w:fldChar w:fldCharType="separate"/>
        </w:r>
        <w:r w:rsidR="002F6820">
          <w:rPr>
            <w:noProof/>
            <w:webHidden/>
          </w:rPr>
          <w:t>24</w:t>
        </w:r>
        <w:r w:rsidR="002F6820">
          <w:rPr>
            <w:noProof/>
            <w:webHidden/>
          </w:rPr>
          <w:fldChar w:fldCharType="end"/>
        </w:r>
      </w:hyperlink>
    </w:p>
    <w:p w14:paraId="6678453D" w14:textId="2C481465"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76" w:history="1">
        <w:r w:rsidR="002F6820" w:rsidRPr="00531F10">
          <w:rPr>
            <w:rStyle w:val="Hyperlink"/>
            <w:noProof/>
          </w:rPr>
          <w:t>Figure 29</w:t>
        </w:r>
        <w:r w:rsidR="002F6820">
          <w:rPr>
            <w:noProof/>
            <w:webHidden/>
          </w:rPr>
          <w:tab/>
        </w:r>
        <w:r w:rsidR="002F6820">
          <w:rPr>
            <w:noProof/>
            <w:webHidden/>
          </w:rPr>
          <w:fldChar w:fldCharType="begin"/>
        </w:r>
        <w:r w:rsidR="002F6820">
          <w:rPr>
            <w:noProof/>
            <w:webHidden/>
          </w:rPr>
          <w:instrText xml:space="preserve"> PAGEREF _Toc137828276 \h </w:instrText>
        </w:r>
        <w:r w:rsidR="002F6820">
          <w:rPr>
            <w:noProof/>
            <w:webHidden/>
          </w:rPr>
        </w:r>
        <w:r w:rsidR="002F6820">
          <w:rPr>
            <w:noProof/>
            <w:webHidden/>
          </w:rPr>
          <w:fldChar w:fldCharType="separate"/>
        </w:r>
        <w:r w:rsidR="002F6820">
          <w:rPr>
            <w:noProof/>
            <w:webHidden/>
          </w:rPr>
          <w:t>24</w:t>
        </w:r>
        <w:r w:rsidR="002F6820">
          <w:rPr>
            <w:noProof/>
            <w:webHidden/>
          </w:rPr>
          <w:fldChar w:fldCharType="end"/>
        </w:r>
      </w:hyperlink>
    </w:p>
    <w:p w14:paraId="2F053344" w14:textId="1D0CAEE1" w:rsidR="002F6820" w:rsidRDefault="00000000">
      <w:pPr>
        <w:pStyle w:val="TableofFigures"/>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7828277" w:history="1">
        <w:r w:rsidR="002F6820" w:rsidRPr="00531F10">
          <w:rPr>
            <w:rStyle w:val="Hyperlink"/>
            <w:noProof/>
          </w:rPr>
          <w:t>Figure 30</w:t>
        </w:r>
        <w:r w:rsidR="002F6820">
          <w:rPr>
            <w:noProof/>
            <w:webHidden/>
          </w:rPr>
          <w:tab/>
        </w:r>
        <w:r w:rsidR="002F6820">
          <w:rPr>
            <w:noProof/>
            <w:webHidden/>
          </w:rPr>
          <w:fldChar w:fldCharType="begin"/>
        </w:r>
        <w:r w:rsidR="002F6820">
          <w:rPr>
            <w:noProof/>
            <w:webHidden/>
          </w:rPr>
          <w:instrText xml:space="preserve"> PAGEREF _Toc137828277 \h </w:instrText>
        </w:r>
        <w:r w:rsidR="002F6820">
          <w:rPr>
            <w:noProof/>
            <w:webHidden/>
          </w:rPr>
        </w:r>
        <w:r w:rsidR="002F6820">
          <w:rPr>
            <w:noProof/>
            <w:webHidden/>
          </w:rPr>
          <w:fldChar w:fldCharType="separate"/>
        </w:r>
        <w:r w:rsidR="002F6820">
          <w:rPr>
            <w:noProof/>
            <w:webHidden/>
          </w:rPr>
          <w:t>24</w:t>
        </w:r>
        <w:r w:rsidR="002F6820">
          <w:rPr>
            <w:noProof/>
            <w:webHidden/>
          </w:rPr>
          <w:fldChar w:fldCharType="end"/>
        </w:r>
      </w:hyperlink>
    </w:p>
    <w:p w14:paraId="269543C1" w14:textId="758C8613" w:rsidR="00F7322B" w:rsidRDefault="00F7322B">
      <w:pPr>
        <w:overflowPunct/>
        <w:autoSpaceDE/>
        <w:autoSpaceDN/>
        <w:adjustRightInd/>
        <w:textAlignment w:val="auto"/>
        <w:rPr>
          <w:rFonts w:ascii="Arial" w:hAnsi="Arial"/>
          <w:i/>
        </w:rPr>
      </w:pPr>
      <w:r>
        <w:fldChar w:fldCharType="end"/>
      </w:r>
      <w:r>
        <w:br w:type="page"/>
      </w:r>
    </w:p>
    <w:p w14:paraId="68843C0F" w14:textId="4062BA63" w:rsidR="00F7322B" w:rsidRDefault="00F7322B" w:rsidP="002F2AA9">
      <w:pPr>
        <w:pStyle w:val="Heading2"/>
        <w:numPr>
          <w:ilvl w:val="0"/>
          <w:numId w:val="0"/>
        </w:numPr>
      </w:pPr>
      <w:bookmarkStart w:id="1" w:name="_Toc137828229"/>
      <w:r>
        <w:lastRenderedPageBreak/>
        <w:t>Abstract</w:t>
      </w:r>
      <w:bookmarkEnd w:id="1"/>
    </w:p>
    <w:p w14:paraId="3400E837" w14:textId="77777777" w:rsidR="00F7322B" w:rsidRDefault="00F7322B" w:rsidP="00F7322B"/>
    <w:p w14:paraId="21D94B84" w14:textId="034459D8" w:rsidR="00F7322B" w:rsidRPr="00F7322B" w:rsidRDefault="00F7322B" w:rsidP="00F7322B">
      <w:pPr>
        <w:rPr>
          <w:i/>
          <w:iCs/>
        </w:rPr>
      </w:pPr>
      <w:r w:rsidRPr="00F7322B">
        <w:rPr>
          <w:i/>
          <w:iCs/>
        </w:rPr>
        <w:t>This projec</w:t>
      </w:r>
      <w:r w:rsidR="006506A3">
        <w:rPr>
          <w:i/>
          <w:iCs/>
        </w:rPr>
        <w:t xml:space="preserve">t </w:t>
      </w:r>
      <w:proofErr w:type="gramStart"/>
      <w:r w:rsidR="006506A3">
        <w:rPr>
          <w:i/>
          <w:iCs/>
        </w:rPr>
        <w:t>review</w:t>
      </w:r>
      <w:proofErr w:type="gramEnd"/>
      <w:r w:rsidR="006506A3">
        <w:rPr>
          <w:i/>
          <w:iCs/>
        </w:rPr>
        <w:t xml:space="preserve"> the Construction Industry data in Ireland and EU Countries through the </w:t>
      </w:r>
      <w:proofErr w:type="spellStart"/>
      <w:r w:rsidR="006506A3">
        <w:rPr>
          <w:i/>
          <w:iCs/>
        </w:rPr>
        <w:t>EuroStat</w:t>
      </w:r>
      <w:proofErr w:type="spellEnd"/>
      <w:r w:rsidR="006506A3">
        <w:rPr>
          <w:i/>
          <w:iCs/>
        </w:rPr>
        <w:t xml:space="preserve"> database. The main objective was to establish if prediction models could be used to forecast information with the domain. The data was analysed and explored with descriptive and inferential statistics. Two supervised machine learning models, a random forest regression and time series ARIMA, were executed to predict the ‘Production Volume Index’ for Ireland and EU countries. The random forest regression performed the best due to the multivariate nature. </w:t>
      </w:r>
      <w:r w:rsidR="00F07BF9">
        <w:rPr>
          <w:i/>
          <w:iCs/>
        </w:rPr>
        <w:t xml:space="preserve">A sentiment analysis was performed on a news outlet in Ireland which provide input into the current views on the industry. A dashboard was created </w:t>
      </w:r>
      <w:proofErr w:type="gramStart"/>
      <w:r w:rsidR="00F07BF9">
        <w:rPr>
          <w:i/>
          <w:iCs/>
        </w:rPr>
        <w:t>in order to</w:t>
      </w:r>
      <w:proofErr w:type="gramEnd"/>
      <w:r w:rsidR="00F07BF9">
        <w:rPr>
          <w:i/>
          <w:iCs/>
        </w:rPr>
        <w:t xml:space="preserve"> summarise the data within the construction industry.</w:t>
      </w:r>
    </w:p>
    <w:p w14:paraId="2832D003" w14:textId="77777777" w:rsidR="00F7322B" w:rsidRDefault="00F7322B" w:rsidP="00F7322B">
      <w:r>
        <w:br w:type="page"/>
      </w:r>
    </w:p>
    <w:p w14:paraId="00000009" w14:textId="77777777" w:rsidR="00134716" w:rsidRPr="002F5390" w:rsidRDefault="00000000" w:rsidP="002F5390">
      <w:pPr>
        <w:pStyle w:val="Heading1"/>
      </w:pPr>
      <w:bookmarkStart w:id="2" w:name="_Toc137828230"/>
      <w:r w:rsidRPr="002F5390">
        <w:lastRenderedPageBreak/>
        <w:t>Introduction</w:t>
      </w:r>
      <w:bookmarkEnd w:id="2"/>
    </w:p>
    <w:p w14:paraId="0F1EDC49" w14:textId="77777777" w:rsidR="00F6312E" w:rsidRDefault="00F6312E" w:rsidP="00CE68B9"/>
    <w:p w14:paraId="042A1F49" w14:textId="23C7D96B" w:rsidR="000D45EA" w:rsidRDefault="000D45EA" w:rsidP="00CE68B9">
      <w:r>
        <w:t xml:space="preserve">The construction industry is a major contributor to the economic and social growth of a country. </w:t>
      </w:r>
      <w:r w:rsidR="006B46E7">
        <w:t xml:space="preserve">This project focuses on exploring data </w:t>
      </w:r>
      <w:r>
        <w:t>around</w:t>
      </w:r>
      <w:r w:rsidR="006B46E7">
        <w:t xml:space="preserve"> the </w:t>
      </w:r>
      <w:r>
        <w:t>c</w:t>
      </w:r>
      <w:r w:rsidR="006B46E7">
        <w:t xml:space="preserve">onstruction </w:t>
      </w:r>
      <w:r>
        <w:t>i</w:t>
      </w:r>
      <w:r w:rsidR="006B46E7">
        <w:t xml:space="preserve">ndustry </w:t>
      </w:r>
      <w:r w:rsidR="004B79AE">
        <w:t>in</w:t>
      </w:r>
      <w:r w:rsidR="006B46E7">
        <w:t xml:space="preserve"> Ireland </w:t>
      </w:r>
      <w:r>
        <w:t>and its comparison to</w:t>
      </w:r>
      <w:r w:rsidR="004B79AE">
        <w:t xml:space="preserve"> </w:t>
      </w:r>
      <w:r w:rsidR="006B46E7">
        <w:t xml:space="preserve">EU countries. </w:t>
      </w:r>
      <w:r>
        <w:t xml:space="preserve">Index values for production volumes, building permits, labour inputs and costs were collected through the </w:t>
      </w:r>
      <w:proofErr w:type="spellStart"/>
      <w:r>
        <w:t>EuroStat</w:t>
      </w:r>
      <w:proofErr w:type="spellEnd"/>
      <w:r>
        <w:t xml:space="preserve"> database. </w:t>
      </w:r>
      <w:r w:rsidR="004B79AE">
        <w:t xml:space="preserve">The data was explored, </w:t>
      </w:r>
      <w:r>
        <w:t>analysed,</w:t>
      </w:r>
      <w:r w:rsidR="004B79AE">
        <w:t xml:space="preserve"> and modelled to provide insight into the </w:t>
      </w:r>
      <w:r>
        <w:t xml:space="preserve">industry. Sentiment analysis was performed to </w:t>
      </w:r>
      <w:r w:rsidR="008B054E">
        <w:t xml:space="preserve">understand the perception </w:t>
      </w:r>
      <w:r>
        <w:t>of the industry today. Forecasting of future trends</w:t>
      </w:r>
      <w:r w:rsidR="00B67A6F">
        <w:t xml:space="preserve"> for production volume index</w:t>
      </w:r>
      <w:r>
        <w:t xml:space="preserve"> was performed </w:t>
      </w:r>
      <w:r w:rsidR="008B054E">
        <w:t>to support decision making. Visual dashboard was created to effectively communicate the trends within the industry to key stakeholders.</w:t>
      </w:r>
    </w:p>
    <w:p w14:paraId="764C3B26" w14:textId="77777777" w:rsidR="000D45EA" w:rsidRDefault="000D45EA" w:rsidP="00CE68B9"/>
    <w:p w14:paraId="463050CC" w14:textId="71B874B6" w:rsidR="009A50F3" w:rsidRDefault="009A50F3" w:rsidP="009A50F3">
      <w:r>
        <w:t>Project management frameworks are important for monitoring and controlling a project from start to finish.</w:t>
      </w:r>
      <w:r w:rsidRPr="009A50F3">
        <w:t xml:space="preserve"> </w:t>
      </w:r>
      <w:r w:rsidRPr="002010D9">
        <w:t>For this project</w:t>
      </w:r>
      <w:r w:rsidR="008B054E">
        <w:t xml:space="preserve">, </w:t>
      </w:r>
      <w:r w:rsidRPr="002010D9">
        <w:t xml:space="preserve">the CRISP-DM project management framework was chosen to provide a structured </w:t>
      </w:r>
      <w:r w:rsidR="008B054E">
        <w:t xml:space="preserve">approach which </w:t>
      </w:r>
      <w:r w:rsidRPr="002010D9">
        <w:t>allow</w:t>
      </w:r>
      <w:r w:rsidR="008B054E">
        <w:t>s</w:t>
      </w:r>
      <w:r w:rsidRPr="002010D9">
        <w:t xml:space="preserve"> business objectives to be defined upfront and drive the direction of the project. In addition, the </w:t>
      </w:r>
      <w:r w:rsidR="008B054E">
        <w:t xml:space="preserve">framework provide flexibility </w:t>
      </w:r>
      <w:r w:rsidRPr="002010D9">
        <w:t>to</w:t>
      </w:r>
      <w:r w:rsidR="008B054E">
        <w:t xml:space="preserve"> revise the approach at different stages if required.</w:t>
      </w:r>
      <w:r w:rsidRPr="002010D9">
        <w:t xml:space="preserve"> </w:t>
      </w:r>
      <w:r w:rsidR="008B054E">
        <w:fldChar w:fldCharType="begin" w:fldLock="1"/>
      </w:r>
      <w:r w:rsidR="00384FA8">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4th international conference on the practical applications of knowledge discovery and data mining","id":"ITEM-1","issued":{"date-parts":[["2000"]]},"title":"CRISP-DM: Towards a Standard Process Model for Data Mining","type":"article-journal","volume":"1"},"uris":["http://www.mendeley.com/documents/?uuid=092d35a3-a611-3fae-b8e3-5c06e245d5be"]},{"id":"ITEM-2","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2","issued":{"date-parts":[["2021"]]},"page":"526-534","publisher":"Elsevier B.V.","title":"A systematic literature review on applying CRISP-DM process model","type":"article-journal","volume":"181"},"uris":["http://www.mendeley.com/documents/?uuid=d1fdbd3d-d522-3fbe-a28c-67224428d303"]}],"mendeley":{"formattedCitation":"(Wirth and Hipp, 2000; Schröer, Kruse and Gómez, 2021)","plainTextFormattedCitation":"(Wirth and Hipp, 2000; Schröer, Kruse and Gómez, 2021)","previouslyFormattedCitation":"(Wirth and Hipp, 2000; Schröer, Kruse and Gómez, 2021)"},"properties":{"noteIndex":0},"schema":"https://github.com/citation-style-language/schema/raw/master/csl-citation.json"}</w:instrText>
      </w:r>
      <w:r w:rsidR="008B054E">
        <w:fldChar w:fldCharType="separate"/>
      </w:r>
      <w:r w:rsidR="008B054E" w:rsidRPr="008B054E">
        <w:rPr>
          <w:noProof/>
        </w:rPr>
        <w:t>(Wirth and Hipp, 2000; Schröer, Kruse and Gómez, 2021)</w:t>
      </w:r>
      <w:r w:rsidR="008B054E">
        <w:fldChar w:fldCharType="end"/>
      </w:r>
    </w:p>
    <w:p w14:paraId="111A9529" w14:textId="77777777" w:rsidR="008B054E" w:rsidRDefault="008B054E" w:rsidP="009A50F3"/>
    <w:p w14:paraId="4862AA69" w14:textId="1503324E" w:rsidR="00102231" w:rsidRDefault="00102231" w:rsidP="008B054E">
      <w:pPr>
        <w:pStyle w:val="Heading1"/>
      </w:pPr>
      <w:bookmarkStart w:id="3" w:name="_Ref132735472"/>
      <w:bookmarkStart w:id="4" w:name="_Toc137828231"/>
      <w:r>
        <w:t>Business Understanding</w:t>
      </w:r>
      <w:bookmarkEnd w:id="3"/>
      <w:bookmarkEnd w:id="4"/>
    </w:p>
    <w:p w14:paraId="2CEC2345" w14:textId="7B234C6E" w:rsidR="00E047B7" w:rsidRDefault="004B79AE" w:rsidP="00310096">
      <w:r>
        <w:t xml:space="preserve"> </w:t>
      </w:r>
    </w:p>
    <w:p w14:paraId="051F8893" w14:textId="23631E35" w:rsidR="009A50F3" w:rsidRDefault="009A50F3" w:rsidP="00310096">
      <w:r>
        <w:t xml:space="preserve">The objective of this project is to collect, process, analyse and interpret data related to the construction industry in Ireland and compare to other countries. </w:t>
      </w:r>
      <w:r w:rsidR="008B054E">
        <w:t xml:space="preserve">After review of </w:t>
      </w:r>
      <w:r w:rsidR="00384FA8">
        <w:t xml:space="preserve">online databases, </w:t>
      </w:r>
      <w:r>
        <w:t xml:space="preserve">index values on the construction industry </w:t>
      </w:r>
      <w:r w:rsidR="009C1E79">
        <w:t>were</w:t>
      </w:r>
      <w:r>
        <w:t xml:space="preserve"> chosen from Eurostat. The index values are generated quarterly for EU countries and relate to production volumes, building permits, labour inputs and construction cost data.</w:t>
      </w:r>
      <w:r w:rsidR="00384FA8">
        <w:fldChar w:fldCharType="begin" w:fldLock="1"/>
      </w:r>
      <w:r w:rsidR="0082161B">
        <w:instrText>ADDIN CSL_CITATION {"citationItems":[{"id":"ITEM-1","itemData":{"URL":"https://ec.europa.eu/eurostat/databrowser/view/STS_COBP_Q/default/table?lang=en","accessed":{"date-parts":[["2023","6","12"]]},"author":[{"dropping-particle":"","family":"Eurostat","given":"","non-dropping-particle":"","parse-names":false,"suffix":""}],"container-title":"Eurostat","id":"ITEM-1","issued":{"date-parts":[["0"]]},"title":"Statistics Building permits - quarterly data","type":"webpage"},"uris":["http://www.mendeley.com/documents/?uuid=197d7c21-a5d7-3ce2-9cc4-6bf8f3fdf696"]},{"id":"ITEM-2","itemData":{"URL":"https://ec.europa.eu/eurostat/databrowser/view/STS_COLB_Q/default/table?lang=en","accessed":{"date-parts":[["2023","6","12"]]},"author":[{"dropping-particle":"","family":"Eurostat","given":"","non-dropping-particle":"","parse-names":false,"suffix":""}],"container-title":"Eurostat","id":"ITEM-2","issued":{"date-parts":[["0"]]},"title":"Statistics Labour input in construction - quarterly data","type":"webpage"},"uris":["http://www.mendeley.com/documents/?uuid=08ea0864-7334-3f99-82b0-fa8d0b7ad332"]},{"id":"ITEM-3","itemData":{"URL":"https://ec.europa.eu/eurostat/databrowser/view/STS_COPR_Q/default/table?lang=en","accessed":{"date-parts":[["2023","6","12"]]},"author":[{"dropping-particle":"","family":"Eurostat","given":"","non-dropping-particle":"","parse-names":false,"suffix":""}],"container-title":"Eurostat","id":"ITEM-3","issued":{"date-parts":[["0"]]},"title":"Statistics Production in construction - quarterly data","type":"webpage"},"uris":["http://www.mendeley.com/documents/?uuid=7b62e18f-a63d-31f0-9b8d-3cfc368eede6"]},{"id":"ITEM-4","itemData":{"URL":"https://ec.europa.eu/eurostat/databrowser/view/STS_COPI_Q/default/table?lang=en","accessed":{"date-parts":[["2023","6","12"]]},"author":[{"dropping-particle":"","family":"Eurostat","given":"","non-dropping-particle":"","parse-names":false,"suffix":""}],"container-title":"Eurostat","id":"ITEM-4","issued":{"date-parts":[["0"]]},"title":"Statistics Construction producer prices or costs, new residential buildings - quarterly data","type":"webpage"},"uris":["http://www.mendeley.com/documents/?uuid=c463ec72-40f2-3185-9b94-cc2417e6018f"]}],"mendeley":{"formattedCitation":"(Eurostat, no date a, no date d, no date f, no date b)","plainTextFormattedCitation":"(Eurostat, no date a, no date d, no date f, no date b)","previouslyFormattedCitation":"(Eurostat, no date a, no date d, no date f, no date b)"},"properties":{"noteIndex":0},"schema":"https://github.com/citation-style-language/schema/raw/master/csl-citation.json"}</w:instrText>
      </w:r>
      <w:r w:rsidR="00384FA8">
        <w:fldChar w:fldCharType="separate"/>
      </w:r>
      <w:r w:rsidR="00384FA8" w:rsidRPr="00384FA8">
        <w:rPr>
          <w:noProof/>
        </w:rPr>
        <w:t>(Eurostat, no date a, no date d, no date f, no date b)</w:t>
      </w:r>
      <w:r w:rsidR="00384FA8">
        <w:fldChar w:fldCharType="end"/>
      </w:r>
    </w:p>
    <w:p w14:paraId="29721409" w14:textId="77777777" w:rsidR="009C1E79" w:rsidRDefault="009C1E79" w:rsidP="00310096"/>
    <w:p w14:paraId="62684885" w14:textId="6B84BEA6" w:rsidR="00FB76EA" w:rsidRDefault="009C1E79" w:rsidP="00310096">
      <w:r>
        <w:t xml:space="preserve">The process of acquiring the data began with a general search on the industry in Ireland to get an understanding </w:t>
      </w:r>
      <w:r w:rsidR="00384FA8">
        <w:t>data analysis performed</w:t>
      </w:r>
      <w:r>
        <w:t>. For Ireland</w:t>
      </w:r>
      <w:r w:rsidR="00384FA8">
        <w:t>,</w:t>
      </w:r>
      <w:r>
        <w:t xml:space="preserve"> the main resources </w:t>
      </w:r>
      <w:r w:rsidR="00384FA8">
        <w:t>were</w:t>
      </w:r>
      <w:r>
        <w:t xml:space="preserve"> the Irish Government or Central Statistics Office, </w:t>
      </w:r>
      <w:r w:rsidR="00384FA8">
        <w:t xml:space="preserve">which was a </w:t>
      </w:r>
      <w:r>
        <w:t>challenge when</w:t>
      </w:r>
      <w:r w:rsidR="00384FA8">
        <w:t xml:space="preserve"> sourcing similar data from</w:t>
      </w:r>
      <w:r>
        <w:t xml:space="preserve"> other countries</w:t>
      </w:r>
      <w:r w:rsidR="00384FA8">
        <w:t xml:space="preserve"> due to differences in collation and formatting. </w:t>
      </w:r>
      <w:r w:rsidR="0082161B">
        <w:t>Data</w:t>
      </w:r>
      <w:r w:rsidR="00FB76EA">
        <w:t xml:space="preserve"> analyses </w:t>
      </w:r>
      <w:r w:rsidR="0082161B">
        <w:t>withi</w:t>
      </w:r>
      <w:r w:rsidR="00FB76EA">
        <w:t xml:space="preserve">n the industry </w:t>
      </w:r>
      <w:r w:rsidR="0082161B">
        <w:t>has</w:t>
      </w:r>
      <w:r w:rsidR="00FB76EA">
        <w:t xml:space="preserve"> become popular for risk management and cost analysis. </w:t>
      </w:r>
      <w:r w:rsidR="0082161B">
        <w:t xml:space="preserve">As a result, many of the databases required </w:t>
      </w:r>
      <w:r w:rsidR="00FB76EA">
        <w:t xml:space="preserve">subscriptions </w:t>
      </w:r>
      <w:r w:rsidR="0082161B">
        <w:t>or licences if</w:t>
      </w:r>
      <w:r w:rsidR="00FB76EA">
        <w:t xml:space="preserve"> non-government owned </w:t>
      </w:r>
      <w:proofErr w:type="spellStart"/>
      <w:r w:rsidR="00FB76EA">
        <w:t>e.g</w:t>
      </w:r>
      <w:proofErr w:type="spellEnd"/>
      <w:r w:rsidR="00FB76EA">
        <w:t xml:space="preserve"> CIS Ireland. </w:t>
      </w:r>
      <w:r w:rsidR="0082161B">
        <w:t xml:space="preserve">This reduced the amount of data available. </w:t>
      </w:r>
      <w:r w:rsidR="00FB76EA">
        <w:t xml:space="preserve">Eurostat database was chosen as the primary </w:t>
      </w:r>
      <w:r w:rsidR="0082161B">
        <w:t>database</w:t>
      </w:r>
      <w:r w:rsidR="00FB76EA">
        <w:t xml:space="preserve"> as it </w:t>
      </w:r>
      <w:r w:rsidR="0082161B">
        <w:t>has</w:t>
      </w:r>
      <w:r w:rsidR="00FB76EA">
        <w:t xml:space="preserve"> comparable data for EU countries. The databased is managed to ensure compliance, </w:t>
      </w:r>
      <w:r w:rsidR="0082161B">
        <w:t>comparability,</w:t>
      </w:r>
      <w:r w:rsidR="00FB76EA">
        <w:t xml:space="preserve"> and accuracy. It is also readily available for commercial and non-commercial purposes, and does</w:t>
      </w:r>
      <w:r w:rsidR="0082161B">
        <w:t>n’t</w:t>
      </w:r>
      <w:r w:rsidR="00FB76EA">
        <w:t xml:space="preserve"> require special licencing or </w:t>
      </w:r>
      <w:r w:rsidR="00283624">
        <w:t>permission</w:t>
      </w:r>
      <w:r w:rsidR="00FB76EA">
        <w:t xml:space="preserve"> to access.</w:t>
      </w:r>
      <w:r w:rsidR="0082161B">
        <w:fldChar w:fldCharType="begin" w:fldLock="1"/>
      </w:r>
      <w:r w:rsidR="00F54065">
        <w:instrText>ADDIN CSL_CITATION {"citationItems":[{"id":"ITEM-1","itemData":{"URL":"https://ec.europa.eu/eurostat/cache/metadata/en/sts_esms.htm#rel_policy1677061311663","accessed":{"date-parts":[["2023","6","9"]]},"author":[{"dropping-particle":"","family":"EuroStat","given":"","non-dropping-particle":"","parse-names":false,"suffix":""}],"container-title":"EuroStat","id":"ITEM-1","issued":{"date-parts":[["0"]]},"title":"Short-term business statistics (sts)","type":"webpage"},"uris":["http://www.mendeley.com/documents/?uuid=42529b8c-94f0-3dec-8ab5-1c413be41f05"]},{"id":"ITEM-2","itemData":{"URL":"https://ec.europa.eu/eurostat/about-us/policies/copyright","accessed":{"date-parts":[["2023","6","9"]]},"author":[{"dropping-particle":"","family":"EuroStat","given":"","non-dropping-particle":"","parse-names":false,"suffix":""}],"container-title":"EuroStat","id":"ITEM-2","issued":{"date-parts":[["0"]]},"title":"Copyright notice and free re-use of data - Eurostat","type":"webpage"},"uris":["http://www.mendeley.com/documents/?uuid=4df5e58f-3afa-343b-8b6b-fc971648190c"]}],"mendeley":{"formattedCitation":"(EuroStat, no date b, no date a)","plainTextFormattedCitation":"(EuroStat, no date b, no date a)","previouslyFormattedCitation":"(EuroStat, no date b, no date a)"},"properties":{"noteIndex":0},"schema":"https://github.com/citation-style-language/schema/raw/master/csl-citation.json"}</w:instrText>
      </w:r>
      <w:r w:rsidR="0082161B">
        <w:fldChar w:fldCharType="separate"/>
      </w:r>
      <w:r w:rsidR="0082161B" w:rsidRPr="0082161B">
        <w:rPr>
          <w:noProof/>
        </w:rPr>
        <w:t>(</w:t>
      </w:r>
      <w:proofErr w:type="spellStart"/>
      <w:r w:rsidR="0082161B" w:rsidRPr="0082161B">
        <w:rPr>
          <w:noProof/>
        </w:rPr>
        <w:t>EuroStat</w:t>
      </w:r>
      <w:proofErr w:type="spellEnd"/>
      <w:r w:rsidR="0082161B" w:rsidRPr="0082161B">
        <w:rPr>
          <w:noProof/>
        </w:rPr>
        <w:t>, no date b, no date a)</w:t>
      </w:r>
      <w:r w:rsidR="0082161B">
        <w:fldChar w:fldCharType="end"/>
      </w:r>
      <w:r w:rsidR="00283624">
        <w:t xml:space="preserve"> </w:t>
      </w:r>
    </w:p>
    <w:p w14:paraId="5D8A1CCA" w14:textId="1AD46F94" w:rsidR="0082161B" w:rsidRDefault="0082161B">
      <w:pPr>
        <w:overflowPunct/>
        <w:autoSpaceDE/>
        <w:autoSpaceDN/>
        <w:adjustRightInd/>
        <w:textAlignment w:val="auto"/>
      </w:pPr>
      <w:r>
        <w:br w:type="page"/>
      </w:r>
    </w:p>
    <w:p w14:paraId="6607DB7E" w14:textId="2FC86C13" w:rsidR="00AD2F29" w:rsidRDefault="00830917" w:rsidP="008B054E">
      <w:pPr>
        <w:pStyle w:val="Heading1"/>
      </w:pPr>
      <w:bookmarkStart w:id="5" w:name="_Toc137828232"/>
      <w:r>
        <w:lastRenderedPageBreak/>
        <w:t>Data Understandin</w:t>
      </w:r>
      <w:r w:rsidR="00C34ECC">
        <w:t>g and Preparation</w:t>
      </w:r>
      <w:bookmarkEnd w:id="5"/>
    </w:p>
    <w:p w14:paraId="3DD94DF9" w14:textId="77777777" w:rsidR="0082161B" w:rsidRDefault="0082161B" w:rsidP="00C34ECC"/>
    <w:p w14:paraId="62A1EFA2" w14:textId="0C986C1B" w:rsidR="00C34ECC" w:rsidRDefault="0098798C" w:rsidP="00C34ECC">
      <w:r>
        <w:t xml:space="preserve">The following datasets were </w:t>
      </w:r>
      <w:r w:rsidR="0082161B">
        <w:t>chosen</w:t>
      </w:r>
      <w:r>
        <w:t xml:space="preserve"> </w:t>
      </w:r>
      <w:r w:rsidR="0082161B">
        <w:t xml:space="preserve">as they formed the main indexes available for the industry in EU: </w:t>
      </w:r>
      <w:r>
        <w:t>Production in Construction, Building Permits, Construction Producer Prices and Labour Input. The quarterly dataset was chosen as the monthly dataset had no data for Ireland and the quarterly provides more data than the annual dataset.</w:t>
      </w:r>
      <w:r w:rsidR="00F832F3">
        <w:t xml:space="preserve"> During </w:t>
      </w:r>
      <w:r w:rsidR="0082161B">
        <w:t>initial EDA</w:t>
      </w:r>
      <w:r w:rsidR="00F832F3">
        <w:t>, house price index and the gross domestic product</w:t>
      </w:r>
      <w:r w:rsidR="0082161B">
        <w:t xml:space="preserve"> (GDP)</w:t>
      </w:r>
      <w:r w:rsidR="00F832F3">
        <w:t xml:space="preserve"> datasets where added </w:t>
      </w:r>
      <w:r w:rsidR="0082161B">
        <w:t>to enhance the analysis</w:t>
      </w:r>
      <w:r w:rsidR="00F832F3">
        <w:t>.</w:t>
      </w:r>
      <w:r w:rsidR="00F832F3">
        <w:fldChar w:fldCharType="begin" w:fldLock="1"/>
      </w:r>
      <w:r w:rsidR="00344A5C">
        <w:instrText>ADDIN CSL_CITATION {"citationItems":[{"id":"ITEM-1","itemData":{"URL":"https://ec.europa.eu/eurostat/databrowser/view/STS_COLB_Q/default/table?lang=en","accessed":{"date-parts":[["2023","6","12"]]},"author":[{"dropping-particle":"","family":"Eurostat","given":"","non-dropping-particle":"","parse-names":false,"suffix":""}],"container-title":"Eurostat","id":"ITEM-1","issued":{"date-parts":[["0"]]},"title":"Statistics Labour input in construction - quarterly data","type":"webpage"},"uris":["http://www.mendeley.com/documents/?uuid=08ea0864-7334-3f99-82b0-fa8d0b7ad332"]},{"id":"ITEM-2","itemData":{"URL":"https://ec.europa.eu/eurostat/databrowser/view/STS_COBP_Q/default/table?lang=en","accessed":{"date-parts":[["2023","6","12"]]},"author":[{"dropping-particle":"","family":"Eurostat","given":"","non-dropping-particle":"","parse-names":false,"suffix":""}],"container-title":"Eurostat","id":"ITEM-2","issued":{"date-parts":[["0"]]},"title":"Statistics Building permits - quarterly data","type":"webpage"},"uris":["http://www.mendeley.com/documents/?uuid=197d7c21-a5d7-3ce2-9cc4-6bf8f3fdf696"]},{"id":"ITEM-3","itemData":{"URL":"https://ec.europa.eu/eurostat/databrowser/view/STS_COPI_Q/default/table?lang=en","accessed":{"date-parts":[["2023","6","12"]]},"author":[{"dropping-particle":"","family":"Eurostat","given":"","non-dropping-particle":"","parse-names":false,"suffix":""}],"container-title":"Eurostat","id":"ITEM-3","issued":{"date-parts":[["0"]]},"title":"Statistics Construction producer prices or costs, new residential buildings - quarterly data","type":"webpage"},"uris":["http://www.mendeley.com/documents/?uuid=c463ec72-40f2-3185-9b94-cc2417e6018f"]},{"id":"ITEM-4","itemData":{"URL":"https://ec.europa.eu/eurostat/databrowser/view/EI_HPPI_Q/default/table?lang=en","accessed":{"date-parts":[["2023","6","12"]]},"author":[{"dropping-particle":"","family":"Eurostat","given":"","non-dropping-particle":"","parse-names":false,"suffix":""}],"id":"ITEM-4","issued":{"date-parts":[["0"]]},"title":"Statistics House price index (2015 = 100) - quarterly data","type":"webpage"},"uris":["http://www.mendeley.com/documents/?uuid=31de9895-5cbc-33a6-93f8-ffabdfb3ca27"]},{"id":"ITEM-5","itemData":{"URL":"https://ec.europa.eu/eurostat/databrowser/view/NAMQ_10_PC/default/table?lang=en","accessed":{"date-parts":[["2023","6","12"]]},"author":[{"dropping-particle":"","family":"Eurostat","given":"","non-dropping-particle":"","parse-names":false,"suffix":""}],"container-title":"Eurostat","id":"ITEM-5","issued":{"date-parts":[["0"]]},"title":"Statistics Main GDP aggregates per capita","type":"webpage"},"uris":["http://www.mendeley.com/documents/?uuid=c6d0f52e-a55d-3104-8714-f1d238c3f74e"]},{"id":"ITEM-6","itemData":{"URL":"https://ec.europa.eu/eurostat/databrowser/view/STS_COPR_Q/default/table?lang=en","accessed":{"date-parts":[["2023","6","12"]]},"author":[{"dropping-particle":"","family":"Eurostat","given":"","non-dropping-particle":"","parse-names":false,"suffix":""}],"container-title":"Eurostat","id":"ITEM-6","issued":{"date-parts":[["0"]]},"title":"Statistics Production in construction - quarterly data","type":"webpage"},"uris":["http://www.mendeley.com/documents/?uuid=7b62e18f-a63d-31f0-9b8d-3cfc368eede6"]}],"mendeley":{"formattedCitation":"(Eurostat, no date d, no date a, no date b, no date c, no date e, no date f)","plainTextFormattedCitation":"(Eurostat, no date d, no date a, no date b, no date c, no date e, no date f)","previouslyFormattedCitation":"(Eurostat, no date d, no date a, no date b, no date c, no date e, no date f)"},"properties":{"noteIndex":0},"schema":"https://github.com/citation-style-language/schema/raw/master/csl-citation.json"}</w:instrText>
      </w:r>
      <w:r w:rsidR="00F832F3">
        <w:fldChar w:fldCharType="separate"/>
      </w:r>
      <w:r w:rsidR="00F832F3" w:rsidRPr="00F832F3">
        <w:rPr>
          <w:noProof/>
        </w:rPr>
        <w:t>(Eurostat, no date d, no date a, no date b, no date c, no date e, no date f)</w:t>
      </w:r>
      <w:r w:rsidR="00F832F3">
        <w:fldChar w:fldCharType="end"/>
      </w:r>
    </w:p>
    <w:p w14:paraId="4CCD1E83" w14:textId="685E8D28" w:rsidR="00C34ECC" w:rsidRPr="002F2AA9" w:rsidRDefault="00C34ECC" w:rsidP="008B054E">
      <w:pPr>
        <w:pStyle w:val="Heading2"/>
      </w:pPr>
      <w:bookmarkStart w:id="6" w:name="_Toc137828233"/>
      <w:r w:rsidRPr="002F2AA9">
        <w:t>Initial Exploratory Data Analysis</w:t>
      </w:r>
      <w:bookmarkEnd w:id="6"/>
    </w:p>
    <w:p w14:paraId="234398B8" w14:textId="4D27476A" w:rsidR="00683FF7" w:rsidRDefault="0082161B" w:rsidP="00830917">
      <w:r>
        <w:t>T</w:t>
      </w:r>
      <w:r w:rsidR="00032820">
        <w:t xml:space="preserve">he csv files were read in to notebook, </w:t>
      </w:r>
      <w:r w:rsidR="00032820" w:rsidRPr="00032820">
        <w:t>CA02_sba22177_Section_01</w:t>
      </w:r>
      <w:r w:rsidR="00B67A6F">
        <w:t xml:space="preserve"> and </w:t>
      </w:r>
      <w:r w:rsidR="00032820">
        <w:t>reviewed using .head(), .shape and .info()</w:t>
      </w:r>
      <w:r>
        <w:t xml:space="preserve"> </w:t>
      </w:r>
      <w:r w:rsidR="00032820">
        <w:t>to understand the structure of the data. A function was created to</w:t>
      </w:r>
      <w:r w:rsidR="00683FF7">
        <w:t xml:space="preserve"> </w:t>
      </w:r>
      <w:r w:rsidR="00B67A6F">
        <w:t>generate the</w:t>
      </w:r>
      <w:r w:rsidR="00683FF7">
        <w:t xml:space="preserve"> unique values in each column </w:t>
      </w:r>
      <w:r w:rsidR="00B67A6F">
        <w:t>to see the categories available. Any columns that had only one category were removed including the dataflow (database name), last update date and frequency.</w:t>
      </w:r>
      <w:r w:rsidR="00683FF7">
        <w:t xml:space="preserve"> The datasets were filtered </w:t>
      </w:r>
      <w:r w:rsidR="00B67A6F">
        <w:t>for index ‘I15’ for consistency</w:t>
      </w:r>
      <w:r w:rsidR="00683FF7">
        <w:t xml:space="preserve"> as it</w:t>
      </w:r>
      <w:r w:rsidR="00B67A6F">
        <w:t>'</w:t>
      </w:r>
      <w:r w:rsidR="00683FF7">
        <w:t xml:space="preserve">s the common index between </w:t>
      </w:r>
      <w:r w:rsidR="00B67A6F">
        <w:t xml:space="preserve">datasets. Where required, the </w:t>
      </w:r>
      <w:proofErr w:type="spellStart"/>
      <w:r w:rsidR="00B67A6F">
        <w:t>dataframes</w:t>
      </w:r>
      <w:proofErr w:type="spellEnd"/>
      <w:r w:rsidR="00B67A6F">
        <w:t xml:space="preserve"> were pivoted on ‘year-quarter’ and ‘country’ to get the categories as columns.</w:t>
      </w:r>
      <w:r w:rsidR="00683FF7">
        <w:t xml:space="preserve"> </w:t>
      </w:r>
      <w:r w:rsidR="00B67A6F">
        <w:t>Column names were renamed to align and datasets were</w:t>
      </w:r>
      <w:r w:rsidR="00683FF7">
        <w:t xml:space="preserve"> merged using </w:t>
      </w:r>
      <w:proofErr w:type="spellStart"/>
      <w:r w:rsidR="00683FF7">
        <w:t>pd.merge</w:t>
      </w:r>
      <w:proofErr w:type="spellEnd"/>
      <w:r w:rsidR="00683FF7">
        <w:t xml:space="preserve">() with an outer join. The outer join was chosen </w:t>
      </w:r>
      <w:r w:rsidR="00344A5C">
        <w:t>to</w:t>
      </w:r>
      <w:r w:rsidR="00683FF7">
        <w:t xml:space="preserve"> retain all the data as there may be categories for a country and time-period not available. </w:t>
      </w:r>
      <w:r w:rsidR="00F54065">
        <w:fldChar w:fldCharType="begin" w:fldLock="1"/>
      </w:r>
      <w:r w:rsidR="00B22358">
        <w:instrText>ADDIN CSL_CITATION {"citationItems":[{"id":"ITEM-1","itemData":{"author":[{"dropping-particle":"","family":"McQuaid","given":"David","non-dropping-particle":"","parse-names":false,"suffix":""}],"id":"ITEM-1","issued":{"date-parts":[["2023"]]},"number-of-pages":"14","title":"Handling Data with pandas DataFrame","type":"report"},"uris":["http://www.mendeley.com/documents/?uuid=b1f21c28-bff1-4ce9-8879-7e81955c288f"]},{"id":"ITEM-2","itemData":{"author":[{"dropping-particle":"","family":"McQuaid","given":"David","non-dropping-particle":"","parse-names":false,"suffix":""}],"id":"ITEM-2","issued":{"date-parts":[["2023"]]},"title":"Combining Data in Pandas With merge(), .join(), and concat() – Real Python","type":"report"},"uris":["http://www.mendeley.com/documents/?uuid=fe785561-5372-4ab0-b751-d2d3a7e11cd4"]}],"mendeley":{"formattedCitation":"(McQuaid, 2023c, 2023a)","plainTextFormattedCitation":"(McQuaid, 2023c, 2023a)","previouslyFormattedCitation":"(McQuaid, 2023c, 2023a)"},"properties":{"noteIndex":0},"schema":"https://github.com/citation-style-language/schema/raw/master/csl-citation.json"}</w:instrText>
      </w:r>
      <w:r w:rsidR="00F54065">
        <w:fldChar w:fldCharType="separate"/>
      </w:r>
      <w:r w:rsidR="00F54065" w:rsidRPr="00F54065">
        <w:rPr>
          <w:noProof/>
        </w:rPr>
        <w:t>(McQuaid, 2023c, 2023a)</w:t>
      </w:r>
      <w:r w:rsidR="00F54065">
        <w:fldChar w:fldCharType="end"/>
      </w:r>
    </w:p>
    <w:p w14:paraId="0E46391C" w14:textId="77777777" w:rsidR="00824FC4" w:rsidRDefault="00824FC4" w:rsidP="00830917"/>
    <w:p w14:paraId="081C915B" w14:textId="72A40587" w:rsidR="00824FC4" w:rsidRDefault="00B67A6F" w:rsidP="00830917">
      <w:r>
        <w:t>P</w:t>
      </w:r>
      <w:r w:rsidR="00824FC4">
        <w:t xml:space="preserve">roduction volume index </w:t>
      </w:r>
      <w:r>
        <w:t xml:space="preserve">was graphed with an interactive </w:t>
      </w:r>
      <w:proofErr w:type="spellStart"/>
      <w:r>
        <w:t>plotly</w:t>
      </w:r>
      <w:proofErr w:type="spellEnd"/>
      <w:r>
        <w:t xml:space="preserve"> chart to visualise the data per country</w:t>
      </w:r>
      <w:r w:rsidR="008F2F89">
        <w:t xml:space="preserve"> </w:t>
      </w:r>
      <w:r w:rsidR="008F2F89">
        <w:fldChar w:fldCharType="begin"/>
      </w:r>
      <w:r w:rsidR="008F2F89">
        <w:instrText xml:space="preserve"> REF _Ref137763929 \h </w:instrText>
      </w:r>
      <w:r w:rsidR="008F2F89">
        <w:fldChar w:fldCharType="separate"/>
      </w:r>
      <w:r w:rsidR="002F6820">
        <w:t xml:space="preserve">Figure </w:t>
      </w:r>
      <w:r w:rsidR="002F6820">
        <w:rPr>
          <w:noProof/>
        </w:rPr>
        <w:t>1</w:t>
      </w:r>
      <w:r w:rsidR="008F2F89">
        <w:fldChar w:fldCharType="end"/>
      </w:r>
      <w:r>
        <w:t xml:space="preserve">. </w:t>
      </w:r>
      <w:proofErr w:type="spellStart"/>
      <w:r>
        <w:t>Plotly</w:t>
      </w:r>
      <w:proofErr w:type="spellEnd"/>
      <w:r>
        <w:t xml:space="preserve"> provides an easy selection method for country without requiring new </w:t>
      </w:r>
      <w:proofErr w:type="spellStart"/>
      <w:r>
        <w:t>dataframes</w:t>
      </w:r>
      <w:proofErr w:type="spellEnd"/>
      <w:r>
        <w:t>.</w:t>
      </w:r>
      <w:r w:rsidR="00824FC4">
        <w:t xml:space="preserve"> </w:t>
      </w:r>
      <w:r w:rsidR="00B22358">
        <w:t>The main issue</w:t>
      </w:r>
      <w:r w:rsidR="008F2F89">
        <w:t xml:space="preserve"> observed</w:t>
      </w:r>
      <w:r w:rsidR="00B22358">
        <w:t xml:space="preserve"> was</w:t>
      </w:r>
      <w:r w:rsidR="008F2F89">
        <w:t xml:space="preserve"> that</w:t>
      </w:r>
      <w:r w:rsidR="00824FC4">
        <w:t xml:space="preserve"> data pre-2000 was limited</w:t>
      </w:r>
      <w:r w:rsidR="008F2F89">
        <w:t xml:space="preserve"> and not available for Ireland, therefore decision was made to remove.</w:t>
      </w:r>
      <w:r w:rsidR="00B22358">
        <w:t xml:space="preserve"> The main pattern observed was a seasonal up and down as a result of the quarterly values.</w:t>
      </w:r>
      <w:r w:rsidR="00DA3DF2">
        <w:t xml:space="preserve"> </w:t>
      </w:r>
      <w:proofErr w:type="spellStart"/>
      <w:r w:rsidR="00F54065">
        <w:t>Plotly</w:t>
      </w:r>
      <w:proofErr w:type="spellEnd"/>
      <w:r w:rsidR="00F54065">
        <w:t xml:space="preserve"> graphs for each parameter were output to </w:t>
      </w:r>
      <w:proofErr w:type="spellStart"/>
      <w:r w:rsidR="00F54065">
        <w:t>png</w:t>
      </w:r>
      <w:proofErr w:type="spellEnd"/>
      <w:r w:rsidR="00F54065">
        <w:t xml:space="preserve"> files to review the data trends, to identify patterns and to visualise obvious outliers, Appendix. </w:t>
      </w:r>
      <w:r w:rsidR="00F54065">
        <w:fldChar w:fldCharType="begin" w:fldLock="1"/>
      </w:r>
      <w:r w:rsidR="00CF062D">
        <w:instrText>ADDIN CSL_CITATION {"citationItems":[{"id":"ITEM-1","itemData":{"URL":"https://plotly.com/python/static-image-export/","accessed":{"date-parts":[["2023","6","16"]]},"author":[{"dropping-particle":"","family":"Plotly","given":"","non-dropping-particle":"","parse-names":false,"suffix":""}],"container-title":"Plotly","id":"ITEM-1","issued":{"date-parts":[["0"]]},"title":"Static image export in Python","type":"webpage"},"uris":["http://www.mendeley.com/documents/?uuid=d13ff71c-334e-3bad-970b-cd51d89ec691"]},{"id":"ITEM-2","itemData":{"URL":"https://plotly.com/python/plotly-express/","accessed":{"date-parts":[["2023","6","16"]]},"author":[{"dropping-particle":"","family":"Plotly","given":"","non-dropping-particle":"","parse-names":false,"suffix":""}],"container-title":"Plotly","id":"ITEM-2","issued":{"date-parts":[["0"]]},"title":"Plotly express in Python","type":"webpage"},"uris":["http://www.mendeley.com/documents/?uuid=54adf926-2847-3160-abc2-477bfd64f9fa"]}],"mendeley":{"formattedCitation":"(Plotly, no date e, no date d)","plainTextFormattedCitation":"(Plotly, no date e, no date d)","previouslyFormattedCitation":"(Plotly, no date e, no date d)"},"properties":{"noteIndex":0},"schema":"https://github.com/citation-style-language/schema/raw/master/csl-citation.json"}</w:instrText>
      </w:r>
      <w:r w:rsidR="00F54065">
        <w:fldChar w:fldCharType="separate"/>
      </w:r>
      <w:r w:rsidR="001916D7" w:rsidRPr="001916D7">
        <w:rPr>
          <w:noProof/>
        </w:rPr>
        <w:t>(Plotly, no date e, no date d)</w:t>
      </w:r>
      <w:r w:rsidR="00F54065">
        <w:fldChar w:fldCharType="end"/>
      </w:r>
    </w:p>
    <w:p w14:paraId="6014A66E" w14:textId="77777777" w:rsidR="00DA3DF2" w:rsidRDefault="00DA3DF2" w:rsidP="00830917"/>
    <w:p w14:paraId="05456DD8" w14:textId="77777777" w:rsidR="00DA3DF2" w:rsidRDefault="00DA3DF2" w:rsidP="00632144">
      <w:pPr>
        <w:keepNext/>
        <w:jc w:val="center"/>
      </w:pPr>
      <w:r>
        <w:rPr>
          <w:noProof/>
        </w:rPr>
        <w:drawing>
          <wp:inline distT="0" distB="0" distL="0" distR="0" wp14:anchorId="0EB12E53" wp14:editId="2528B048">
            <wp:extent cx="4317703" cy="2305996"/>
            <wp:effectExtent l="0" t="0" r="6985" b="0"/>
            <wp:docPr id="1360867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867283"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4317703" cy="2305996"/>
                    </a:xfrm>
                    <a:prstGeom prst="rect">
                      <a:avLst/>
                    </a:prstGeom>
                  </pic:spPr>
                </pic:pic>
              </a:graphicData>
            </a:graphic>
          </wp:inline>
        </w:drawing>
      </w:r>
    </w:p>
    <w:p w14:paraId="5D7144E1" w14:textId="3FEBDB4C" w:rsidR="00DA3DF2" w:rsidRDefault="00DA3DF2" w:rsidP="00DA3DF2">
      <w:pPr>
        <w:pStyle w:val="Caption"/>
      </w:pPr>
      <w:bookmarkStart w:id="7" w:name="_Ref137763929"/>
      <w:bookmarkStart w:id="8" w:name="_Toc137828248"/>
      <w:r>
        <w:t xml:space="preserve">Figure </w:t>
      </w:r>
      <w:fldSimple w:instr=" SEQ Figure \* ARABIC ">
        <w:r w:rsidR="002F6820">
          <w:rPr>
            <w:noProof/>
          </w:rPr>
          <w:t>1</w:t>
        </w:r>
      </w:fldSimple>
      <w:bookmarkEnd w:id="7"/>
      <w:r>
        <w:t xml:space="preserve">: Screenshot of the interactive chart for Production Volume Index from </w:t>
      </w:r>
      <w:r w:rsidR="008F2F89">
        <w:t>1990</w:t>
      </w:r>
      <w:r>
        <w:t xml:space="preserve"> to 2023 for EU countries</w:t>
      </w:r>
      <w:bookmarkEnd w:id="8"/>
    </w:p>
    <w:p w14:paraId="3B4E15B5" w14:textId="77777777" w:rsidR="00DA3DF2" w:rsidRDefault="00DA3DF2" w:rsidP="00DA3DF2"/>
    <w:p w14:paraId="70E96F08" w14:textId="77777777" w:rsidR="00DA3DF2" w:rsidRDefault="00DA3DF2" w:rsidP="00632144">
      <w:pPr>
        <w:keepNext/>
        <w:jc w:val="center"/>
      </w:pPr>
      <w:r>
        <w:rPr>
          <w:noProof/>
        </w:rPr>
        <w:lastRenderedPageBreak/>
        <w:drawing>
          <wp:inline distT="0" distB="0" distL="0" distR="0" wp14:anchorId="6DA54A66" wp14:editId="42F61029">
            <wp:extent cx="4395470" cy="2396210"/>
            <wp:effectExtent l="0" t="0" r="5080" b="4445"/>
            <wp:docPr id="580175960"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175960" name="Picture 1" descr="A picture containing text, screenshot, plot, line&#10;&#10;Description automatically generated"/>
                    <pic:cNvPicPr/>
                  </pic:nvPicPr>
                  <pic:blipFill>
                    <a:blip r:embed="rId12"/>
                    <a:stretch>
                      <a:fillRect/>
                    </a:stretch>
                  </pic:blipFill>
                  <pic:spPr>
                    <a:xfrm>
                      <a:off x="0" y="0"/>
                      <a:ext cx="4399079" cy="2398177"/>
                    </a:xfrm>
                    <a:prstGeom prst="rect">
                      <a:avLst/>
                    </a:prstGeom>
                  </pic:spPr>
                </pic:pic>
              </a:graphicData>
            </a:graphic>
          </wp:inline>
        </w:drawing>
      </w:r>
    </w:p>
    <w:p w14:paraId="44E7F380" w14:textId="2C70B343" w:rsidR="00DA3DF2" w:rsidRDefault="00DA3DF2" w:rsidP="00DA3DF2">
      <w:pPr>
        <w:pStyle w:val="Caption"/>
      </w:pPr>
      <w:bookmarkStart w:id="9" w:name="_Toc137828249"/>
      <w:r>
        <w:t xml:space="preserve">Figure </w:t>
      </w:r>
      <w:fldSimple w:instr=" SEQ Figure \* ARABIC ">
        <w:r w:rsidR="002F6820">
          <w:rPr>
            <w:noProof/>
          </w:rPr>
          <w:t>2</w:t>
        </w:r>
      </w:fldSimple>
      <w:r>
        <w:t>:</w:t>
      </w:r>
      <w:r w:rsidRPr="00DA3DF2">
        <w:t xml:space="preserve"> </w:t>
      </w:r>
      <w:r>
        <w:t>Screenshot of the interactive chart for Production Volume Index from 2000 to 2023 for Ireland</w:t>
      </w:r>
      <w:bookmarkEnd w:id="9"/>
    </w:p>
    <w:p w14:paraId="60713D23" w14:textId="77777777" w:rsidR="005B4FAF" w:rsidRDefault="005B4FAF" w:rsidP="005B4FAF"/>
    <w:p w14:paraId="135A5639" w14:textId="2E783802" w:rsidR="00833BC4" w:rsidRDefault="00F54065" w:rsidP="00F54065">
      <w:pPr>
        <w:pStyle w:val="Heading3"/>
      </w:pPr>
      <w:bookmarkStart w:id="10" w:name="_Toc137828234"/>
      <w:r>
        <w:t xml:space="preserve">Pandas vs </w:t>
      </w:r>
      <w:proofErr w:type="spellStart"/>
      <w:r>
        <w:t>Numpy</w:t>
      </w:r>
      <w:bookmarkEnd w:id="10"/>
      <w:proofErr w:type="spellEnd"/>
    </w:p>
    <w:p w14:paraId="670D2092" w14:textId="77777777" w:rsidR="00F54065" w:rsidRDefault="00F54065" w:rsidP="00F54065"/>
    <w:p w14:paraId="1CF68621" w14:textId="015B4201" w:rsidR="00F54065" w:rsidRDefault="00F54065" w:rsidP="00F54065">
      <w:r>
        <w:t>For EDA of the CSV file</w:t>
      </w:r>
      <w:r w:rsidR="00B22358">
        <w:t>s</w:t>
      </w:r>
      <w:r>
        <w:t xml:space="preserve">, pandas was the primary library of choice. </w:t>
      </w:r>
      <w:proofErr w:type="spellStart"/>
      <w:r w:rsidR="00B22358">
        <w:t>n</w:t>
      </w:r>
      <w:r>
        <w:t>umpy</w:t>
      </w:r>
      <w:proofErr w:type="spellEnd"/>
      <w:r>
        <w:t xml:space="preserve"> library is another option for EDA on CSV files</w:t>
      </w:r>
      <w:r w:rsidR="0022734B">
        <w:t xml:space="preserve">. </w:t>
      </w:r>
      <w:r w:rsidR="00B22358">
        <w:t xml:space="preserve">A comparison of pandas and </w:t>
      </w:r>
      <w:proofErr w:type="spellStart"/>
      <w:r w:rsidR="00B22358">
        <w:t>numpy</w:t>
      </w:r>
      <w:proofErr w:type="spellEnd"/>
      <w:r w:rsidR="00B22358">
        <w:t xml:space="preserve"> was performed as per </w:t>
      </w:r>
      <w:r w:rsidR="00B22358">
        <w:fldChar w:fldCharType="begin"/>
      </w:r>
      <w:r w:rsidR="00B22358">
        <w:instrText xml:space="preserve"> REF _Ref137767179 \h </w:instrText>
      </w:r>
      <w:r w:rsidR="00B22358">
        <w:fldChar w:fldCharType="separate"/>
      </w:r>
      <w:r w:rsidR="002F6820">
        <w:t xml:space="preserve">Table </w:t>
      </w:r>
      <w:r w:rsidR="002F6820">
        <w:rPr>
          <w:noProof/>
        </w:rPr>
        <w:t>1</w:t>
      </w:r>
      <w:r w:rsidR="00B22358">
        <w:fldChar w:fldCharType="end"/>
      </w:r>
      <w:r w:rsidR="00B22358">
        <w:t xml:space="preserve">. While </w:t>
      </w:r>
      <w:proofErr w:type="spellStart"/>
      <w:r w:rsidR="00B22358">
        <w:t>numpy</w:t>
      </w:r>
      <w:proofErr w:type="spellEnd"/>
      <w:r w:rsidR="00B22358">
        <w:t xml:space="preserve"> outperforms pandas for speed, pandas was the </w:t>
      </w:r>
      <w:proofErr w:type="spellStart"/>
      <w:r w:rsidR="00B22358">
        <w:t>choosen</w:t>
      </w:r>
      <w:proofErr w:type="spellEnd"/>
      <w:r w:rsidR="00B22358">
        <w:t xml:space="preserve"> library for processing and aggregating due to its flexibility for data access, wrangling and structure. </w:t>
      </w:r>
      <w:r w:rsidR="00B22358">
        <w:fldChar w:fldCharType="begin" w:fldLock="1"/>
      </w:r>
      <w:r w:rsidR="00CE15D8">
        <w:instrText>ADDIN CSL_CITATION {"citationItems":[{"id":"ITEM-1","itemData":{"URL":"https://www.geeksforgeeks.org/difference-between-pandas-vs-numpy/","author":[{"dropping-particle":"","family":"GeeksforGeeks","given":"","non-dropping-particle":"","parse-names":false,"suffix":""}],"container-title":"GeeksforGeeks","id":"ITEM-1","issued":{"date-parts":[["0"]]},"title":"Difference between Pandas vs Numpy","type":"webpage"},"uris":["http://www.mendeley.com/documents/?uuid=c4239017-079a-4673-aeb7-b6f4049aa293"]},{"id":"ITEM-2","itemData":{"URL":"https://www.nobledesktop.com/classes-near-me/blog/pandas-vs-numpy-for-data-analytics","author":[{"dropping-particle":"","family":"Desktop","given":"Noble","non-dropping-particle":"","parse-names":false,"suffix":""}],"container-title":"Noble Desktop","id":"ITEM-2","issued":{"date-parts":[["2022"]]},"title":"Pandas vs. NumPy: Which Python Library is Better for Data Analytics?","type":"webpage"},"uris":["http://www.mendeley.com/documents/?uuid=fec68454-4c75-4abb-9c42-32b274e87da1"]}],"mendeley":{"formattedCitation":"(GeeksforGeeks, no date a; Desktop, 2022)","plainTextFormattedCitation":"(GeeksforGeeks, no date a; Desktop, 2022)","previouslyFormattedCitation":"(GeeksforGeeks, no date a; Desktop, 2022)"},"properties":{"noteIndex":0},"schema":"https://github.com/citation-style-language/schema/raw/master/csl-citation.json"}</w:instrText>
      </w:r>
      <w:r w:rsidR="00B22358">
        <w:fldChar w:fldCharType="separate"/>
      </w:r>
      <w:r w:rsidR="00B22358" w:rsidRPr="00B22358">
        <w:rPr>
          <w:noProof/>
        </w:rPr>
        <w:t>(GeeksforGeeks, no date a; Desktop, 2022)</w:t>
      </w:r>
      <w:r w:rsidR="00B22358">
        <w:fldChar w:fldCharType="end"/>
      </w:r>
    </w:p>
    <w:p w14:paraId="70C496D1" w14:textId="77777777" w:rsidR="0022734B" w:rsidRDefault="0022734B" w:rsidP="00F54065"/>
    <w:p w14:paraId="3C2B98F6" w14:textId="729ECB21" w:rsidR="0022734B" w:rsidRDefault="0022734B" w:rsidP="0022734B">
      <w:pPr>
        <w:pStyle w:val="Caption"/>
        <w:keepNext/>
        <w:jc w:val="center"/>
      </w:pPr>
      <w:bookmarkStart w:id="11" w:name="_Ref137767179"/>
      <w:r>
        <w:t xml:space="preserve">Table </w:t>
      </w:r>
      <w:fldSimple w:instr=" SEQ Table \* ARABIC ">
        <w:r w:rsidR="002F6820">
          <w:rPr>
            <w:noProof/>
          </w:rPr>
          <w:t>1</w:t>
        </w:r>
      </w:fldSimple>
      <w:bookmarkEnd w:id="11"/>
      <w:r>
        <w:t xml:space="preserve"> Comparison of Pandas vs </w:t>
      </w:r>
      <w:proofErr w:type="spellStart"/>
      <w:r>
        <w:t>Numpy</w:t>
      </w:r>
      <w:proofErr w:type="spellEnd"/>
      <w:r>
        <w:t xml:space="preserve"> Libraries for Data Processing and Aggregating</w:t>
      </w:r>
    </w:p>
    <w:tbl>
      <w:tblPr>
        <w:tblStyle w:val="TableGrid"/>
        <w:tblW w:w="0" w:type="auto"/>
        <w:jc w:val="center"/>
        <w:tblInd w:w="0" w:type="dxa"/>
        <w:tblLook w:val="04A0" w:firstRow="1" w:lastRow="0" w:firstColumn="1" w:lastColumn="0" w:noHBand="0" w:noVBand="1"/>
      </w:tblPr>
      <w:tblGrid>
        <w:gridCol w:w="4236"/>
        <w:gridCol w:w="4236"/>
      </w:tblGrid>
      <w:tr w:rsidR="0022734B" w14:paraId="39349FD7" w14:textId="77777777" w:rsidTr="0022734B">
        <w:trPr>
          <w:jc w:val="center"/>
        </w:trPr>
        <w:tc>
          <w:tcPr>
            <w:tcW w:w="4236" w:type="dxa"/>
            <w:shd w:val="clear" w:color="auto" w:fill="BFBFBF" w:themeFill="background1" w:themeFillShade="BF"/>
          </w:tcPr>
          <w:p w14:paraId="6A5EC112" w14:textId="334F114D" w:rsidR="0022734B" w:rsidRPr="0022734B" w:rsidRDefault="0022734B" w:rsidP="0022734B">
            <w:pPr>
              <w:jc w:val="center"/>
              <w:rPr>
                <w:b/>
                <w:bCs/>
              </w:rPr>
            </w:pPr>
            <w:r w:rsidRPr="0022734B">
              <w:rPr>
                <w:b/>
                <w:bCs/>
              </w:rPr>
              <w:t>Pandas</w:t>
            </w:r>
          </w:p>
        </w:tc>
        <w:tc>
          <w:tcPr>
            <w:tcW w:w="4236" w:type="dxa"/>
            <w:shd w:val="clear" w:color="auto" w:fill="BFBFBF" w:themeFill="background1" w:themeFillShade="BF"/>
          </w:tcPr>
          <w:p w14:paraId="5021BBF6" w14:textId="7AF93C34" w:rsidR="0022734B" w:rsidRPr="0022734B" w:rsidRDefault="0022734B" w:rsidP="0022734B">
            <w:pPr>
              <w:jc w:val="center"/>
              <w:rPr>
                <w:b/>
                <w:bCs/>
              </w:rPr>
            </w:pPr>
            <w:proofErr w:type="spellStart"/>
            <w:r w:rsidRPr="0022734B">
              <w:rPr>
                <w:b/>
                <w:bCs/>
              </w:rPr>
              <w:t>Numpy</w:t>
            </w:r>
            <w:proofErr w:type="spellEnd"/>
          </w:p>
        </w:tc>
      </w:tr>
      <w:tr w:rsidR="0022734B" w14:paraId="77664166" w14:textId="77777777" w:rsidTr="0022734B">
        <w:trPr>
          <w:jc w:val="center"/>
        </w:trPr>
        <w:tc>
          <w:tcPr>
            <w:tcW w:w="4236" w:type="dxa"/>
          </w:tcPr>
          <w:p w14:paraId="32E4BBEB" w14:textId="36763EED" w:rsidR="0022734B" w:rsidRDefault="0022734B" w:rsidP="00F54065">
            <w:r>
              <w:t xml:space="preserve">Works with </w:t>
            </w:r>
            <w:proofErr w:type="spellStart"/>
            <w:r>
              <w:t>Dataframes</w:t>
            </w:r>
            <w:proofErr w:type="spellEnd"/>
            <w:r>
              <w:t xml:space="preserve"> and Series</w:t>
            </w:r>
          </w:p>
        </w:tc>
        <w:tc>
          <w:tcPr>
            <w:tcW w:w="4236" w:type="dxa"/>
          </w:tcPr>
          <w:p w14:paraId="0C0A04C9" w14:textId="6762FACA" w:rsidR="0022734B" w:rsidRDefault="0022734B" w:rsidP="00F54065">
            <w:r>
              <w:t>Works with Arrays and multi-dimensional Arrays</w:t>
            </w:r>
          </w:p>
        </w:tc>
      </w:tr>
      <w:tr w:rsidR="0022734B" w14:paraId="40AD4609" w14:textId="77777777" w:rsidTr="0022734B">
        <w:trPr>
          <w:jc w:val="center"/>
        </w:trPr>
        <w:tc>
          <w:tcPr>
            <w:tcW w:w="4236" w:type="dxa"/>
          </w:tcPr>
          <w:p w14:paraId="28E7D09B" w14:textId="3366B9F0" w:rsidR="0022734B" w:rsidRDefault="0022734B" w:rsidP="00F54065">
            <w:r>
              <w:t>Consumes more memory but better with data &gt;500K rows</w:t>
            </w:r>
          </w:p>
        </w:tc>
        <w:tc>
          <w:tcPr>
            <w:tcW w:w="4236" w:type="dxa"/>
          </w:tcPr>
          <w:p w14:paraId="603A892C" w14:textId="49E8EC17" w:rsidR="0022734B" w:rsidRDefault="0022734B" w:rsidP="00F54065">
            <w:r>
              <w:t>Consumes less memory and better with &lt;50K rows</w:t>
            </w:r>
          </w:p>
        </w:tc>
      </w:tr>
      <w:tr w:rsidR="0022734B" w14:paraId="1DD0BEE3" w14:textId="77777777" w:rsidTr="0022734B">
        <w:trPr>
          <w:jc w:val="center"/>
        </w:trPr>
        <w:tc>
          <w:tcPr>
            <w:tcW w:w="4236" w:type="dxa"/>
          </w:tcPr>
          <w:p w14:paraId="52649412" w14:textId="4D2B8739" w:rsidR="0022734B" w:rsidRDefault="0022734B" w:rsidP="00F54065">
            <w:r>
              <w:t>Mainly used for tabular data</w:t>
            </w:r>
          </w:p>
        </w:tc>
        <w:tc>
          <w:tcPr>
            <w:tcW w:w="4236" w:type="dxa"/>
          </w:tcPr>
          <w:p w14:paraId="77915758" w14:textId="044BBA3A" w:rsidR="0022734B" w:rsidRDefault="0022734B" w:rsidP="00F54065">
            <w:r>
              <w:t>Mainly used with numerical data</w:t>
            </w:r>
          </w:p>
        </w:tc>
      </w:tr>
      <w:tr w:rsidR="00B22358" w14:paraId="53C398BA" w14:textId="77777777" w:rsidTr="0022734B">
        <w:trPr>
          <w:jc w:val="center"/>
        </w:trPr>
        <w:tc>
          <w:tcPr>
            <w:tcW w:w="4236" w:type="dxa"/>
          </w:tcPr>
          <w:p w14:paraId="6D8DAC18" w14:textId="3685A5D6" w:rsidR="00B22358" w:rsidRDefault="00B22358" w:rsidP="00F54065">
            <w:r>
              <w:t xml:space="preserve">Access data at index positions and labels </w:t>
            </w:r>
          </w:p>
        </w:tc>
        <w:tc>
          <w:tcPr>
            <w:tcW w:w="4236" w:type="dxa"/>
          </w:tcPr>
          <w:p w14:paraId="6F0FFF57" w14:textId="016F779E" w:rsidR="00B22358" w:rsidRDefault="00B22358" w:rsidP="00F54065">
            <w:r>
              <w:t>Access data at the index positions</w:t>
            </w:r>
          </w:p>
        </w:tc>
      </w:tr>
    </w:tbl>
    <w:p w14:paraId="0440062D" w14:textId="77777777" w:rsidR="0022734B" w:rsidRPr="00F54065" w:rsidRDefault="0022734B" w:rsidP="00F54065"/>
    <w:p w14:paraId="275C5DE2" w14:textId="77777777" w:rsidR="00833BC4" w:rsidRDefault="00833BC4" w:rsidP="005B4FAF"/>
    <w:p w14:paraId="780A1017" w14:textId="77777777" w:rsidR="00344A5C" w:rsidRDefault="00344A5C">
      <w:pPr>
        <w:overflowPunct/>
        <w:autoSpaceDE/>
        <w:autoSpaceDN/>
        <w:adjustRightInd/>
        <w:textAlignment w:val="auto"/>
      </w:pPr>
      <w:r>
        <w:br w:type="page"/>
      </w:r>
    </w:p>
    <w:p w14:paraId="32D19EBC" w14:textId="5D6F3740" w:rsidR="00C34ECC" w:rsidRPr="002F2AA9" w:rsidRDefault="00C34ECC" w:rsidP="00CE15D8">
      <w:pPr>
        <w:pStyle w:val="Heading2"/>
      </w:pPr>
      <w:bookmarkStart w:id="12" w:name="_Toc137828235"/>
      <w:r w:rsidRPr="002F2AA9">
        <w:lastRenderedPageBreak/>
        <w:t>Descriptive Statistics</w:t>
      </w:r>
      <w:bookmarkEnd w:id="12"/>
    </w:p>
    <w:p w14:paraId="7189B429" w14:textId="197506EE" w:rsidR="00DA45BF" w:rsidRDefault="00DE24F0" w:rsidP="00DA45BF">
      <w:r>
        <w:t xml:space="preserve">The production volume index data for Ireland distribution was reviewed through a histogram, </w:t>
      </w:r>
      <w:r>
        <w:fldChar w:fldCharType="begin"/>
      </w:r>
      <w:r>
        <w:instrText xml:space="preserve"> REF _Ref137462009 \h </w:instrText>
      </w:r>
      <w:r>
        <w:fldChar w:fldCharType="separate"/>
      </w:r>
      <w:r w:rsidR="002F6820">
        <w:t xml:space="preserve">Figure </w:t>
      </w:r>
      <w:r w:rsidR="002F6820">
        <w:rPr>
          <w:noProof/>
        </w:rPr>
        <w:t>3</w:t>
      </w:r>
      <w:r>
        <w:fldChar w:fldCharType="end"/>
      </w:r>
      <w:r>
        <w:t>. From this visualization, it was clear the data was a multimodal distribution with the three separate peaks.</w:t>
      </w:r>
    </w:p>
    <w:p w14:paraId="3EBCBE8E" w14:textId="77777777" w:rsidR="00DE24F0" w:rsidRDefault="00DE24F0" w:rsidP="00DA45BF"/>
    <w:p w14:paraId="1674E8AB" w14:textId="77777777" w:rsidR="00DE24F0" w:rsidRDefault="00DE24F0" w:rsidP="00DE24F0">
      <w:pPr>
        <w:keepNext/>
        <w:jc w:val="center"/>
      </w:pPr>
      <w:r>
        <w:rPr>
          <w:noProof/>
        </w:rPr>
        <w:drawing>
          <wp:inline distT="0" distB="0" distL="0" distR="0" wp14:anchorId="3B3A248A" wp14:editId="365CFB35">
            <wp:extent cx="3467490" cy="2522801"/>
            <wp:effectExtent l="0" t="0" r="0" b="0"/>
            <wp:docPr id="1091621395" name="Picture 4" descr="A picture containing symbol, rectangle, graphics,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21395" name="Picture 4" descr="A picture containing symbol, rectangle, graphics, screensho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71860" cy="2525981"/>
                    </a:xfrm>
                    <a:prstGeom prst="rect">
                      <a:avLst/>
                    </a:prstGeom>
                    <a:noFill/>
                    <a:ln>
                      <a:noFill/>
                    </a:ln>
                  </pic:spPr>
                </pic:pic>
              </a:graphicData>
            </a:graphic>
          </wp:inline>
        </w:drawing>
      </w:r>
    </w:p>
    <w:p w14:paraId="60F4F3E4" w14:textId="11A06B31" w:rsidR="00DE24F0" w:rsidRDefault="00DE24F0" w:rsidP="00DE24F0">
      <w:pPr>
        <w:pStyle w:val="Caption"/>
        <w:jc w:val="center"/>
      </w:pPr>
      <w:bookmarkStart w:id="13" w:name="_Ref137462009"/>
      <w:bookmarkStart w:id="14" w:name="_Toc137828250"/>
      <w:r>
        <w:t xml:space="preserve">Figure </w:t>
      </w:r>
      <w:fldSimple w:instr=" SEQ Figure \* ARABIC ">
        <w:r w:rsidR="002F6820">
          <w:rPr>
            <w:noProof/>
          </w:rPr>
          <w:t>3</w:t>
        </w:r>
      </w:fldSimple>
      <w:bookmarkEnd w:id="13"/>
      <w:r>
        <w:t>: Histogram for Production Volume Index Data in Ireland</w:t>
      </w:r>
      <w:bookmarkEnd w:id="14"/>
    </w:p>
    <w:p w14:paraId="73292913" w14:textId="68CA726F" w:rsidR="00DE24F0" w:rsidRDefault="00B22358" w:rsidP="00DE24F0">
      <w:r>
        <w:t>A</w:t>
      </w:r>
      <w:r w:rsidR="00DE24F0">
        <w:t xml:space="preserve"> bar chart was generated to show </w:t>
      </w:r>
      <w:r>
        <w:t>the</w:t>
      </w:r>
      <w:r w:rsidR="00DE24F0">
        <w:t xml:space="preserve"> index for each year and quarter, </w:t>
      </w:r>
      <w:r w:rsidR="00DE24F0">
        <w:fldChar w:fldCharType="begin"/>
      </w:r>
      <w:r w:rsidR="00DE24F0">
        <w:instrText xml:space="preserve"> REF _Ref137462286 \h </w:instrText>
      </w:r>
      <w:r w:rsidR="00DE24F0">
        <w:fldChar w:fldCharType="separate"/>
      </w:r>
      <w:r w:rsidR="002F6820">
        <w:t xml:space="preserve">Figure </w:t>
      </w:r>
      <w:r w:rsidR="002F6820">
        <w:rPr>
          <w:noProof/>
        </w:rPr>
        <w:t>4</w:t>
      </w:r>
      <w:r w:rsidR="00DE24F0">
        <w:fldChar w:fldCharType="end"/>
      </w:r>
      <w:r w:rsidR="00DE24F0">
        <w:t xml:space="preserve">. </w:t>
      </w:r>
      <w:r>
        <w:t>From this, there is a clear pattern relating to the economy</w:t>
      </w:r>
      <w:r w:rsidR="00530779">
        <w:t xml:space="preserve">. From 2000 to 2007, the high </w:t>
      </w:r>
      <w:r>
        <w:t>the country had</w:t>
      </w:r>
      <w:r w:rsidR="00530779">
        <w:t xml:space="preserve"> high economic growth </w:t>
      </w:r>
      <w:r>
        <w:t>known as</w:t>
      </w:r>
      <w:r w:rsidR="00530779">
        <w:t xml:space="preserve"> ‘Celtic Tiger’. In 2008, Ireland entered a recession, </w:t>
      </w:r>
      <w:r>
        <w:t>where a sudden decrease in the index is observed</w:t>
      </w:r>
      <w:r w:rsidR="00530779">
        <w:t xml:space="preserve">. </w:t>
      </w:r>
      <w:r>
        <w:t>In 2013, post-recession the economy improved relating to the</w:t>
      </w:r>
      <w:r w:rsidR="00530779">
        <w:t xml:space="preserve"> gradual increase in the index value. </w:t>
      </w:r>
      <w:r w:rsidR="00344A5C">
        <w:fldChar w:fldCharType="begin" w:fldLock="1"/>
      </w:r>
      <w:r w:rsidR="006E7170">
        <w:instrText>ADDIN CSL_CITATION {"citationItems":[{"id":"ITEM-1","itemData":{"DOI":"10.1016/J.JMACRO.2013.08.008","ISSN":"0164-0704","abstract":"This paper provides an overview of Ireland's macroeconomic performance over the past decade. In addition, to presenting the underlying facts about the boom, bust and (currently limited) recovery, the paper also discusses some common fallacies and misrepresentations of economic events in Ireland. The paper concludes with some broader lessons from the Irish experience for Eurozone economic policy and some observations on the role that EMU and the ECB have played in Ireland's crisis. © 2013 Elsevier Inc.","author":[{"dropping-particle":"","family":"Whelan","given":"Karl","non-dropping-particle":"","parse-names":false,"suffix":""}],"container-title":"Journal of Macroeconomics","id":"ITEM-1","issue":"PB","issued":{"date-parts":[["2014","3","1"]]},"page":"424-440","publisher":"North-Holland","title":"Ireland’s Economic Crisis: The Good, the Bad and the Ugly","type":"article-journal","volume":"39"},"uris":["http://www.mendeley.com/documents/?uuid=4a2dbac2-f7c6-34bc-90f4-9a1b6b8de571"]}],"mendeley":{"formattedCitation":"(Whelan, 2014)","plainTextFormattedCitation":"(Whelan, 2014)","previouslyFormattedCitation":"(Whelan, 2014)"},"properties":{"noteIndex":0},"schema":"https://github.com/citation-style-language/schema/raw/master/csl-citation.json"}</w:instrText>
      </w:r>
      <w:r w:rsidR="00344A5C">
        <w:fldChar w:fldCharType="separate"/>
      </w:r>
      <w:r w:rsidR="00344A5C" w:rsidRPr="00344A5C">
        <w:rPr>
          <w:noProof/>
        </w:rPr>
        <w:t>(Whelan, 2014)</w:t>
      </w:r>
      <w:r w:rsidR="00344A5C">
        <w:fldChar w:fldCharType="end"/>
      </w:r>
    </w:p>
    <w:p w14:paraId="5F3EA7F7" w14:textId="77777777" w:rsidR="00DE24F0" w:rsidRDefault="00DE24F0" w:rsidP="00DE24F0"/>
    <w:p w14:paraId="47CE04F3" w14:textId="77777777" w:rsidR="00DE24F0" w:rsidRDefault="00DE24F0" w:rsidP="00632144">
      <w:pPr>
        <w:keepNext/>
        <w:jc w:val="center"/>
      </w:pPr>
      <w:r>
        <w:rPr>
          <w:noProof/>
        </w:rPr>
        <w:drawing>
          <wp:inline distT="0" distB="0" distL="0" distR="0" wp14:anchorId="6D567B98" wp14:editId="60585ACC">
            <wp:extent cx="4446270" cy="2294950"/>
            <wp:effectExtent l="0" t="0" r="0" b="0"/>
            <wp:docPr id="504138478" name="Picture 5" descr="A picture containing screenshot,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138478" name="Picture 5" descr="A picture containing screenshot, silhouett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47615" cy="2295644"/>
                    </a:xfrm>
                    <a:prstGeom prst="rect">
                      <a:avLst/>
                    </a:prstGeom>
                    <a:noFill/>
                    <a:ln>
                      <a:noFill/>
                    </a:ln>
                  </pic:spPr>
                </pic:pic>
              </a:graphicData>
            </a:graphic>
          </wp:inline>
        </w:drawing>
      </w:r>
    </w:p>
    <w:p w14:paraId="08B7961E" w14:textId="778BCD1F" w:rsidR="00DE24F0" w:rsidRDefault="00DE24F0" w:rsidP="00DE24F0">
      <w:pPr>
        <w:pStyle w:val="Caption"/>
        <w:jc w:val="center"/>
      </w:pPr>
      <w:bookmarkStart w:id="15" w:name="_Ref137462286"/>
      <w:bookmarkStart w:id="16" w:name="_Toc137828251"/>
      <w:r>
        <w:t xml:space="preserve">Figure </w:t>
      </w:r>
      <w:fldSimple w:instr=" SEQ Figure \* ARABIC ">
        <w:r w:rsidR="002F6820">
          <w:rPr>
            <w:noProof/>
          </w:rPr>
          <w:t>4</w:t>
        </w:r>
      </w:fldSimple>
      <w:bookmarkEnd w:id="15"/>
      <w:r>
        <w:t>: Production Volume Index for Ireland Grouped by Year and Quarter</w:t>
      </w:r>
      <w:bookmarkEnd w:id="16"/>
    </w:p>
    <w:p w14:paraId="522A3ABE" w14:textId="07A9AB0F" w:rsidR="00DB24ED" w:rsidRDefault="00344A5C" w:rsidP="00661B2A">
      <w:r>
        <w:t xml:space="preserve">Gross Domestic Product (GDP) provides insight into the economy of a country. </w:t>
      </w:r>
      <w:r w:rsidR="00DB24ED">
        <w:t>The relationship between production volume</w:t>
      </w:r>
      <w:r>
        <w:t xml:space="preserve"> index </w:t>
      </w:r>
      <w:r w:rsidR="00DB24ED">
        <w:t>and GDP</w:t>
      </w:r>
      <w:r>
        <w:t xml:space="preserve"> was graphed to visualise the relationship, </w:t>
      </w:r>
      <w:r w:rsidR="00DB24ED">
        <w:fldChar w:fldCharType="begin"/>
      </w:r>
      <w:r w:rsidR="00DB24ED">
        <w:instrText xml:space="preserve"> REF _Ref137472222 \h </w:instrText>
      </w:r>
      <w:r w:rsidR="00DB24ED">
        <w:fldChar w:fldCharType="separate"/>
      </w:r>
      <w:r w:rsidR="002F6820">
        <w:t xml:space="preserve">Figure </w:t>
      </w:r>
      <w:r w:rsidR="002F6820">
        <w:rPr>
          <w:noProof/>
        </w:rPr>
        <w:t>5</w:t>
      </w:r>
      <w:r w:rsidR="00DB24ED">
        <w:fldChar w:fldCharType="end"/>
      </w:r>
      <w:r w:rsidR="00DB24ED">
        <w:t xml:space="preserve">. </w:t>
      </w:r>
      <w:r>
        <w:t>The data</w:t>
      </w:r>
      <w:r w:rsidR="00DB24ED">
        <w:t xml:space="preserve"> has the same pattern for highs and lows, however it does not</w:t>
      </w:r>
      <w:r>
        <w:t xml:space="preserve"> appear to correlate</w:t>
      </w:r>
      <w:r w:rsidR="00F309B3">
        <w:t xml:space="preserve"> fully.</w:t>
      </w:r>
      <w:r w:rsidR="00DB24ED">
        <w:t xml:space="preserve"> </w:t>
      </w:r>
    </w:p>
    <w:p w14:paraId="677957FF" w14:textId="77777777" w:rsidR="00DB24ED" w:rsidRDefault="00DB24ED" w:rsidP="00DB24ED">
      <w:pPr>
        <w:keepNext/>
        <w:jc w:val="center"/>
      </w:pPr>
      <w:r>
        <w:rPr>
          <w:noProof/>
        </w:rPr>
        <w:lastRenderedPageBreak/>
        <w:drawing>
          <wp:inline distT="0" distB="0" distL="0" distR="0" wp14:anchorId="2E832607" wp14:editId="468F631B">
            <wp:extent cx="3585172" cy="2181029"/>
            <wp:effectExtent l="0" t="0" r="0" b="0"/>
            <wp:docPr id="445359721" name="Picture 6" descr="A picture containing child art, sketch,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359721" name="Picture 6" descr="A picture containing child art, sketch, 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0402" cy="2184211"/>
                    </a:xfrm>
                    <a:prstGeom prst="rect">
                      <a:avLst/>
                    </a:prstGeom>
                    <a:noFill/>
                    <a:ln>
                      <a:noFill/>
                    </a:ln>
                  </pic:spPr>
                </pic:pic>
              </a:graphicData>
            </a:graphic>
          </wp:inline>
        </w:drawing>
      </w:r>
    </w:p>
    <w:p w14:paraId="1DDECAF5" w14:textId="5B95BADF" w:rsidR="00DB24ED" w:rsidRDefault="00DB24ED" w:rsidP="00DB24ED">
      <w:pPr>
        <w:pStyle w:val="Caption"/>
        <w:jc w:val="center"/>
      </w:pPr>
      <w:bookmarkStart w:id="17" w:name="_Ref137472222"/>
      <w:bookmarkStart w:id="18" w:name="_Toc137828252"/>
      <w:r>
        <w:t xml:space="preserve">Figure </w:t>
      </w:r>
      <w:fldSimple w:instr=" SEQ Figure \* ARABIC ">
        <w:r w:rsidR="002F6820">
          <w:rPr>
            <w:noProof/>
          </w:rPr>
          <w:t>5</w:t>
        </w:r>
      </w:fldSimple>
      <w:bookmarkEnd w:id="17"/>
      <w:r>
        <w:t>: Production Volume vs GDP for Ireland by Year and Quarter</w:t>
      </w:r>
      <w:r w:rsidR="00F309B3">
        <w:t>, each line represents the quarters, Q1, Q2, Q3 and Q4</w:t>
      </w:r>
      <w:bookmarkEnd w:id="18"/>
    </w:p>
    <w:p w14:paraId="4224990F" w14:textId="212C00F9" w:rsidR="00BC23AD" w:rsidRDefault="009B5668" w:rsidP="009B5668">
      <w:r>
        <w:t xml:space="preserve">Boxplots were created for each variable in the data and grouped by country in Jupyter Notebook Section 2.2.1.2. This was done to visualize the descriptive stats for mean, median and the quantiles and any outliers. </w:t>
      </w:r>
      <w:r w:rsidR="00BC23AD">
        <w:t xml:space="preserve">However as </w:t>
      </w:r>
      <w:r w:rsidR="00CE15D8">
        <w:t>most parameters don’t</w:t>
      </w:r>
      <w:r w:rsidR="00BC23AD">
        <w:t xml:space="preserve"> exhibit the normal distribution curves</w:t>
      </w:r>
      <w:r w:rsidR="005E4187">
        <w:t>,</w:t>
      </w:r>
      <w:r w:rsidR="00CE15D8">
        <w:t xml:space="preserve"> section </w:t>
      </w:r>
      <w:r w:rsidR="00CE15D8">
        <w:fldChar w:fldCharType="begin"/>
      </w:r>
      <w:r w:rsidR="00CE15D8">
        <w:instrText xml:space="preserve"> REF _Ref137767864 \r \h </w:instrText>
      </w:r>
      <w:r w:rsidR="00CE15D8">
        <w:fldChar w:fldCharType="separate"/>
      </w:r>
      <w:r w:rsidR="002F6820">
        <w:t>3.2.1</w:t>
      </w:r>
      <w:r w:rsidR="00CE15D8">
        <w:fldChar w:fldCharType="end"/>
      </w:r>
      <w:r w:rsidR="00BC23AD">
        <w:t xml:space="preserve">, the statistics for mean are non-value added. </w:t>
      </w:r>
      <w:r w:rsidR="00CE15D8">
        <w:fldChar w:fldCharType="begin" w:fldLock="1"/>
      </w:r>
      <w:r w:rsidR="00734E2D">
        <w:instrText>ADDIN CSL_CITATION {"citationItems":[{"id":"ITEM-1","itemData":{"ISBN":"1292099720","author":[{"dropping-particle":"","family":"Weiss","given":"Neil A.","non-dropping-particle":"","parse-names":false,"suffix":""}],"edition":"10th","id":"ITEM-1","issued":{"date-parts":[["2017"]]},"number-of-pages":"855","publisher":"Pearson Education","title":"Introductory Statistics","type":"book"},"uris":["http://www.mendeley.com/documents/?uuid=8f255434-7142-41f2-a43d-d3b9149466bc"]},{"id":"ITEM-2","itemData":{"URL":"https://plotly.com/python/plotly-express/","accessed":{"date-parts":[["2023","6","16"]]},"author":[{"dropping-particle":"","family":"Plotly","given":"","non-dropping-particle":"","parse-names":false,"suffix":""}],"container-title":"Plotly","id":"ITEM-2","issued":{"date-parts":[["0"]]},"title":"Plotly express in Python","type":"webpage"},"uris":["http://www.mendeley.com/documents/?uuid=54adf926-2847-3160-abc2-477bfd64f9fa"]},{"id":"ITEM-3","itemData":{"URL":"https://plotly.com/python/box-plots/","accessed":{"date-parts":[["2023","4","12"]]},"author":[{"dropping-particle":"","family":"Plotly","given":"","non-dropping-particle":"","parse-names":false,"suffix":""}],"id":"ITEM-3","issued":{"date-parts":[["0"]]},"title":"Box plots in Python","type":"webpage"},"uris":["http://www.mendeley.com/documents/?uuid=ac492cbe-12e8-342a-8658-c744760f1e6a"]}],"mendeley":{"formattedCitation":"(Plotly, no date d, no date b; Weiss, 2017)","plainTextFormattedCitation":"(Plotly, no date d, no date b; Weiss, 2017)","previouslyFormattedCitation":"(Plotly, no date d, no date b; Weiss, 2017)"},"properties":{"noteIndex":0},"schema":"https://github.com/citation-style-language/schema/raw/master/csl-citation.json"}</w:instrText>
      </w:r>
      <w:r w:rsidR="00CE15D8">
        <w:fldChar w:fldCharType="separate"/>
      </w:r>
      <w:r w:rsidR="00734E2D" w:rsidRPr="00734E2D">
        <w:rPr>
          <w:noProof/>
        </w:rPr>
        <w:t>(Plotly, no date d, no date b; Weiss, 2017)</w:t>
      </w:r>
      <w:r w:rsidR="00CE15D8">
        <w:fldChar w:fldCharType="end"/>
      </w:r>
    </w:p>
    <w:p w14:paraId="453DBE1C" w14:textId="77777777" w:rsidR="00BC23AD" w:rsidRDefault="00BC23AD" w:rsidP="009B5668"/>
    <w:p w14:paraId="026B2291" w14:textId="2BB37D13" w:rsidR="009B5668" w:rsidRDefault="00BC23AD" w:rsidP="009B5668">
      <w:r>
        <w:t xml:space="preserve">Correlations were also performed for the variables to identify any relationships that could be important for machine learning. Utilising pandas </w:t>
      </w:r>
      <w:proofErr w:type="spellStart"/>
      <w:r>
        <w:t>corr</w:t>
      </w:r>
      <w:proofErr w:type="spellEnd"/>
      <w:r>
        <w:t>(), spearman method was chosen due to the non-normal data</w:t>
      </w:r>
      <w:r w:rsidR="00856038">
        <w:t>,</w:t>
      </w:r>
      <w:r>
        <w:t xml:space="preserve"> </w:t>
      </w:r>
      <w:r w:rsidR="00856038">
        <w:fldChar w:fldCharType="begin"/>
      </w:r>
      <w:r w:rsidR="00856038">
        <w:instrText xml:space="preserve"> REF _Ref137546366 \h </w:instrText>
      </w:r>
      <w:r w:rsidR="00856038">
        <w:fldChar w:fldCharType="separate"/>
      </w:r>
      <w:r w:rsidR="002F6820">
        <w:t xml:space="preserve">Figure </w:t>
      </w:r>
      <w:r w:rsidR="002F6820">
        <w:rPr>
          <w:noProof/>
        </w:rPr>
        <w:t>6</w:t>
      </w:r>
      <w:r w:rsidR="00856038">
        <w:fldChar w:fldCharType="end"/>
      </w:r>
      <w:r w:rsidR="00856038">
        <w:t xml:space="preserve">. </w:t>
      </w:r>
      <w:r w:rsidR="00856038">
        <w:fldChar w:fldCharType="begin" w:fldLock="1"/>
      </w:r>
      <w:r w:rsidR="0021245D">
        <w:instrText>ADDIN CSL_CITATION {"citationItems":[{"id":"ITEM-1","itemData":{"URL":"https://pandas.pydata.org/docs/reference/api/pandas.DataFrame.corr.html","accessed":{"date-parts":[["2023","6","13"]]},"author":[{"dropping-particle":"","family":"Pandas","given":"","non-dropping-particle":"","parse-names":false,"suffix":""}],"id":"ITEM-1","issued":{"date-parts":[["0"]]},"title":"pandas.DataFrame.corr — pandas 2.0.2 documentation","type":"webpage"},"uris":["http://www.mendeley.com/documents/?uuid=6904c402-e9b6-3813-9ca0-af29d347e26c"]}],"mendeley":{"formattedCitation":"(Pandas, no date)","plainTextFormattedCitation":"(Pandas, no date)","previouslyFormattedCitation":"(Pandas, no date)"},"properties":{"noteIndex":0},"schema":"https://github.com/citation-style-language/schema/raw/master/csl-citation.json"}</w:instrText>
      </w:r>
      <w:r w:rsidR="00856038">
        <w:fldChar w:fldCharType="separate"/>
      </w:r>
      <w:r w:rsidR="00856038" w:rsidRPr="00856038">
        <w:rPr>
          <w:noProof/>
        </w:rPr>
        <w:t>(Pandas, no date)</w:t>
      </w:r>
      <w:r w:rsidR="00856038">
        <w:fldChar w:fldCharType="end"/>
      </w:r>
      <w:r w:rsidR="00856038">
        <w:t xml:space="preserve"> The seismic colour gradient was chosen as the contrast of the blue and red makes it easy to see strong vs weak correlations. </w:t>
      </w:r>
    </w:p>
    <w:p w14:paraId="1F3D3C84" w14:textId="77777777" w:rsidR="00856038" w:rsidRDefault="00856038" w:rsidP="009B5668"/>
    <w:p w14:paraId="5A5A9424" w14:textId="77777777" w:rsidR="00856038" w:rsidRDefault="00856038" w:rsidP="00856038">
      <w:pPr>
        <w:keepNext/>
        <w:jc w:val="center"/>
      </w:pPr>
      <w:r w:rsidRPr="00856038">
        <w:rPr>
          <w:noProof/>
        </w:rPr>
        <w:drawing>
          <wp:inline distT="0" distB="0" distL="0" distR="0" wp14:anchorId="3ABA5999" wp14:editId="2A0C128A">
            <wp:extent cx="5388144" cy="1777116"/>
            <wp:effectExtent l="0" t="0" r="3175" b="0"/>
            <wp:docPr id="1576608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608175" name="Picture 1"/>
                    <pic:cNvPicPr/>
                  </pic:nvPicPr>
                  <pic:blipFill rotWithShape="1">
                    <a:blip r:embed="rId16" cstate="print">
                      <a:extLst>
                        <a:ext uri="{28A0092B-C50C-407E-A947-70E740481C1C}">
                          <a14:useLocalDpi xmlns:a14="http://schemas.microsoft.com/office/drawing/2010/main" val="0"/>
                        </a:ext>
                      </a:extLst>
                    </a:blip>
                    <a:srcRect t="13829" b="27537"/>
                    <a:stretch/>
                  </pic:blipFill>
                  <pic:spPr bwMode="auto">
                    <a:xfrm>
                      <a:off x="0" y="0"/>
                      <a:ext cx="5409952" cy="1784309"/>
                    </a:xfrm>
                    <a:prstGeom prst="rect">
                      <a:avLst/>
                    </a:prstGeom>
                    <a:ln>
                      <a:noFill/>
                    </a:ln>
                    <a:extLst>
                      <a:ext uri="{53640926-AAD7-44D8-BBD7-CCE9431645EC}">
                        <a14:shadowObscured xmlns:a14="http://schemas.microsoft.com/office/drawing/2010/main"/>
                      </a:ext>
                    </a:extLst>
                  </pic:spPr>
                </pic:pic>
              </a:graphicData>
            </a:graphic>
          </wp:inline>
        </w:drawing>
      </w:r>
    </w:p>
    <w:p w14:paraId="495B0F52" w14:textId="247C848C" w:rsidR="00856038" w:rsidRPr="009B5668" w:rsidRDefault="00856038" w:rsidP="00856038">
      <w:pPr>
        <w:pStyle w:val="Caption"/>
        <w:jc w:val="center"/>
      </w:pPr>
      <w:bookmarkStart w:id="19" w:name="_Ref137546366"/>
      <w:bookmarkStart w:id="20" w:name="_Toc137828253"/>
      <w:r>
        <w:t xml:space="preserve">Figure </w:t>
      </w:r>
      <w:fldSimple w:instr=" SEQ Figure \* ARABIC ">
        <w:r w:rsidR="002F6820">
          <w:rPr>
            <w:noProof/>
          </w:rPr>
          <w:t>6</w:t>
        </w:r>
      </w:fldSimple>
      <w:bookmarkEnd w:id="19"/>
      <w:r>
        <w:t>: Spearman Correlations for Variables in Data</w:t>
      </w:r>
      <w:bookmarkEnd w:id="20"/>
    </w:p>
    <w:p w14:paraId="61FC59D7" w14:textId="7C1E131B" w:rsidR="006E7170" w:rsidRDefault="006E7170" w:rsidP="00D67FE5">
      <w:pPr>
        <w:pStyle w:val="Heading3"/>
      </w:pPr>
      <w:bookmarkStart w:id="21" w:name="_Ref137767864"/>
      <w:bookmarkStart w:id="22" w:name="_Ref137769021"/>
      <w:bookmarkStart w:id="23" w:name="_Toc137828236"/>
      <w:r>
        <w:t>Normality</w:t>
      </w:r>
      <w:bookmarkEnd w:id="21"/>
      <w:bookmarkEnd w:id="22"/>
      <w:bookmarkEnd w:id="23"/>
    </w:p>
    <w:p w14:paraId="0B088C55" w14:textId="77777777" w:rsidR="006E7170" w:rsidRDefault="006E7170" w:rsidP="006E7170"/>
    <w:p w14:paraId="78D7B29C" w14:textId="629B0E79" w:rsidR="00344A5C" w:rsidRDefault="00F309B3" w:rsidP="00344A5C">
      <w:r>
        <w:t xml:space="preserve">To understand the shape of the data, a histogram was generated for each variable for all the data, Notebook Section 2.2.1.1. </w:t>
      </w:r>
      <w:r w:rsidR="006E7170">
        <w:t>Except for</w:t>
      </w:r>
      <w:r>
        <w:t xml:space="preserve"> </w:t>
      </w:r>
      <w:r w:rsidR="00CE15D8">
        <w:t>three parameter</w:t>
      </w:r>
      <w:r>
        <w:t xml:space="preserve">, the variables don’t exhibit a normal distribution </w:t>
      </w:r>
      <w:r w:rsidR="00CE15D8">
        <w:t>pattern</w:t>
      </w:r>
      <w:r>
        <w:t xml:space="preserve">. To examine this further, quantile-quantile </w:t>
      </w:r>
      <w:r w:rsidR="006E7170">
        <w:t xml:space="preserve">(Q-Q) </w:t>
      </w:r>
      <w:r>
        <w:t xml:space="preserve">plots were generated which </w:t>
      </w:r>
      <w:r w:rsidR="00CE15D8">
        <w:t>supported observation of non-normal,</w:t>
      </w:r>
      <w:r w:rsidR="006E7170">
        <w:t xml:space="preserve"> </w:t>
      </w:r>
      <w:r w:rsidR="006E7170">
        <w:fldChar w:fldCharType="begin"/>
      </w:r>
      <w:r w:rsidR="006E7170">
        <w:instrText xml:space="preserve"> REF _Ref137544368 \h </w:instrText>
      </w:r>
      <w:r w:rsidR="006E7170">
        <w:fldChar w:fldCharType="separate"/>
      </w:r>
      <w:r w:rsidR="002F6820">
        <w:t xml:space="preserve">Figure </w:t>
      </w:r>
      <w:r w:rsidR="002F6820">
        <w:rPr>
          <w:noProof/>
        </w:rPr>
        <w:t>7</w:t>
      </w:r>
      <w:r w:rsidR="006E7170">
        <w:fldChar w:fldCharType="end"/>
      </w:r>
      <w:r w:rsidR="006E7170">
        <w:t xml:space="preserve">. </w:t>
      </w:r>
      <w:r w:rsidR="00CE15D8">
        <w:t>A</w:t>
      </w:r>
      <w:r w:rsidR="006E7170">
        <w:t xml:space="preserve"> summary table was created for Shapiro Wilk and Anderson Darling test </w:t>
      </w:r>
      <w:r w:rsidR="00CE15D8">
        <w:t xml:space="preserve">results, </w:t>
      </w:r>
      <w:r w:rsidR="00CE15D8">
        <w:fldChar w:fldCharType="begin"/>
      </w:r>
      <w:r w:rsidR="00CE15D8">
        <w:instrText xml:space="preserve"> REF _Ref137768177 \h </w:instrText>
      </w:r>
      <w:r w:rsidR="00CE15D8">
        <w:fldChar w:fldCharType="separate"/>
      </w:r>
      <w:r w:rsidR="002F6820">
        <w:t xml:space="preserve">Figure </w:t>
      </w:r>
      <w:r w:rsidR="002F6820">
        <w:rPr>
          <w:noProof/>
        </w:rPr>
        <w:t>8</w:t>
      </w:r>
      <w:r w:rsidR="002F6820">
        <w:t>: Image of Summary Table for Normality Test Results</w:t>
      </w:r>
      <w:r w:rsidR="00CE15D8">
        <w:fldChar w:fldCharType="end"/>
      </w:r>
      <w:r w:rsidR="006E7170">
        <w:t xml:space="preserve">. For assessing normality, </w:t>
      </w:r>
      <w:r w:rsidR="00CE15D8">
        <w:t>it’s best practice to execute different test methods for a full overview of data</w:t>
      </w:r>
      <w:r w:rsidR="006E7170">
        <w:t xml:space="preserve"> </w:t>
      </w:r>
      <w:r w:rsidR="00CE15D8">
        <w:t xml:space="preserve">so </w:t>
      </w:r>
      <w:r w:rsidR="006E7170">
        <w:t xml:space="preserve">histograms, Q-Q plots and statistical </w:t>
      </w:r>
      <w:r w:rsidR="006E7170">
        <w:lastRenderedPageBreak/>
        <w:t>tests were performed. Based on</w:t>
      </w:r>
      <w:r w:rsidR="00CE15D8">
        <w:t xml:space="preserve"> these</w:t>
      </w:r>
      <w:r w:rsidR="006E7170">
        <w:t>, it can be conclude</w:t>
      </w:r>
      <w:r w:rsidR="00CE15D8">
        <w:t>d</w:t>
      </w:r>
      <w:r w:rsidR="006E7170">
        <w:t xml:space="preserve"> the data is non-normal</w:t>
      </w:r>
      <w:r w:rsidR="00CE15D8">
        <w:t xml:space="preserve">. </w:t>
      </w:r>
      <w:r w:rsidR="00CE15D8">
        <w:fldChar w:fldCharType="begin" w:fldLock="1"/>
      </w:r>
      <w:r w:rsidR="001916D7">
        <w:instrText>ADDIN CSL_CITATION {"citationItems":[{"id":"ITEM-1","itemData":{"ISBN":"1292099720","author":[{"dropping-particle":"","family":"Weiss","given":"Neil A.","non-dropping-particle":"","parse-names":false,"suffix":""}],"edition":"10th","id":"ITEM-1","issued":{"date-parts":[["2017"]]},"number-of-pages":"855","publisher":"Pearson Education","title":"Introductory Statistics","type":"book"},"uris":["http://www.mendeley.com/documents/?uuid=8f255434-7142-41f2-a43d-d3b9149466bc"]},{"id":"ITEM-2","itemData":{"URL":"https://towardsdatascience.com/methods-for-normality-test-with-application-in-python-bb91b49ed0f5","author":[{"dropping-particle":"","family":"Mishra","given":"Saloni","non-dropping-particle":"","parse-names":false,"suffix":""}],"container-title":"Towards Data Science","id":"ITEM-2","issued":{"date-parts":[["2020"]]},"title":"Methods for Normality Test with Application in Python","type":"webpage"},"uris":["http://www.mendeley.com/documents/?uuid=fb782652-e7e7-4b6c-8f06-ba82d4b0b985"]},{"id":"ITEM-3","itemData":{"URL":"https://www.geeksforgeeks.org/how-to-perform-a-shapiro-wilk-test-in-python/","accessed":{"date-parts":[["2023","4","15"]]},"author":[{"dropping-particle":"","family":"GeeksforGeeks","given":"","non-dropping-particle":"","parse-names":false,"suffix":""}],"id":"ITEM-3","issued":{"date-parts":[["2022","10"]]},"title":"How to Perform a Shapiro-Wilk Test in Python - GeeksforGeeks","type":"webpage"},"uris":["http://www.mendeley.com/documents/?uuid=72eba64c-d4aa-3b99-baea-04d8dc3540de"]}],"mendeley":{"formattedCitation":"(Weiss, 2017; Mishra, 2020; GeeksforGeeks, 2022)","plainTextFormattedCitation":"(Weiss, 2017; Mishra, 2020; GeeksforGeeks, 2022)","previouslyFormattedCitation":"(Weiss, 2017; Mishra, 2020; GeeksforGeeks, 2022)"},"properties":{"noteIndex":0},"schema":"https://github.com/citation-style-language/schema/raw/master/csl-citation.json"}</w:instrText>
      </w:r>
      <w:r w:rsidR="00CE15D8">
        <w:fldChar w:fldCharType="separate"/>
      </w:r>
      <w:r w:rsidR="00CE15D8" w:rsidRPr="00CE15D8">
        <w:rPr>
          <w:noProof/>
        </w:rPr>
        <w:t>(Weiss, 2017; Mishra, 2020; GeeksforGeeks, 2022)</w:t>
      </w:r>
      <w:r w:rsidR="00CE15D8">
        <w:fldChar w:fldCharType="end"/>
      </w:r>
    </w:p>
    <w:p w14:paraId="398EADF0" w14:textId="77777777" w:rsidR="006E7170" w:rsidRDefault="006E7170" w:rsidP="006E7170">
      <w:pPr>
        <w:keepNext/>
        <w:jc w:val="center"/>
      </w:pPr>
      <w:r>
        <w:rPr>
          <w:noProof/>
        </w:rPr>
        <w:drawing>
          <wp:inline distT="0" distB="0" distL="0" distR="0" wp14:anchorId="5EEDA2E1" wp14:editId="0D215191">
            <wp:extent cx="2643505" cy="1827868"/>
            <wp:effectExtent l="0" t="0" r="4445" b="1270"/>
            <wp:docPr id="1060906765" name="Picture 7" descr="A picture containing screenshot, line, plot,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906765" name="Picture 7" descr="A picture containing screenshot, line, plot, rectangl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48213" cy="1831124"/>
                    </a:xfrm>
                    <a:prstGeom prst="rect">
                      <a:avLst/>
                    </a:prstGeom>
                    <a:noFill/>
                    <a:ln>
                      <a:noFill/>
                    </a:ln>
                  </pic:spPr>
                </pic:pic>
              </a:graphicData>
            </a:graphic>
          </wp:inline>
        </w:drawing>
      </w:r>
    </w:p>
    <w:p w14:paraId="093F4642" w14:textId="312163A8" w:rsidR="006E7170" w:rsidRDefault="006E7170" w:rsidP="006E7170">
      <w:pPr>
        <w:pStyle w:val="Caption"/>
        <w:jc w:val="center"/>
      </w:pPr>
      <w:bookmarkStart w:id="24" w:name="_Ref137544368"/>
      <w:bookmarkStart w:id="25" w:name="_Toc137828254"/>
      <w:r>
        <w:t xml:space="preserve">Figure </w:t>
      </w:r>
      <w:fldSimple w:instr=" SEQ Figure \* ARABIC ">
        <w:r w:rsidR="002F6820">
          <w:rPr>
            <w:noProof/>
          </w:rPr>
          <w:t>7</w:t>
        </w:r>
      </w:fldSimple>
      <w:bookmarkEnd w:id="24"/>
      <w:r>
        <w:t>: Quantile-Quantile Plot for Production Volume Index</w:t>
      </w:r>
      <w:bookmarkEnd w:id="25"/>
    </w:p>
    <w:p w14:paraId="4DEFB0D0" w14:textId="77777777" w:rsidR="006E7170" w:rsidRDefault="006E7170" w:rsidP="006E7170"/>
    <w:p w14:paraId="5ED368DE" w14:textId="77777777" w:rsidR="006E7170" w:rsidRDefault="006E7170" w:rsidP="006E7170">
      <w:pPr>
        <w:keepNext/>
        <w:jc w:val="center"/>
      </w:pPr>
      <w:r w:rsidRPr="006E7170">
        <w:rPr>
          <w:noProof/>
        </w:rPr>
        <w:drawing>
          <wp:inline distT="0" distB="0" distL="0" distR="0" wp14:anchorId="2E5818BC" wp14:editId="6B56C4BD">
            <wp:extent cx="4006031" cy="2574156"/>
            <wp:effectExtent l="0" t="0" r="0" b="0"/>
            <wp:docPr id="595519546" name="Picture 1" descr="A picture containing text, menu, docume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519546" name="Picture 1" descr="A picture containing text, menu, document, number&#10;&#10;Description automatically generated"/>
                    <pic:cNvPicPr/>
                  </pic:nvPicPr>
                  <pic:blipFill>
                    <a:blip r:embed="rId18"/>
                    <a:stretch>
                      <a:fillRect/>
                    </a:stretch>
                  </pic:blipFill>
                  <pic:spPr>
                    <a:xfrm>
                      <a:off x="0" y="0"/>
                      <a:ext cx="4010000" cy="2576706"/>
                    </a:xfrm>
                    <a:prstGeom prst="rect">
                      <a:avLst/>
                    </a:prstGeom>
                  </pic:spPr>
                </pic:pic>
              </a:graphicData>
            </a:graphic>
          </wp:inline>
        </w:drawing>
      </w:r>
    </w:p>
    <w:p w14:paraId="79581DD2" w14:textId="579BA594" w:rsidR="006E7170" w:rsidRPr="006E7170" w:rsidRDefault="006E7170" w:rsidP="006E7170">
      <w:pPr>
        <w:pStyle w:val="Caption"/>
        <w:jc w:val="center"/>
      </w:pPr>
      <w:bookmarkStart w:id="26" w:name="_Ref137768177"/>
      <w:bookmarkStart w:id="27" w:name="_Toc137828255"/>
      <w:r>
        <w:t xml:space="preserve">Figure </w:t>
      </w:r>
      <w:fldSimple w:instr=" SEQ Figure \* ARABIC ">
        <w:r w:rsidR="002F6820">
          <w:rPr>
            <w:noProof/>
          </w:rPr>
          <w:t>8</w:t>
        </w:r>
      </w:fldSimple>
      <w:r>
        <w:t>: Image of Summary Table for Normality Test Results</w:t>
      </w:r>
      <w:bookmarkEnd w:id="26"/>
      <w:bookmarkEnd w:id="27"/>
    </w:p>
    <w:p w14:paraId="605F39A5" w14:textId="5A3936FF" w:rsidR="006E7170" w:rsidRDefault="006E7170" w:rsidP="006E7170">
      <w:r>
        <w:t>Normal distribution while not require</w:t>
      </w:r>
      <w:r w:rsidR="0091347F">
        <w:t>d</w:t>
      </w:r>
      <w:r>
        <w:t>, it</w:t>
      </w:r>
      <w:r w:rsidR="00CE15D8">
        <w:t>’s</w:t>
      </w:r>
      <w:r>
        <w:t xml:space="preserve"> favourable for some machine learning techniques and inferential statistics. </w:t>
      </w:r>
      <w:r w:rsidR="009B5668">
        <w:t xml:space="preserve">The data was transformed using the three techniques: </w:t>
      </w:r>
      <w:proofErr w:type="spellStart"/>
      <w:r w:rsidR="009B5668">
        <w:t>boxcox</w:t>
      </w:r>
      <w:proofErr w:type="spellEnd"/>
      <w:r w:rsidR="009B5668">
        <w:t xml:space="preserve">, square root and log. After each transformation, histograms, Q-Q plots and summary table of statistical test were generated to test for normality. While the majority of the histograms formed a normal distribution curve, the Q-Q plots and statistical tests concluded that the transformations for normality were unsuccessful. </w:t>
      </w:r>
      <w:r w:rsidR="009B5668">
        <w:fldChar w:fldCharType="begin" w:fldLock="1"/>
      </w:r>
      <w:r w:rsidR="00BC23AD">
        <w:instrText>ADDIN CSL_CITATION {"citationItems":[{"id":"ITEM-1","itemData":{"URL":"https://www.analyticsvidhya.com/blog/2021/05/how-to-transform-features-into-normal-gaussian-distribution/","accessed":{"date-parts":[["2023","6","13"]]},"author":[{"dropping-particle":"","family":"Dhingra","given":"Deepanshi","non-dropping-particle":"","parse-names":false,"suffix":""}],"container-title":"Analytics Vidhya","id":"ITEM-1","issued":{"date-parts":[["2021","5","22"]]},"title":"Gaussian Distribution Transform| Transformation of Normal Distribution","type":"webpage"},"uris":["http://www.mendeley.com/documents/?uuid=7e4e68aa-358b-3c71-b90a-5d12acdcf543"]},{"id":"ITEM-2","itemData":{"ISBN":"1292099720","author":[{"dropping-particle":"","family":"Weiss","given":"Neil A.","non-dropping-particle":"","parse-names":false,"suffix":""}],"edition":"10th","id":"ITEM-2","issued":{"date-parts":[["2017"]]},"number-of-pages":"855","publisher":"Pearson Education","title":"Introductory Statistics","type":"book"},"uris":["http://www.mendeley.com/documents/?uuid=8f255434-7142-41f2-a43d-d3b9149466bc"]}],"mendeley":{"formattedCitation":"(Weiss, 2017; Dhingra, 2021)","plainTextFormattedCitation":"(Weiss, 2017; Dhingra, 2021)","previouslyFormattedCitation":"(Weiss, 2017; Dhingra, 2021)"},"properties":{"noteIndex":0},"schema":"https://github.com/citation-style-language/schema/raw/master/csl-citation.json"}</w:instrText>
      </w:r>
      <w:r w:rsidR="009B5668">
        <w:fldChar w:fldCharType="separate"/>
      </w:r>
      <w:r w:rsidR="009B5668" w:rsidRPr="009B5668">
        <w:rPr>
          <w:noProof/>
        </w:rPr>
        <w:t>(Weiss, 2017; Dhingra, 2021)</w:t>
      </w:r>
      <w:r w:rsidR="009B5668">
        <w:fldChar w:fldCharType="end"/>
      </w:r>
    </w:p>
    <w:p w14:paraId="6C0A8788" w14:textId="588FF80F" w:rsidR="009B5668" w:rsidRDefault="0091347F" w:rsidP="006E7170">
      <w:r>
        <w:t xml:space="preserve">  </w:t>
      </w:r>
    </w:p>
    <w:p w14:paraId="5FF8FEB2" w14:textId="589E5CD1" w:rsidR="00DA45BF" w:rsidRPr="002F2AA9" w:rsidRDefault="00DA45BF" w:rsidP="0091347F">
      <w:pPr>
        <w:pStyle w:val="Heading2"/>
      </w:pPr>
      <w:bookmarkStart w:id="28" w:name="_Toc137828237"/>
      <w:r w:rsidRPr="002F2AA9">
        <w:t>Inferential Statistics</w:t>
      </w:r>
      <w:bookmarkEnd w:id="28"/>
    </w:p>
    <w:p w14:paraId="4F2509FF" w14:textId="1F1FD143" w:rsidR="0021245D" w:rsidRDefault="0021245D" w:rsidP="0021245D"/>
    <w:p w14:paraId="05584976" w14:textId="7588E79C" w:rsidR="000B3781" w:rsidRDefault="000B3781" w:rsidP="000B3781">
      <w:r>
        <w:t xml:space="preserve">Inferential statistics were performed on populations of the Production Volume Index in notebook section 2.3.1. As the data is non-normal, the non-parametric Kruskal Wallis test was chosen to determine if statistically significant difference between the medians of three or more independent groups. The results are summarised in </w:t>
      </w:r>
      <w:r>
        <w:fldChar w:fldCharType="begin"/>
      </w:r>
      <w:r>
        <w:instrText xml:space="preserve"> REF _Ref137827193 \h </w:instrText>
      </w:r>
      <w:r>
        <w:fldChar w:fldCharType="separate"/>
      </w:r>
      <w:r w:rsidR="002F6820">
        <w:t xml:space="preserve">Table </w:t>
      </w:r>
      <w:r w:rsidR="002F6820">
        <w:rPr>
          <w:noProof/>
        </w:rPr>
        <w:t>2</w:t>
      </w:r>
      <w:r>
        <w:fldChar w:fldCharType="end"/>
      </w:r>
      <w:r>
        <w:t xml:space="preserve">. </w:t>
      </w:r>
      <w:r>
        <w:fldChar w:fldCharType="begin" w:fldLock="1"/>
      </w:r>
      <w:r>
        <w:instrText>ADDIN CSL_CITATION {"citationItems":[{"id":"ITEM-1","itemData":{"URL":"https://docs.scipy.org/doc/scipy/reference/generated/scipy.stats.kruskal.html","accessed":{"date-parts":[["2023","6","13"]]},"author":[{"dropping-particle":"","family":"SciPy","given":"","non-dropping-particle":"","parse-names":false,"suffix":""}],"container-title":"SciPy","id":"ITEM-1","issued":{"date-parts":[["0"]]},"title":"scipy.stats.kruskal — SciPy v1.10.1 Manual","type":"webpage"},"uris":["http://www.mendeley.com/documents/?uuid=326ef8cf-2d46-3489-8baa-4182af2dac47"]},{"id":"ITEM-2","itemData":{"URL":"https://www.statology.org/kruskal-wallis-test-python/","accessed":{"date-parts":[["2023","6","13"]]},"author":[{"dropping-particle":"","family":"Zach","given":"","non-dropping-particle":"","parse-names":false,"suffix":""}],"container-title":"Statology","id":"ITEM-2","issued":{"date-parts":[["2020","7","13"]]},"title":"How to Perform a Kruskal-Wallis Test in Python - Statology","type":"webpage"},"uris":["http://www.mendeley.com/documents/?uuid=01fa3d37-863a-37b9-b292-d6ffbbf0fdd8"]},{"id":"ITEM-3","itemData":{"URL":"https://www.geeksforgeeks.org/how-to-perform-a-kruskal-wallis-test-in-python/","accessed":{"date-parts":[["2023","6","13"]]},"author":[{"dropping-particle":"","family":"GeeksforGeeks","given":"","non-dropping-particle":"","parse-names":false,"suffix":""}],"container-title":"GeeksforGeeks","id":"ITEM-3","issued":{"date-parts":[["0"]]},"title":"How to Perform a Kruskal-Wallis Test in Python","type":"webpage"},"uris":["http://www.mendeley.com/documents/?uuid=85650f25-c728-3e8a-b3f9-c00cd282971c"]}],"mendeley":{"formattedCitation":"(GeeksforGeeks, no date d; SciPy, no date a; Zach, 2020a)","plainTextFormattedCitation":"(GeeksforGeeks, no date d; SciPy, no date a; Zach, 2020a)","previouslyFormattedCitation":"(GeeksforGeeks, no date d; SciPy, no date a; Zach, 2020a)"},"properties":{"noteIndex":0},"schema":"https://github.com/citation-style-language/schema/raw/master/csl-citation.json"}</w:instrText>
      </w:r>
      <w:r>
        <w:fldChar w:fldCharType="separate"/>
      </w:r>
      <w:r w:rsidRPr="00734E2D">
        <w:rPr>
          <w:noProof/>
        </w:rPr>
        <w:t>(GeeksforGeeks, no date d; SciPy, no date a; Zach, 2020a)</w:t>
      </w:r>
      <w:r>
        <w:fldChar w:fldCharType="end"/>
      </w:r>
      <w:r>
        <w:t>.</w:t>
      </w:r>
    </w:p>
    <w:p w14:paraId="2706F355" w14:textId="77777777" w:rsidR="000B3781" w:rsidRDefault="000B3781" w:rsidP="000B3781"/>
    <w:p w14:paraId="50B1D7F3" w14:textId="417F7B1C" w:rsidR="000B3781" w:rsidRDefault="000B3781" w:rsidP="000B3781">
      <w:pPr>
        <w:pStyle w:val="Caption"/>
        <w:keepNext/>
        <w:jc w:val="center"/>
      </w:pPr>
      <w:bookmarkStart w:id="29" w:name="_Ref137827193"/>
      <w:r>
        <w:lastRenderedPageBreak/>
        <w:t xml:space="preserve">Table </w:t>
      </w:r>
      <w:fldSimple w:instr=" SEQ Table \* ARABIC ">
        <w:r w:rsidR="002F6820">
          <w:rPr>
            <w:noProof/>
          </w:rPr>
          <w:t>2</w:t>
        </w:r>
      </w:fldSimple>
      <w:bookmarkEnd w:id="29"/>
      <w:r>
        <w:t>: Assumptions, Hypothesis and Result for Kruskal-Wallis Test on Production Volume Index Data</w:t>
      </w:r>
    </w:p>
    <w:tbl>
      <w:tblPr>
        <w:tblStyle w:val="TableGrid"/>
        <w:tblW w:w="0" w:type="auto"/>
        <w:tblInd w:w="-113" w:type="dxa"/>
        <w:tblLook w:val="04A0" w:firstRow="1" w:lastRow="0" w:firstColumn="1" w:lastColumn="0" w:noHBand="0" w:noVBand="1"/>
      </w:tblPr>
      <w:tblGrid>
        <w:gridCol w:w="1288"/>
        <w:gridCol w:w="3690"/>
        <w:gridCol w:w="3607"/>
      </w:tblGrid>
      <w:tr w:rsidR="000B3781" w:rsidRPr="00A42DCE" w14:paraId="5527388D" w14:textId="7AEA68B8" w:rsidTr="00B57B52">
        <w:trPr>
          <w:trHeight w:val="454"/>
        </w:trPr>
        <w:tc>
          <w:tcPr>
            <w:tcW w:w="0" w:type="auto"/>
            <w:shd w:val="clear" w:color="auto" w:fill="D9D9D9" w:themeFill="background1" w:themeFillShade="D9"/>
            <w:vAlign w:val="center"/>
          </w:tcPr>
          <w:p w14:paraId="51B65779" w14:textId="77777777" w:rsidR="000B3781" w:rsidRPr="00A42DCE" w:rsidRDefault="000B3781" w:rsidP="00292095">
            <w:pPr>
              <w:jc w:val="center"/>
              <w:rPr>
                <w:rFonts w:cstheme="minorHAnsi"/>
                <w:b/>
                <w:bCs/>
                <w:sz w:val="20"/>
                <w:szCs w:val="20"/>
              </w:rPr>
            </w:pPr>
            <w:r w:rsidRPr="00A42DCE">
              <w:rPr>
                <w:rFonts w:cstheme="minorHAnsi"/>
                <w:b/>
                <w:bCs/>
                <w:sz w:val="20"/>
                <w:szCs w:val="20"/>
              </w:rPr>
              <w:t>Assumptions</w:t>
            </w:r>
          </w:p>
        </w:tc>
        <w:tc>
          <w:tcPr>
            <w:tcW w:w="0" w:type="auto"/>
            <w:gridSpan w:val="2"/>
            <w:vAlign w:val="center"/>
          </w:tcPr>
          <w:p w14:paraId="3D9DD3CB" w14:textId="77777777" w:rsidR="000B3781" w:rsidRPr="008D396D" w:rsidRDefault="000B3781" w:rsidP="00292095">
            <w:pPr>
              <w:numPr>
                <w:ilvl w:val="0"/>
                <w:numId w:val="22"/>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8D396D">
              <w:rPr>
                <w:rFonts w:cstheme="minorHAnsi"/>
                <w:color w:val="000000"/>
                <w:sz w:val="20"/>
                <w:szCs w:val="20"/>
                <w:lang w:val="en-GB" w:eastAsia="en-GB"/>
              </w:rPr>
              <w:t>independent variables with one or more groups</w:t>
            </w:r>
            <w:r>
              <w:rPr>
                <w:rFonts w:cstheme="minorHAnsi"/>
                <w:color w:val="000000"/>
                <w:sz w:val="20"/>
                <w:szCs w:val="20"/>
                <w:lang w:val="en-GB" w:eastAsia="en-GB"/>
              </w:rPr>
              <w:t>.</w:t>
            </w:r>
          </w:p>
          <w:p w14:paraId="6AD2E431" w14:textId="77777777" w:rsidR="000B3781" w:rsidRPr="008D396D" w:rsidRDefault="000B3781" w:rsidP="00292095">
            <w:pPr>
              <w:numPr>
                <w:ilvl w:val="0"/>
                <w:numId w:val="22"/>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8D396D">
              <w:rPr>
                <w:rFonts w:cstheme="minorHAnsi"/>
                <w:color w:val="000000"/>
                <w:sz w:val="20"/>
                <w:szCs w:val="20"/>
                <w:lang w:val="en-GB" w:eastAsia="en-GB"/>
              </w:rPr>
              <w:t>values are ranked</w:t>
            </w:r>
            <w:r>
              <w:rPr>
                <w:rFonts w:cstheme="minorHAnsi"/>
                <w:color w:val="000000"/>
                <w:sz w:val="20"/>
                <w:szCs w:val="20"/>
                <w:lang w:val="en-GB" w:eastAsia="en-GB"/>
              </w:rPr>
              <w:t>.</w:t>
            </w:r>
          </w:p>
          <w:p w14:paraId="0DC065D7" w14:textId="378916A6" w:rsidR="000B3781" w:rsidRPr="008D396D" w:rsidRDefault="000B3781" w:rsidP="00292095">
            <w:pPr>
              <w:numPr>
                <w:ilvl w:val="0"/>
                <w:numId w:val="22"/>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8D396D">
              <w:rPr>
                <w:rFonts w:cstheme="minorHAnsi"/>
                <w:color w:val="000000"/>
                <w:sz w:val="20"/>
                <w:szCs w:val="20"/>
                <w:lang w:val="en-GB" w:eastAsia="en-GB"/>
              </w:rPr>
              <w:t>Doesn't require a specific distribution</w:t>
            </w:r>
            <w:r>
              <w:rPr>
                <w:rFonts w:cstheme="minorHAnsi"/>
                <w:color w:val="000000"/>
                <w:sz w:val="20"/>
                <w:szCs w:val="20"/>
                <w:lang w:val="en-GB" w:eastAsia="en-GB"/>
              </w:rPr>
              <w:t>.</w:t>
            </w:r>
          </w:p>
        </w:tc>
      </w:tr>
      <w:tr w:rsidR="000B3781" w:rsidRPr="00A42DCE" w14:paraId="08880654" w14:textId="290F9A7C" w:rsidTr="000B3781">
        <w:trPr>
          <w:trHeight w:val="454"/>
        </w:trPr>
        <w:tc>
          <w:tcPr>
            <w:tcW w:w="0" w:type="auto"/>
            <w:shd w:val="clear" w:color="auto" w:fill="D9D9D9" w:themeFill="background1" w:themeFillShade="D9"/>
            <w:vAlign w:val="center"/>
          </w:tcPr>
          <w:p w14:paraId="5CB16352" w14:textId="77777777" w:rsidR="000B3781" w:rsidRPr="00A42DCE" w:rsidRDefault="000B3781" w:rsidP="00292095">
            <w:pPr>
              <w:jc w:val="center"/>
              <w:rPr>
                <w:rFonts w:cstheme="minorHAnsi"/>
                <w:b/>
                <w:bCs/>
                <w:sz w:val="20"/>
                <w:szCs w:val="20"/>
              </w:rPr>
            </w:pPr>
            <w:r w:rsidRPr="00A42DCE">
              <w:rPr>
                <w:rFonts w:cstheme="minorHAnsi"/>
                <w:b/>
                <w:bCs/>
                <w:sz w:val="20"/>
                <w:szCs w:val="20"/>
              </w:rPr>
              <w:t>Hypothesis</w:t>
            </w:r>
          </w:p>
        </w:tc>
        <w:tc>
          <w:tcPr>
            <w:tcW w:w="0" w:type="auto"/>
            <w:vAlign w:val="center"/>
          </w:tcPr>
          <w:p w14:paraId="1C3C226C" w14:textId="77777777" w:rsidR="000B3781" w:rsidRDefault="000B3781" w:rsidP="00292095">
            <w:pPr>
              <w:shd w:val="clear" w:color="auto" w:fill="FFFFFF"/>
              <w:overflowPunct/>
              <w:autoSpaceDE/>
              <w:autoSpaceDN/>
              <w:adjustRightInd/>
              <w:textAlignment w:val="auto"/>
              <w:rPr>
                <w:rFonts w:cstheme="minorHAnsi"/>
                <w:color w:val="000000"/>
                <w:sz w:val="20"/>
                <w:szCs w:val="20"/>
                <w:lang w:val="en-GB" w:eastAsia="en-GB"/>
              </w:rPr>
            </w:pPr>
            <w:r w:rsidRPr="008D396D">
              <w:rPr>
                <w:rFonts w:cstheme="minorHAnsi"/>
                <w:color w:val="000000"/>
                <w:sz w:val="20"/>
                <w:szCs w:val="20"/>
                <w:lang w:val="en-GB" w:eastAsia="en-GB"/>
              </w:rPr>
              <w:t>Hypothesis:</w:t>
            </w:r>
          </w:p>
          <w:p w14:paraId="4A0156B6" w14:textId="77777777" w:rsidR="000B3781" w:rsidRPr="008D396D" w:rsidRDefault="000B3781" w:rsidP="00292095">
            <w:pPr>
              <w:shd w:val="clear" w:color="auto" w:fill="FFFFFF"/>
              <w:overflowPunct/>
              <w:autoSpaceDE/>
              <w:autoSpaceDN/>
              <w:adjustRightInd/>
              <w:textAlignment w:val="auto"/>
              <w:rPr>
                <w:rFonts w:cstheme="minorHAnsi"/>
                <w:color w:val="000000"/>
                <w:sz w:val="20"/>
                <w:szCs w:val="20"/>
                <w:lang w:val="en-GB" w:eastAsia="en-GB"/>
              </w:rPr>
            </w:pPr>
          </w:p>
          <w:p w14:paraId="306856EA" w14:textId="17A6699E" w:rsidR="000B3781" w:rsidRPr="008D396D" w:rsidRDefault="000B3781" w:rsidP="00292095">
            <w:pPr>
              <w:pStyle w:val="ListParagraph"/>
              <w:numPr>
                <w:ilvl w:val="0"/>
                <w:numId w:val="24"/>
              </w:numPr>
              <w:shd w:val="clear" w:color="auto" w:fill="FFFFFF"/>
              <w:overflowPunct/>
              <w:autoSpaceDE/>
              <w:autoSpaceDN/>
              <w:adjustRightInd/>
              <w:textAlignment w:val="auto"/>
              <w:rPr>
                <w:rFonts w:cstheme="minorHAnsi"/>
                <w:color w:val="000000"/>
                <w:sz w:val="20"/>
                <w:szCs w:val="20"/>
                <w:lang w:val="en-GB" w:eastAsia="en-GB"/>
              </w:rPr>
            </w:pPr>
            <w:r w:rsidRPr="008D396D">
              <w:rPr>
                <w:rFonts w:cstheme="minorHAnsi"/>
                <w:color w:val="000000"/>
                <w:sz w:val="20"/>
                <w:szCs w:val="20"/>
                <w:lang w:val="en-GB" w:eastAsia="en-GB"/>
              </w:rPr>
              <w:t xml:space="preserve">H0: </w:t>
            </w:r>
            <w:r w:rsidRPr="000B3781">
              <w:rPr>
                <w:rFonts w:cstheme="minorHAnsi"/>
                <w:color w:val="000000"/>
                <w:sz w:val="20"/>
                <w:szCs w:val="20"/>
                <w:lang w:val="en-GB" w:eastAsia="en-GB"/>
              </w:rPr>
              <w:t>The medians for Production Volume Index for each year are equal</w:t>
            </w:r>
          </w:p>
          <w:p w14:paraId="77B32E1A" w14:textId="7894FA5C" w:rsidR="000B3781" w:rsidRDefault="000B3781" w:rsidP="000B3781">
            <w:pPr>
              <w:pStyle w:val="ListParagraph"/>
              <w:numPr>
                <w:ilvl w:val="0"/>
                <w:numId w:val="24"/>
              </w:numPr>
              <w:shd w:val="clear" w:color="auto" w:fill="FFFFFF"/>
              <w:overflowPunct/>
              <w:autoSpaceDE/>
              <w:autoSpaceDN/>
              <w:adjustRightInd/>
              <w:spacing w:before="240"/>
              <w:textAlignment w:val="auto"/>
              <w:rPr>
                <w:rFonts w:cstheme="minorHAnsi"/>
                <w:color w:val="000000"/>
                <w:sz w:val="20"/>
                <w:szCs w:val="20"/>
                <w:lang w:val="en-GB" w:eastAsia="en-GB"/>
              </w:rPr>
            </w:pPr>
            <w:r w:rsidRPr="000B3781">
              <w:rPr>
                <w:rFonts w:cstheme="minorHAnsi"/>
                <w:color w:val="000000"/>
                <w:sz w:val="20"/>
                <w:szCs w:val="20"/>
                <w:lang w:val="en-GB" w:eastAsia="en-GB"/>
              </w:rPr>
              <w:t>Ha: The medians for Production Volume Index for each year are not equal</w:t>
            </w:r>
          </w:p>
          <w:p w14:paraId="4A145184" w14:textId="065EA381" w:rsidR="000B3781" w:rsidRPr="000B3781" w:rsidRDefault="000B3781" w:rsidP="000B3781">
            <w:pPr>
              <w:shd w:val="clear" w:color="auto" w:fill="FFFFFF"/>
              <w:overflowPunct/>
              <w:autoSpaceDE/>
              <w:autoSpaceDN/>
              <w:adjustRightInd/>
              <w:spacing w:before="240"/>
              <w:textAlignment w:val="auto"/>
              <w:rPr>
                <w:rFonts w:cstheme="minorHAnsi"/>
                <w:color w:val="000000"/>
                <w:sz w:val="20"/>
                <w:szCs w:val="20"/>
                <w:lang w:val="en-GB" w:eastAsia="en-GB"/>
              </w:rPr>
            </w:pPr>
            <w:r w:rsidRPr="000B3781">
              <w:rPr>
                <w:rFonts w:cstheme="minorHAnsi"/>
                <w:color w:val="000000"/>
                <w:sz w:val="20"/>
                <w:szCs w:val="20"/>
                <w:lang w:val="en-GB" w:eastAsia="en-GB"/>
              </w:rPr>
              <w:t>Significance Level is 0.05</w:t>
            </w:r>
          </w:p>
        </w:tc>
        <w:tc>
          <w:tcPr>
            <w:tcW w:w="0" w:type="auto"/>
          </w:tcPr>
          <w:p w14:paraId="1292FACE" w14:textId="77777777" w:rsidR="000B3781" w:rsidRDefault="000B3781" w:rsidP="000B3781">
            <w:pPr>
              <w:shd w:val="clear" w:color="auto" w:fill="FFFFFF"/>
              <w:overflowPunct/>
              <w:autoSpaceDE/>
              <w:autoSpaceDN/>
              <w:adjustRightInd/>
              <w:textAlignment w:val="auto"/>
              <w:rPr>
                <w:rFonts w:cstheme="minorHAnsi"/>
                <w:color w:val="000000"/>
                <w:sz w:val="20"/>
                <w:szCs w:val="20"/>
                <w:lang w:val="en-GB" w:eastAsia="en-GB"/>
              </w:rPr>
            </w:pPr>
            <w:r w:rsidRPr="008D396D">
              <w:rPr>
                <w:rFonts w:cstheme="minorHAnsi"/>
                <w:color w:val="000000"/>
                <w:sz w:val="20"/>
                <w:szCs w:val="20"/>
                <w:lang w:val="en-GB" w:eastAsia="en-GB"/>
              </w:rPr>
              <w:t>Hypothesis:</w:t>
            </w:r>
          </w:p>
          <w:p w14:paraId="2BAC5B79" w14:textId="77777777" w:rsidR="000B3781" w:rsidRPr="008D396D" w:rsidRDefault="000B3781" w:rsidP="000B3781">
            <w:pPr>
              <w:shd w:val="clear" w:color="auto" w:fill="FFFFFF"/>
              <w:overflowPunct/>
              <w:autoSpaceDE/>
              <w:autoSpaceDN/>
              <w:adjustRightInd/>
              <w:textAlignment w:val="auto"/>
              <w:rPr>
                <w:rFonts w:cstheme="minorHAnsi"/>
                <w:color w:val="000000"/>
                <w:sz w:val="20"/>
                <w:szCs w:val="20"/>
                <w:lang w:val="en-GB" w:eastAsia="en-GB"/>
              </w:rPr>
            </w:pPr>
          </w:p>
          <w:p w14:paraId="0E3DF200" w14:textId="07680374" w:rsidR="000B3781" w:rsidRPr="008D396D" w:rsidRDefault="000B3781" w:rsidP="000B3781">
            <w:pPr>
              <w:pStyle w:val="ListParagraph"/>
              <w:numPr>
                <w:ilvl w:val="0"/>
                <w:numId w:val="24"/>
              </w:numPr>
              <w:shd w:val="clear" w:color="auto" w:fill="FFFFFF"/>
              <w:overflowPunct/>
              <w:autoSpaceDE/>
              <w:autoSpaceDN/>
              <w:adjustRightInd/>
              <w:textAlignment w:val="auto"/>
              <w:rPr>
                <w:rFonts w:cstheme="minorHAnsi"/>
                <w:color w:val="000000"/>
                <w:sz w:val="20"/>
                <w:szCs w:val="20"/>
                <w:lang w:val="en-GB" w:eastAsia="en-GB"/>
              </w:rPr>
            </w:pPr>
            <w:r w:rsidRPr="008D396D">
              <w:rPr>
                <w:rFonts w:cstheme="minorHAnsi"/>
                <w:color w:val="000000"/>
                <w:sz w:val="20"/>
                <w:szCs w:val="20"/>
                <w:lang w:val="en-GB" w:eastAsia="en-GB"/>
              </w:rPr>
              <w:t xml:space="preserve">H0: </w:t>
            </w:r>
            <w:r w:rsidRPr="000B3781">
              <w:rPr>
                <w:rFonts w:cstheme="minorHAnsi"/>
                <w:color w:val="000000"/>
                <w:sz w:val="20"/>
                <w:szCs w:val="20"/>
                <w:lang w:val="en-GB" w:eastAsia="en-GB"/>
              </w:rPr>
              <w:t>The medians for Production Volume Index for last three years are equal</w:t>
            </w:r>
          </w:p>
          <w:p w14:paraId="79799096" w14:textId="3C30A153" w:rsidR="000B3781" w:rsidRDefault="000B3781" w:rsidP="000B3781">
            <w:pPr>
              <w:pStyle w:val="ListParagraph"/>
              <w:numPr>
                <w:ilvl w:val="0"/>
                <w:numId w:val="24"/>
              </w:numPr>
              <w:shd w:val="clear" w:color="auto" w:fill="FFFFFF"/>
              <w:overflowPunct/>
              <w:autoSpaceDE/>
              <w:autoSpaceDN/>
              <w:adjustRightInd/>
              <w:spacing w:before="240"/>
              <w:textAlignment w:val="auto"/>
              <w:rPr>
                <w:rFonts w:cstheme="minorHAnsi"/>
                <w:color w:val="000000"/>
                <w:sz w:val="20"/>
                <w:szCs w:val="20"/>
                <w:lang w:val="en-GB" w:eastAsia="en-GB"/>
              </w:rPr>
            </w:pPr>
            <w:r w:rsidRPr="000B3781">
              <w:rPr>
                <w:rFonts w:cstheme="minorHAnsi"/>
                <w:color w:val="000000"/>
                <w:sz w:val="20"/>
                <w:szCs w:val="20"/>
                <w:lang w:val="en-GB" w:eastAsia="en-GB"/>
              </w:rPr>
              <w:t>Ha: The medians for Production Volume Index for last three years are not equal</w:t>
            </w:r>
          </w:p>
          <w:p w14:paraId="56A6556C" w14:textId="47ACB93C" w:rsidR="000B3781" w:rsidRPr="008D396D" w:rsidRDefault="000B3781" w:rsidP="000B3781">
            <w:pPr>
              <w:shd w:val="clear" w:color="auto" w:fill="FFFFFF"/>
              <w:overflowPunct/>
              <w:autoSpaceDE/>
              <w:autoSpaceDN/>
              <w:adjustRightInd/>
              <w:textAlignment w:val="auto"/>
              <w:rPr>
                <w:rFonts w:cstheme="minorHAnsi"/>
                <w:color w:val="000000"/>
                <w:sz w:val="20"/>
                <w:szCs w:val="20"/>
                <w:lang w:val="en-GB" w:eastAsia="en-GB"/>
              </w:rPr>
            </w:pPr>
            <w:r w:rsidRPr="000B3781">
              <w:rPr>
                <w:rFonts w:cstheme="minorHAnsi"/>
                <w:color w:val="000000"/>
                <w:sz w:val="20"/>
                <w:szCs w:val="20"/>
                <w:lang w:val="en-GB" w:eastAsia="en-GB"/>
              </w:rPr>
              <w:t>Significance Level is 0.05</w:t>
            </w:r>
          </w:p>
        </w:tc>
      </w:tr>
      <w:tr w:rsidR="000B3781" w:rsidRPr="00A42DCE" w14:paraId="52053282" w14:textId="4627E9EC" w:rsidTr="000B3781">
        <w:trPr>
          <w:trHeight w:val="454"/>
        </w:trPr>
        <w:tc>
          <w:tcPr>
            <w:tcW w:w="0" w:type="auto"/>
            <w:shd w:val="clear" w:color="auto" w:fill="D9D9D9" w:themeFill="background1" w:themeFillShade="D9"/>
            <w:vAlign w:val="center"/>
          </w:tcPr>
          <w:p w14:paraId="65678208" w14:textId="77777777" w:rsidR="000B3781" w:rsidRPr="00A42DCE" w:rsidRDefault="000B3781" w:rsidP="00292095">
            <w:pPr>
              <w:jc w:val="center"/>
              <w:rPr>
                <w:rFonts w:cstheme="minorHAnsi"/>
                <w:b/>
                <w:bCs/>
                <w:sz w:val="20"/>
                <w:szCs w:val="20"/>
              </w:rPr>
            </w:pPr>
            <w:r w:rsidRPr="00A42DCE">
              <w:rPr>
                <w:rFonts w:cstheme="minorHAnsi"/>
                <w:b/>
                <w:bCs/>
                <w:sz w:val="20"/>
                <w:szCs w:val="20"/>
              </w:rPr>
              <w:t>Result</w:t>
            </w:r>
          </w:p>
        </w:tc>
        <w:tc>
          <w:tcPr>
            <w:tcW w:w="0" w:type="auto"/>
            <w:vAlign w:val="center"/>
          </w:tcPr>
          <w:p w14:paraId="6BC61EFF" w14:textId="77777777" w:rsidR="000B3781" w:rsidRPr="000B3781" w:rsidRDefault="000B3781" w:rsidP="000B3781">
            <w:pPr>
              <w:pStyle w:val="ListParagraph"/>
              <w:numPr>
                <w:ilvl w:val="0"/>
                <w:numId w:val="21"/>
              </w:numPr>
              <w:rPr>
                <w:rFonts w:cstheme="minorHAnsi"/>
                <w:sz w:val="20"/>
                <w:szCs w:val="20"/>
              </w:rPr>
            </w:pPr>
            <w:r w:rsidRPr="000B3781">
              <w:rPr>
                <w:rFonts w:cstheme="minorHAnsi"/>
                <w:sz w:val="20"/>
                <w:szCs w:val="20"/>
              </w:rPr>
              <w:t>Statistic Value: 19.53730584536599</w:t>
            </w:r>
          </w:p>
          <w:p w14:paraId="2A9FFDE5" w14:textId="77777777" w:rsidR="000B3781" w:rsidRPr="000B3781" w:rsidRDefault="000B3781" w:rsidP="000B3781">
            <w:pPr>
              <w:pStyle w:val="ListParagraph"/>
              <w:numPr>
                <w:ilvl w:val="0"/>
                <w:numId w:val="21"/>
              </w:numPr>
              <w:rPr>
                <w:rFonts w:cstheme="minorHAnsi"/>
                <w:sz w:val="20"/>
                <w:szCs w:val="20"/>
              </w:rPr>
            </w:pPr>
            <w:r w:rsidRPr="000B3781">
              <w:rPr>
                <w:rFonts w:cstheme="minorHAnsi"/>
                <w:sz w:val="20"/>
                <w:szCs w:val="20"/>
              </w:rPr>
              <w:t>p-value: 0.0006161540674819821</w:t>
            </w:r>
          </w:p>
          <w:p w14:paraId="2F3CFEBC" w14:textId="1AAD2E94" w:rsidR="000B3781" w:rsidRPr="00A42DCE" w:rsidRDefault="000B3781" w:rsidP="000B3781">
            <w:pPr>
              <w:pStyle w:val="ListParagraph"/>
              <w:numPr>
                <w:ilvl w:val="0"/>
                <w:numId w:val="21"/>
              </w:numPr>
              <w:rPr>
                <w:rFonts w:cstheme="minorHAnsi"/>
                <w:sz w:val="20"/>
                <w:szCs w:val="20"/>
              </w:rPr>
            </w:pPr>
            <w:r w:rsidRPr="000B3781">
              <w:rPr>
                <w:rFonts w:cstheme="minorHAnsi"/>
                <w:sz w:val="20"/>
                <w:szCs w:val="20"/>
              </w:rPr>
              <w:t>Reject the Null Hypothesis, the medians for Production Volume Index every five years are not equal</w:t>
            </w:r>
          </w:p>
        </w:tc>
        <w:tc>
          <w:tcPr>
            <w:tcW w:w="0" w:type="auto"/>
          </w:tcPr>
          <w:p w14:paraId="3D66C568" w14:textId="77777777" w:rsidR="000B3781" w:rsidRPr="000B3781" w:rsidRDefault="000B3781" w:rsidP="000B3781">
            <w:pPr>
              <w:pStyle w:val="ListParagraph"/>
              <w:numPr>
                <w:ilvl w:val="0"/>
                <w:numId w:val="21"/>
              </w:numPr>
              <w:rPr>
                <w:rFonts w:cstheme="minorHAnsi"/>
                <w:sz w:val="20"/>
                <w:szCs w:val="20"/>
              </w:rPr>
            </w:pPr>
            <w:r w:rsidRPr="000B3781">
              <w:rPr>
                <w:rFonts w:cstheme="minorHAnsi"/>
                <w:sz w:val="20"/>
                <w:szCs w:val="20"/>
              </w:rPr>
              <w:t>Statistic Value: 3.0120958207326103</w:t>
            </w:r>
          </w:p>
          <w:p w14:paraId="2AAFF7B5" w14:textId="77777777" w:rsidR="000B3781" w:rsidRPr="000B3781" w:rsidRDefault="000B3781" w:rsidP="000B3781">
            <w:pPr>
              <w:pStyle w:val="ListParagraph"/>
              <w:numPr>
                <w:ilvl w:val="0"/>
                <w:numId w:val="21"/>
              </w:numPr>
              <w:rPr>
                <w:rFonts w:cstheme="minorHAnsi"/>
                <w:sz w:val="20"/>
                <w:szCs w:val="20"/>
              </w:rPr>
            </w:pPr>
            <w:r w:rsidRPr="000B3781">
              <w:rPr>
                <w:rFonts w:cstheme="minorHAnsi"/>
                <w:sz w:val="20"/>
                <w:szCs w:val="20"/>
              </w:rPr>
              <w:t>p-value: 0.22178476146606121</w:t>
            </w:r>
          </w:p>
          <w:p w14:paraId="0445ECD6" w14:textId="464A3256" w:rsidR="000B3781" w:rsidRPr="008D396D" w:rsidRDefault="000B3781" w:rsidP="000B3781">
            <w:pPr>
              <w:pStyle w:val="ListParagraph"/>
              <w:numPr>
                <w:ilvl w:val="0"/>
                <w:numId w:val="21"/>
              </w:numPr>
              <w:rPr>
                <w:rFonts w:cstheme="minorHAnsi"/>
                <w:sz w:val="20"/>
                <w:szCs w:val="20"/>
              </w:rPr>
            </w:pPr>
            <w:r w:rsidRPr="000B3781">
              <w:rPr>
                <w:rFonts w:cstheme="minorHAnsi"/>
                <w:sz w:val="20"/>
                <w:szCs w:val="20"/>
              </w:rPr>
              <w:t>Fail to Reject the Null Hypothesis, the medians for Production Volume Index for last three years are equal</w:t>
            </w:r>
          </w:p>
        </w:tc>
      </w:tr>
    </w:tbl>
    <w:p w14:paraId="24657823" w14:textId="77777777" w:rsidR="000B3781" w:rsidRDefault="000B3781" w:rsidP="0021245D"/>
    <w:p w14:paraId="7665F931" w14:textId="06FA2F2E" w:rsidR="0021245D" w:rsidRPr="002F2AA9" w:rsidRDefault="0021245D" w:rsidP="0091347F">
      <w:pPr>
        <w:pStyle w:val="Heading3"/>
      </w:pPr>
      <w:bookmarkStart w:id="30" w:name="_Toc137828238"/>
      <w:r w:rsidRPr="002F2AA9">
        <w:t>Comparison Between EU Countries and Ireland</w:t>
      </w:r>
      <w:bookmarkEnd w:id="30"/>
    </w:p>
    <w:p w14:paraId="17C4DA8E" w14:textId="7B78CF2B" w:rsidR="0021245D" w:rsidRDefault="0021245D" w:rsidP="0021245D"/>
    <w:p w14:paraId="19B71CCB" w14:textId="117FA432" w:rsidR="0021245D" w:rsidRDefault="0021245D" w:rsidP="0021245D">
      <w:r>
        <w:t xml:space="preserve">An analysis was performed by the Housing Agency Ireland on the construction costs between Ireland, UK, Germany, France and the Netherlands in 2018 due to similarities in climate, labour and economy. They concluded that Ireland, UK, Germany and France were comparable for construction costs. </w:t>
      </w:r>
      <w:r>
        <w:fldChar w:fldCharType="begin" w:fldLock="1"/>
      </w:r>
      <w:r>
        <w:instrText>ADDIN CSL_CITATION {"citationItems":[{"id":"ITEM-1","itemData":{"author":[{"dropping-particle":"","family":"The Housing Agency","given":"","non-dropping-particle":"","parse-names":false,"suffix":""}],"id":"ITEM-1","issued":{"date-parts":[["2018","3"]]},"number-of-pages":"0-36","publisher-place":"Dublin","title":"Comparison of Residential Construction Costs in Ireland to other European Countries","type":"report"},"uris":["http://www.mendeley.com/documents/?uuid=e1ec45e3-151a-3344-ac17-468a2dacfaf1"]}],"mendeley":{"formattedCitation":"(The Housing Agency, 2018)","plainTextFormattedCitation":"(The Housing Agency, 2018)","previouslyFormattedCitation":"(The Housing Agency, 2018)"},"properties":{"noteIndex":0},"schema":"https://github.com/citation-style-language/schema/raw/master/csl-citation.json"}</w:instrText>
      </w:r>
      <w:r>
        <w:fldChar w:fldCharType="separate"/>
      </w:r>
      <w:r w:rsidRPr="0021245D">
        <w:rPr>
          <w:noProof/>
        </w:rPr>
        <w:t>(The Housing Agency, 2018)</w:t>
      </w:r>
      <w:r>
        <w:fldChar w:fldCharType="end"/>
      </w:r>
      <w:r>
        <w:t xml:space="preserve"> </w:t>
      </w:r>
      <w:r w:rsidR="0091347F">
        <w:t xml:space="preserve">Therefore, these countries will be assessed for similarities. </w:t>
      </w:r>
      <w:r>
        <w:t xml:space="preserve">The </w:t>
      </w:r>
      <w:r w:rsidR="0028128A">
        <w:t xml:space="preserve">data was subset and </w:t>
      </w:r>
      <w:r>
        <w:t xml:space="preserve">normality was tested </w:t>
      </w:r>
      <w:r w:rsidR="0028128A">
        <w:t xml:space="preserve">as discussed in section </w:t>
      </w:r>
      <w:r w:rsidR="0028128A">
        <w:fldChar w:fldCharType="begin"/>
      </w:r>
      <w:r w:rsidR="0028128A">
        <w:instrText xml:space="preserve"> REF _Ref137769021 \r \h </w:instrText>
      </w:r>
      <w:r w:rsidR="0028128A">
        <w:fldChar w:fldCharType="separate"/>
      </w:r>
      <w:r w:rsidR="002F6820">
        <w:t>3.2.1</w:t>
      </w:r>
      <w:r w:rsidR="0028128A">
        <w:fldChar w:fldCharType="end"/>
      </w:r>
      <w:r w:rsidR="0028128A">
        <w:t xml:space="preserve"> and concluded non-normal</w:t>
      </w:r>
      <w:r>
        <w:t xml:space="preserve">. Therefore, non-parametric tests were chosen as these don’t require a desired distribution. </w:t>
      </w:r>
      <w:r w:rsidR="00E90727">
        <w:t xml:space="preserve">The tests and results are summarised below. Each test has a set of assumptions that must be met for the test to be applied to the data. The applicability of the data to these tests were confirmed prior to selecting the variables. </w:t>
      </w:r>
      <w:r>
        <w:fldChar w:fldCharType="begin" w:fldLock="1"/>
      </w:r>
      <w:r w:rsidR="00A42DCE">
        <w:instrText>ADDIN CSL_CITATION {"citationItems":[{"id":"ITEM-1","itemData":{"ISBN":"1292099720","author":[{"dropping-particle":"","family":"Weiss","given":"Neil A.","non-dropping-particle":"","parse-names":false,"suffix":""}],"edition":"10th","id":"ITEM-1","issued":{"date-parts":[["2017"]]},"number-of-pages":"855","publisher":"Pearson Education","title":"Introductory Statistics","type":"book"},"uris":["http://www.mendeley.com/documents/?uuid=8f255434-7142-41f2-a43d-d3b9149466bc"]}],"mendeley":{"formattedCitation":"(Weiss, 2017)","plainTextFormattedCitation":"(Weiss, 2017)","previouslyFormattedCitation":"(Weiss, 2017)"},"properties":{"noteIndex":0},"schema":"https://github.com/citation-style-language/schema/raw/master/csl-citation.json"}</w:instrText>
      </w:r>
      <w:r>
        <w:fldChar w:fldCharType="separate"/>
      </w:r>
      <w:r w:rsidRPr="0021245D">
        <w:rPr>
          <w:noProof/>
        </w:rPr>
        <w:t>(Weiss, 2017)</w:t>
      </w:r>
      <w:r>
        <w:fldChar w:fldCharType="end"/>
      </w:r>
    </w:p>
    <w:p w14:paraId="78915D71" w14:textId="77777777" w:rsidR="0021245D" w:rsidRDefault="0021245D" w:rsidP="0021245D"/>
    <w:p w14:paraId="42BD4412" w14:textId="47FBF190" w:rsidR="0021245D" w:rsidRDefault="0028128A" w:rsidP="0021245D">
      <w:r>
        <w:t>T</w:t>
      </w:r>
      <w:r w:rsidR="0021245D">
        <w:t>he Mann-Whitney U Test</w:t>
      </w:r>
      <w:r>
        <w:t>,</w:t>
      </w:r>
      <w:r w:rsidR="0021245D">
        <w:t xml:space="preserve"> which compares the medians of two samples</w:t>
      </w:r>
      <w:r>
        <w:t>, is</w:t>
      </w:r>
      <w:r w:rsidR="00A42DCE">
        <w:t xml:space="preserve"> summarised in </w:t>
      </w:r>
      <w:r w:rsidR="00A42DCE">
        <w:fldChar w:fldCharType="begin"/>
      </w:r>
      <w:r w:rsidR="00A42DCE">
        <w:instrText xml:space="preserve"> REF _Ref137548377 \h </w:instrText>
      </w:r>
      <w:r w:rsidR="00A42DCE">
        <w:fldChar w:fldCharType="separate"/>
      </w:r>
      <w:r w:rsidR="002F6820">
        <w:t xml:space="preserve">Table </w:t>
      </w:r>
      <w:r w:rsidR="002F6820">
        <w:rPr>
          <w:noProof/>
        </w:rPr>
        <w:t>3</w:t>
      </w:r>
      <w:r w:rsidR="00A42DCE">
        <w:fldChar w:fldCharType="end"/>
      </w:r>
      <w:r w:rsidR="00A42DCE">
        <w:t>.</w:t>
      </w:r>
      <w:r w:rsidR="00A42DCE">
        <w:fldChar w:fldCharType="begin" w:fldLock="1"/>
      </w:r>
      <w:r w:rsidR="00D72931">
        <w:instrText>ADDIN CSL_CITATION {"citationItems":[{"id":"ITEM-1","itemData":{"URL":"https://www.geeksforgeeks.org/mann-and-whitney-u-test/","accessed":{"date-parts":[["2023","6","13"]]},"author":[{"dropping-particle":"","family":"Pawangfg","given":"","non-dropping-particle":"","parse-names":false,"suffix":""}],"container-title":"GeeksforGeeks","id":"ITEM-1","issued":{"date-parts":[["2020","11"]]},"title":"Mann and Whitney U test","type":"webpage"},"uris":["http://www.mendeley.com/documents/?uuid=c18c1834-8de5-3bbd-84e1-04b830c12a80"]},{"id":"ITEM-2","itemData":{"URL":"https://docs.scipy.org/doc/scipy/reference/generated/scipy.stats.mannwhitneyu.html","accessed":{"date-parts":[["2023","6","13"]]},"author":[{"dropping-particle":"","family":"SciPy","given":"","non-dropping-particle":"","parse-names":false,"suffix":""}],"id":"ITEM-2","issued":{"date-parts":[["0"]]},"title":"scipy.stats.mannwhitneyu — SciPy v1.10.1 Manual","type":"webpage"},"uris":["http://www.mendeley.com/documents/?uuid=9b16002c-8498-3d67-84b8-6472298a2b0c"]},{"id":"ITEM-3","itemData":{"ISBN":"1292099720","author":[{"dropping-particle":"","family":"Weiss","given":"Neil A.","non-dropping-particle":"","parse-names":false,"suffix":""}],"edition":"10th","id":"ITEM-3","issued":{"date-parts":[["2017"]]},"number-of-pages":"855","publisher":"Pearson Education","title":"Introductory Statistics","type":"book"},"uris":["http://www.mendeley.com/documents/?uuid=8f255434-7142-41f2-a43d-d3b9149466bc"]}],"mendeley":{"formattedCitation":"(SciPy, no date b; Weiss, 2017; Pawangfg, 2020)","plainTextFormattedCitation":"(SciPy, no date b; Weiss, 2017; Pawangfg, 2020)","previouslyFormattedCitation":"(SciPy, no date b; Weiss, 2017; Pawangfg, 2020)"},"properties":{"noteIndex":0},"schema":"https://github.com/citation-style-language/schema/raw/master/csl-citation.json"}</w:instrText>
      </w:r>
      <w:r w:rsidR="00A42DCE">
        <w:fldChar w:fldCharType="separate"/>
      </w:r>
      <w:r w:rsidR="00494775" w:rsidRPr="00494775">
        <w:rPr>
          <w:noProof/>
        </w:rPr>
        <w:t>(SciPy, no date b; Weiss, 2017; Pawangfg, 2020)</w:t>
      </w:r>
      <w:r w:rsidR="00A42DCE">
        <w:fldChar w:fldCharType="end"/>
      </w:r>
    </w:p>
    <w:p w14:paraId="2E644EBE" w14:textId="77777777" w:rsidR="00A42DCE" w:rsidRDefault="00A42DCE" w:rsidP="0021245D"/>
    <w:p w14:paraId="4983BA7C" w14:textId="26B95C3F" w:rsidR="00A42DCE" w:rsidRDefault="00A42DCE" w:rsidP="00A42DCE">
      <w:pPr>
        <w:pStyle w:val="Caption"/>
        <w:keepNext/>
        <w:jc w:val="center"/>
      </w:pPr>
      <w:bookmarkStart w:id="31" w:name="_Ref137548377"/>
      <w:r>
        <w:t xml:space="preserve">Table </w:t>
      </w:r>
      <w:fldSimple w:instr=" SEQ Table \* ARABIC ">
        <w:r w:rsidR="002F6820">
          <w:rPr>
            <w:noProof/>
          </w:rPr>
          <w:t>3</w:t>
        </w:r>
      </w:fldSimple>
      <w:bookmarkEnd w:id="31"/>
      <w:r>
        <w:t>: Assumptions, Hypothesis and Result for Mann-Whitney U Test</w:t>
      </w:r>
    </w:p>
    <w:tbl>
      <w:tblPr>
        <w:tblStyle w:val="TableGrid"/>
        <w:tblW w:w="0" w:type="auto"/>
        <w:tblInd w:w="-113" w:type="dxa"/>
        <w:tblLook w:val="04A0" w:firstRow="1" w:lastRow="0" w:firstColumn="1" w:lastColumn="0" w:noHBand="0" w:noVBand="1"/>
      </w:tblPr>
      <w:tblGrid>
        <w:gridCol w:w="1288"/>
        <w:gridCol w:w="7297"/>
      </w:tblGrid>
      <w:tr w:rsidR="00A42DCE" w:rsidRPr="00A42DCE" w14:paraId="5333EF81" w14:textId="77777777" w:rsidTr="00A42DCE">
        <w:trPr>
          <w:trHeight w:val="454"/>
        </w:trPr>
        <w:tc>
          <w:tcPr>
            <w:tcW w:w="0" w:type="auto"/>
            <w:shd w:val="clear" w:color="auto" w:fill="D9D9D9" w:themeFill="background1" w:themeFillShade="D9"/>
            <w:vAlign w:val="center"/>
          </w:tcPr>
          <w:p w14:paraId="00070B73" w14:textId="3CC33692" w:rsidR="00A42DCE" w:rsidRPr="00A42DCE" w:rsidRDefault="00A42DCE" w:rsidP="00A42DCE">
            <w:pPr>
              <w:jc w:val="center"/>
              <w:rPr>
                <w:rFonts w:cstheme="minorHAnsi"/>
                <w:b/>
                <w:bCs/>
                <w:sz w:val="20"/>
                <w:szCs w:val="20"/>
              </w:rPr>
            </w:pPr>
            <w:r w:rsidRPr="00A42DCE">
              <w:rPr>
                <w:rFonts w:cstheme="minorHAnsi"/>
                <w:b/>
                <w:bCs/>
                <w:sz w:val="20"/>
                <w:szCs w:val="20"/>
              </w:rPr>
              <w:t>Assumptions</w:t>
            </w:r>
          </w:p>
        </w:tc>
        <w:tc>
          <w:tcPr>
            <w:tcW w:w="0" w:type="auto"/>
            <w:vAlign w:val="center"/>
          </w:tcPr>
          <w:p w14:paraId="707FA49C" w14:textId="0C9CEB94" w:rsidR="00A42DCE" w:rsidRPr="00A42DCE" w:rsidRDefault="00A42DCE" w:rsidP="00A42DCE">
            <w:pPr>
              <w:numPr>
                <w:ilvl w:val="0"/>
                <w:numId w:val="19"/>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A42DCE">
              <w:rPr>
                <w:rFonts w:cstheme="minorHAnsi"/>
                <w:color w:val="000000"/>
                <w:sz w:val="20"/>
                <w:szCs w:val="20"/>
                <w:lang w:val="en-GB" w:eastAsia="en-GB"/>
              </w:rPr>
              <w:t>observations are independent.</w:t>
            </w:r>
          </w:p>
          <w:p w14:paraId="6BDAE6EF" w14:textId="569A119C" w:rsidR="00A42DCE" w:rsidRPr="00A42DCE" w:rsidRDefault="00A42DCE" w:rsidP="00A42DCE">
            <w:pPr>
              <w:numPr>
                <w:ilvl w:val="0"/>
                <w:numId w:val="19"/>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A42DCE">
              <w:rPr>
                <w:rFonts w:cstheme="minorHAnsi"/>
                <w:color w:val="000000"/>
                <w:sz w:val="20"/>
                <w:szCs w:val="20"/>
                <w:lang w:val="en-GB" w:eastAsia="en-GB"/>
              </w:rPr>
              <w:t>values are in an ordinal manner.</w:t>
            </w:r>
          </w:p>
          <w:p w14:paraId="47DA5F2D" w14:textId="0E254248" w:rsidR="00A42DCE" w:rsidRPr="00A42DCE" w:rsidRDefault="00A42DCE" w:rsidP="00A42DCE">
            <w:pPr>
              <w:numPr>
                <w:ilvl w:val="0"/>
                <w:numId w:val="19"/>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A42DCE">
              <w:rPr>
                <w:rFonts w:cstheme="minorHAnsi"/>
                <w:color w:val="000000"/>
                <w:sz w:val="20"/>
                <w:szCs w:val="20"/>
                <w:lang w:val="en-GB" w:eastAsia="en-GB"/>
              </w:rPr>
              <w:t>sample size of &lt;20 recommended.</w:t>
            </w:r>
          </w:p>
          <w:p w14:paraId="294EE856" w14:textId="1F541453" w:rsidR="00A42DCE" w:rsidRPr="00A42DCE" w:rsidRDefault="00A42DCE" w:rsidP="00A42DCE">
            <w:pPr>
              <w:numPr>
                <w:ilvl w:val="0"/>
                <w:numId w:val="19"/>
              </w:numPr>
              <w:shd w:val="clear" w:color="auto" w:fill="FFFFFF"/>
              <w:overflowPunct/>
              <w:autoSpaceDE/>
              <w:autoSpaceDN/>
              <w:adjustRightInd/>
              <w:spacing w:before="100" w:beforeAutospacing="1"/>
              <w:textAlignment w:val="auto"/>
              <w:rPr>
                <w:rFonts w:cstheme="minorHAnsi"/>
                <w:color w:val="000000"/>
                <w:sz w:val="20"/>
                <w:szCs w:val="20"/>
                <w:lang w:val="en-GB" w:eastAsia="en-GB"/>
              </w:rPr>
            </w:pPr>
            <w:r w:rsidRPr="00A42DCE">
              <w:rPr>
                <w:rFonts w:cstheme="minorHAnsi"/>
                <w:color w:val="000000"/>
                <w:sz w:val="20"/>
                <w:szCs w:val="20"/>
                <w:lang w:val="en-GB" w:eastAsia="en-GB"/>
              </w:rPr>
              <w:t>data does not need to be normally distributed but must be of similar shape.</w:t>
            </w:r>
          </w:p>
        </w:tc>
      </w:tr>
      <w:tr w:rsidR="00A42DCE" w:rsidRPr="00A42DCE" w14:paraId="76ADCAB6" w14:textId="77777777" w:rsidTr="00A42DCE">
        <w:trPr>
          <w:trHeight w:val="454"/>
        </w:trPr>
        <w:tc>
          <w:tcPr>
            <w:tcW w:w="0" w:type="auto"/>
            <w:shd w:val="clear" w:color="auto" w:fill="D9D9D9" w:themeFill="background1" w:themeFillShade="D9"/>
            <w:vAlign w:val="center"/>
          </w:tcPr>
          <w:p w14:paraId="0A77FB30" w14:textId="0AB271DD" w:rsidR="00A42DCE" w:rsidRPr="00A42DCE" w:rsidRDefault="00A42DCE" w:rsidP="00A42DCE">
            <w:pPr>
              <w:jc w:val="center"/>
              <w:rPr>
                <w:rFonts w:cstheme="minorHAnsi"/>
                <w:b/>
                <w:bCs/>
                <w:sz w:val="20"/>
                <w:szCs w:val="20"/>
              </w:rPr>
            </w:pPr>
            <w:r w:rsidRPr="00A42DCE">
              <w:rPr>
                <w:rFonts w:cstheme="minorHAnsi"/>
                <w:b/>
                <w:bCs/>
                <w:sz w:val="20"/>
                <w:szCs w:val="20"/>
              </w:rPr>
              <w:t>Hypothesis</w:t>
            </w:r>
          </w:p>
        </w:tc>
        <w:tc>
          <w:tcPr>
            <w:tcW w:w="0" w:type="auto"/>
            <w:vAlign w:val="center"/>
          </w:tcPr>
          <w:p w14:paraId="4CB4267F" w14:textId="77777777" w:rsidR="00A42DCE" w:rsidRPr="00A42DCE" w:rsidRDefault="00A42DCE" w:rsidP="00A42DCE">
            <w:pPr>
              <w:shd w:val="clear" w:color="auto" w:fill="FFFFFF"/>
              <w:overflowPunct/>
              <w:autoSpaceDE/>
              <w:autoSpaceDN/>
              <w:adjustRightInd/>
              <w:textAlignment w:val="auto"/>
              <w:rPr>
                <w:rFonts w:cstheme="minorHAnsi"/>
                <w:color w:val="000000"/>
                <w:sz w:val="20"/>
                <w:szCs w:val="20"/>
                <w:lang w:val="en-GB" w:eastAsia="en-GB"/>
              </w:rPr>
            </w:pPr>
            <w:r w:rsidRPr="00A42DCE">
              <w:rPr>
                <w:rFonts w:cstheme="minorHAnsi"/>
                <w:color w:val="000000"/>
                <w:sz w:val="20"/>
                <w:szCs w:val="20"/>
                <w:lang w:val="en-GB" w:eastAsia="en-GB"/>
              </w:rPr>
              <w:t>Hypothesis:</w:t>
            </w:r>
          </w:p>
          <w:p w14:paraId="3635BCCA" w14:textId="3A28F8B4" w:rsidR="00A42DCE" w:rsidRPr="00A42DCE" w:rsidRDefault="00A42DCE" w:rsidP="00A42DCE">
            <w:pPr>
              <w:numPr>
                <w:ilvl w:val="0"/>
                <w:numId w:val="20"/>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A42DCE">
              <w:rPr>
                <w:rFonts w:cstheme="minorHAnsi"/>
                <w:color w:val="000000"/>
                <w:sz w:val="20"/>
                <w:szCs w:val="20"/>
                <w:lang w:val="en-GB" w:eastAsia="en-GB"/>
              </w:rPr>
              <w:t>H0: There is no significant difference between Ireland and UK for Employment Index</w:t>
            </w:r>
          </w:p>
          <w:p w14:paraId="46986561" w14:textId="53A64228" w:rsidR="00A42DCE" w:rsidRPr="00A42DCE" w:rsidRDefault="00A42DCE" w:rsidP="00A42DCE">
            <w:pPr>
              <w:numPr>
                <w:ilvl w:val="0"/>
                <w:numId w:val="20"/>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A42DCE">
              <w:rPr>
                <w:rFonts w:cstheme="minorHAnsi"/>
                <w:color w:val="000000"/>
                <w:sz w:val="20"/>
                <w:szCs w:val="20"/>
                <w:lang w:val="en-GB" w:eastAsia="en-GB"/>
              </w:rPr>
              <w:t>Ha: There is a significant difference between Ireland and UK for Employment Index</w:t>
            </w:r>
          </w:p>
          <w:p w14:paraId="37EC1351" w14:textId="2E02B058" w:rsidR="00A42DCE" w:rsidRPr="00A42DCE" w:rsidRDefault="00A42DCE" w:rsidP="00A42DCE">
            <w:pPr>
              <w:shd w:val="clear" w:color="auto" w:fill="FFFFFF"/>
              <w:overflowPunct/>
              <w:autoSpaceDE/>
              <w:autoSpaceDN/>
              <w:adjustRightInd/>
              <w:spacing w:before="240"/>
              <w:textAlignment w:val="auto"/>
              <w:rPr>
                <w:rFonts w:cstheme="minorHAnsi"/>
                <w:color w:val="000000"/>
                <w:sz w:val="20"/>
                <w:szCs w:val="20"/>
                <w:lang w:val="en-GB" w:eastAsia="en-GB"/>
              </w:rPr>
            </w:pPr>
            <w:r w:rsidRPr="00A42DCE">
              <w:rPr>
                <w:rFonts w:cstheme="minorHAnsi"/>
                <w:color w:val="000000"/>
                <w:sz w:val="20"/>
                <w:szCs w:val="20"/>
                <w:lang w:val="en-GB" w:eastAsia="en-GB"/>
              </w:rPr>
              <w:t>Significance Level is 0.05</w:t>
            </w:r>
          </w:p>
        </w:tc>
      </w:tr>
      <w:tr w:rsidR="00A42DCE" w:rsidRPr="00A42DCE" w14:paraId="714FDBA7" w14:textId="77777777" w:rsidTr="00A42DCE">
        <w:trPr>
          <w:trHeight w:val="454"/>
        </w:trPr>
        <w:tc>
          <w:tcPr>
            <w:tcW w:w="0" w:type="auto"/>
            <w:shd w:val="clear" w:color="auto" w:fill="D9D9D9" w:themeFill="background1" w:themeFillShade="D9"/>
            <w:vAlign w:val="center"/>
          </w:tcPr>
          <w:p w14:paraId="0446A27B" w14:textId="5D788239" w:rsidR="00A42DCE" w:rsidRPr="00A42DCE" w:rsidRDefault="00A42DCE" w:rsidP="00A42DCE">
            <w:pPr>
              <w:jc w:val="center"/>
              <w:rPr>
                <w:rFonts w:cstheme="minorHAnsi"/>
                <w:b/>
                <w:bCs/>
                <w:sz w:val="20"/>
                <w:szCs w:val="20"/>
              </w:rPr>
            </w:pPr>
            <w:r w:rsidRPr="00A42DCE">
              <w:rPr>
                <w:rFonts w:cstheme="minorHAnsi"/>
                <w:b/>
                <w:bCs/>
                <w:sz w:val="20"/>
                <w:szCs w:val="20"/>
              </w:rPr>
              <w:lastRenderedPageBreak/>
              <w:t>Result</w:t>
            </w:r>
          </w:p>
        </w:tc>
        <w:tc>
          <w:tcPr>
            <w:tcW w:w="0" w:type="auto"/>
            <w:vAlign w:val="center"/>
          </w:tcPr>
          <w:p w14:paraId="392E595D" w14:textId="77777777" w:rsidR="00A42DCE" w:rsidRPr="00A42DCE" w:rsidRDefault="00A42DCE" w:rsidP="00A42DCE">
            <w:pPr>
              <w:pStyle w:val="ListParagraph"/>
              <w:numPr>
                <w:ilvl w:val="0"/>
                <w:numId w:val="21"/>
              </w:numPr>
              <w:rPr>
                <w:rFonts w:cstheme="minorHAnsi"/>
                <w:sz w:val="20"/>
                <w:szCs w:val="20"/>
              </w:rPr>
            </w:pPr>
            <w:r w:rsidRPr="00A42DCE">
              <w:rPr>
                <w:rFonts w:cstheme="minorHAnsi"/>
                <w:sz w:val="20"/>
                <w:szCs w:val="20"/>
              </w:rPr>
              <w:t>Statistic Value: 306.5</w:t>
            </w:r>
          </w:p>
          <w:p w14:paraId="422718EE" w14:textId="77777777" w:rsidR="00A42DCE" w:rsidRPr="00A42DCE" w:rsidRDefault="00A42DCE" w:rsidP="00A42DCE">
            <w:pPr>
              <w:pStyle w:val="ListParagraph"/>
              <w:numPr>
                <w:ilvl w:val="0"/>
                <w:numId w:val="21"/>
              </w:numPr>
              <w:rPr>
                <w:rFonts w:cstheme="minorHAnsi"/>
                <w:sz w:val="20"/>
                <w:szCs w:val="20"/>
              </w:rPr>
            </w:pPr>
            <w:r w:rsidRPr="00A42DCE">
              <w:rPr>
                <w:rFonts w:cstheme="minorHAnsi"/>
                <w:sz w:val="20"/>
                <w:szCs w:val="20"/>
              </w:rPr>
              <w:t>p-value: 0.004138021115499273</w:t>
            </w:r>
          </w:p>
          <w:p w14:paraId="24D3EDA0" w14:textId="70F43B9F" w:rsidR="00A42DCE" w:rsidRPr="00A42DCE" w:rsidRDefault="00A42DCE" w:rsidP="00A42DCE">
            <w:pPr>
              <w:pStyle w:val="ListParagraph"/>
              <w:numPr>
                <w:ilvl w:val="0"/>
                <w:numId w:val="21"/>
              </w:numPr>
              <w:rPr>
                <w:rFonts w:cstheme="minorHAnsi"/>
                <w:sz w:val="20"/>
                <w:szCs w:val="20"/>
              </w:rPr>
            </w:pPr>
            <w:r w:rsidRPr="00A42DCE">
              <w:rPr>
                <w:rFonts w:cstheme="minorHAnsi"/>
                <w:sz w:val="20"/>
                <w:szCs w:val="20"/>
              </w:rPr>
              <w:t xml:space="preserve">Reject the Null Hypothesis, there is a </w:t>
            </w:r>
            <w:proofErr w:type="spellStart"/>
            <w:r w:rsidRPr="00A42DCE">
              <w:rPr>
                <w:rFonts w:cstheme="minorHAnsi"/>
                <w:sz w:val="20"/>
                <w:szCs w:val="20"/>
              </w:rPr>
              <w:t>significent</w:t>
            </w:r>
            <w:proofErr w:type="spellEnd"/>
            <w:r w:rsidRPr="00A42DCE">
              <w:rPr>
                <w:rFonts w:cstheme="minorHAnsi"/>
                <w:sz w:val="20"/>
                <w:szCs w:val="20"/>
              </w:rPr>
              <w:t xml:space="preserve"> difference between Ireland and UK for Employment Index</w:t>
            </w:r>
          </w:p>
        </w:tc>
      </w:tr>
    </w:tbl>
    <w:p w14:paraId="44F69783" w14:textId="77777777" w:rsidR="00A42DCE" w:rsidRPr="0021245D" w:rsidRDefault="00A42DCE" w:rsidP="0021245D"/>
    <w:p w14:paraId="2A92D755" w14:textId="5D413570" w:rsidR="00A42DCE" w:rsidRDefault="0028128A" w:rsidP="00A42DCE">
      <w:r>
        <w:t>The</w:t>
      </w:r>
      <w:r w:rsidR="00A42DCE">
        <w:t xml:space="preserve"> Wilcoxon Signed-Rank Test</w:t>
      </w:r>
      <w:r>
        <w:t>,</w:t>
      </w:r>
      <w:r w:rsidR="00A42DCE">
        <w:t xml:space="preserve"> which compares the median</w:t>
      </w:r>
      <w:r>
        <w:t>s</w:t>
      </w:r>
      <w:r w:rsidR="00A42DCE">
        <w:t xml:space="preserve"> to determine if sample are identically distributed</w:t>
      </w:r>
      <w:r>
        <w:t>,</w:t>
      </w:r>
      <w:r w:rsidR="008D396D">
        <w:t xml:space="preserve"> are summarised in </w:t>
      </w:r>
      <w:r w:rsidR="008D396D">
        <w:fldChar w:fldCharType="begin"/>
      </w:r>
      <w:r w:rsidR="008D396D">
        <w:instrText xml:space="preserve"> REF _Ref137548756 \h </w:instrText>
      </w:r>
      <w:r w:rsidR="008D396D">
        <w:fldChar w:fldCharType="separate"/>
      </w:r>
      <w:r w:rsidR="002F6820">
        <w:t xml:space="preserve">Table </w:t>
      </w:r>
      <w:r w:rsidR="002F6820">
        <w:rPr>
          <w:noProof/>
        </w:rPr>
        <w:t>4</w:t>
      </w:r>
      <w:r w:rsidR="008D396D">
        <w:fldChar w:fldCharType="end"/>
      </w:r>
      <w:r w:rsidR="008D396D">
        <w:t>.</w:t>
      </w:r>
      <w:r w:rsidR="00A42DCE">
        <w:t xml:space="preserve"> </w:t>
      </w:r>
      <w:r w:rsidR="008D396D">
        <w:fldChar w:fldCharType="begin" w:fldLock="1"/>
      </w:r>
      <w:r w:rsidR="00734E2D">
        <w:instrText>ADDIN CSL_CITATION {"citationItems":[{"id":"ITEM-1","itemData":{"URL":"https://www.geeksforgeeks.org/how-to-conduct-a-wilcoxon-signed-rank-test-in-python/","accessed":{"date-parts":[["2023","6","13"]]},"author":[{"dropping-particle":"","family":"GeeksforGeeks","given":"","non-dropping-particle":"","parse-names":false,"suffix":""}],"container-title":"GeeksforGeeks","id":"ITEM-1","issued":{"date-parts":[["0"]]},"title":"How to Conduct a Wilcoxon Signed-Rank Test in Python? - GeeksforGeeks","type":"webpage"},"uris":["http://www.mendeley.com/documents/?uuid=a0d50a18-7d16-3455-85ed-993383aec2e3"]},{"id":"ITEM-2","itemData":{"URL":"https://docs.scipy.org/doc/scipy/reference/generated/scipy.stats.wilcoxon.html","accessed":{"date-parts":[["2023","6","13"]]},"author":[{"dropping-particle":"","family":"SciPy","given":"","non-dropping-particle":"","parse-names":false,"suffix":""}],"container-title":"SciPy","id":"ITEM-2","issued":{"date-parts":[["0"]]},"title":"scipy.stats.wilcoxon — SciPy v1.10.1 Manual","type":"webpage"},"uris":["http://www.mendeley.com/documents/?uuid=2e357d1f-10a6-3bd9-8633-670e849c6b8e"]},{"id":"ITEM-3","itemData":{"URL":"https://pythonfordatascienceorg.wordpress.com/wilcoxon-sign-ranked-test-python/","accessed":{"date-parts":[["2023","6","13"]]},"author":[{"dropping-particle":"","family":"Python for Data Science","given":"","non-dropping-particle":"","parse-names":false,"suffix":""}],"id":"ITEM-3","issued":{"date-parts":[["0"]]},"title":"Wilcoxon Sign-Ranked Test","type":"webpage"},"uris":["http://www.mendeley.com/documents/?uuid=6359642a-da77-35ed-a4d1-fb24c4262a30"]},{"id":"ITEM-4","itemData":{"ISBN":"1292099720","author":[{"dropping-particle":"","family":"Weiss","given":"Neil A.","non-dropping-particle":"","parse-names":false,"suffix":""}],"edition":"10th","id":"ITEM-4","issued":{"date-parts":[["2017"]]},"number-of-pages":"855","publisher":"Pearson Education","title":"Introductory Statistics","type":"book"},"uris":["http://www.mendeley.com/documents/?uuid=8f255434-7142-41f2-a43d-d3b9149466bc"]}],"mendeley":{"formattedCitation":"(GeeksforGeeks, no date c; Python for Data Science, no date; SciPy, no date c; Weiss, 2017)","plainTextFormattedCitation":"(GeeksforGeeks, no date c; Python for Data Science, no date; SciPy, no date c; Weiss, 2017)","previouslyFormattedCitation":"(GeeksforGeeks, no date c; Python for Data Science, no date; SciPy, no date c; Weiss, 2017)"},"properties":{"noteIndex":0},"schema":"https://github.com/citation-style-language/schema/raw/master/csl-citation.json"}</w:instrText>
      </w:r>
      <w:r w:rsidR="008D396D">
        <w:fldChar w:fldCharType="separate"/>
      </w:r>
      <w:r w:rsidR="00734E2D" w:rsidRPr="00734E2D">
        <w:rPr>
          <w:noProof/>
        </w:rPr>
        <w:t>(GeeksforGeeks, no date c; Python for Data Science, no date; SciPy, no date c; Weiss, 2017)</w:t>
      </w:r>
      <w:r w:rsidR="008D396D">
        <w:fldChar w:fldCharType="end"/>
      </w:r>
    </w:p>
    <w:p w14:paraId="1E34EE27" w14:textId="3DD5AD2B" w:rsidR="00A42DCE" w:rsidRDefault="00A42DCE" w:rsidP="00A42DCE">
      <w:pPr>
        <w:pStyle w:val="Caption"/>
        <w:keepNext/>
        <w:jc w:val="center"/>
      </w:pPr>
      <w:bookmarkStart w:id="32" w:name="_Ref137548756"/>
      <w:r>
        <w:t xml:space="preserve">Table </w:t>
      </w:r>
      <w:fldSimple w:instr=" SEQ Table \* ARABIC ">
        <w:r w:rsidR="002F6820">
          <w:rPr>
            <w:noProof/>
          </w:rPr>
          <w:t>4</w:t>
        </w:r>
      </w:fldSimple>
      <w:bookmarkEnd w:id="32"/>
      <w:r>
        <w:t>: Assumptions, Hypothesis and Result for Wilcoxon Signed Rank Test</w:t>
      </w:r>
    </w:p>
    <w:tbl>
      <w:tblPr>
        <w:tblStyle w:val="TableGrid"/>
        <w:tblW w:w="0" w:type="auto"/>
        <w:tblInd w:w="-113" w:type="dxa"/>
        <w:tblLook w:val="04A0" w:firstRow="1" w:lastRow="0" w:firstColumn="1" w:lastColumn="0" w:noHBand="0" w:noVBand="1"/>
      </w:tblPr>
      <w:tblGrid>
        <w:gridCol w:w="1288"/>
        <w:gridCol w:w="3607"/>
        <w:gridCol w:w="3690"/>
      </w:tblGrid>
      <w:tr w:rsidR="00E90727" w:rsidRPr="00A42DCE" w14:paraId="698CCE66" w14:textId="5D953F94" w:rsidTr="00567272">
        <w:trPr>
          <w:trHeight w:val="454"/>
        </w:trPr>
        <w:tc>
          <w:tcPr>
            <w:tcW w:w="0" w:type="auto"/>
            <w:shd w:val="clear" w:color="auto" w:fill="D9D9D9" w:themeFill="background1" w:themeFillShade="D9"/>
            <w:vAlign w:val="center"/>
          </w:tcPr>
          <w:p w14:paraId="6FA1205D" w14:textId="77777777" w:rsidR="00E90727" w:rsidRPr="00A42DCE" w:rsidRDefault="00E90727" w:rsidP="00292095">
            <w:pPr>
              <w:jc w:val="center"/>
              <w:rPr>
                <w:rFonts w:cstheme="minorHAnsi"/>
                <w:b/>
                <w:bCs/>
                <w:sz w:val="20"/>
                <w:szCs w:val="20"/>
              </w:rPr>
            </w:pPr>
            <w:r w:rsidRPr="00A42DCE">
              <w:rPr>
                <w:rFonts w:cstheme="minorHAnsi"/>
                <w:b/>
                <w:bCs/>
                <w:sz w:val="20"/>
                <w:szCs w:val="20"/>
              </w:rPr>
              <w:t>Assumptions</w:t>
            </w:r>
          </w:p>
        </w:tc>
        <w:tc>
          <w:tcPr>
            <w:tcW w:w="0" w:type="auto"/>
            <w:gridSpan w:val="2"/>
            <w:vAlign w:val="center"/>
          </w:tcPr>
          <w:p w14:paraId="4EFD5227" w14:textId="77777777" w:rsidR="00E90727" w:rsidRPr="00A42DCE" w:rsidRDefault="00E90727" w:rsidP="00A42DCE">
            <w:pPr>
              <w:numPr>
                <w:ilvl w:val="0"/>
                <w:numId w:val="22"/>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A42DCE">
              <w:rPr>
                <w:rFonts w:cstheme="minorHAnsi"/>
                <w:color w:val="000000"/>
                <w:sz w:val="20"/>
                <w:szCs w:val="20"/>
                <w:lang w:val="en-GB" w:eastAsia="en-GB"/>
              </w:rPr>
              <w:t>population distribution is symmetric.</w:t>
            </w:r>
          </w:p>
          <w:p w14:paraId="67459388" w14:textId="77777777" w:rsidR="00E90727" w:rsidRPr="00A42DCE" w:rsidRDefault="00E90727" w:rsidP="00A42DCE">
            <w:pPr>
              <w:numPr>
                <w:ilvl w:val="0"/>
                <w:numId w:val="22"/>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A42DCE">
              <w:rPr>
                <w:rFonts w:cstheme="minorHAnsi"/>
                <w:color w:val="000000"/>
                <w:sz w:val="20"/>
                <w:szCs w:val="20"/>
                <w:lang w:val="en-GB" w:eastAsia="en-GB"/>
              </w:rPr>
              <w:t>randomly sampled.</w:t>
            </w:r>
          </w:p>
          <w:p w14:paraId="41B4F88B" w14:textId="7339C1CA" w:rsidR="00E90727" w:rsidRPr="00A42DCE" w:rsidRDefault="00E90727" w:rsidP="00A42DCE">
            <w:pPr>
              <w:numPr>
                <w:ilvl w:val="0"/>
                <w:numId w:val="22"/>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A42DCE">
              <w:rPr>
                <w:rFonts w:cstheme="minorHAnsi"/>
                <w:color w:val="000000"/>
                <w:sz w:val="20"/>
                <w:szCs w:val="20"/>
                <w:lang w:val="en-GB" w:eastAsia="en-GB"/>
              </w:rPr>
              <w:t>observations are from the same population</w:t>
            </w:r>
          </w:p>
        </w:tc>
      </w:tr>
      <w:tr w:rsidR="00E90727" w:rsidRPr="00A42DCE" w14:paraId="2259BB48" w14:textId="56AFB5ED" w:rsidTr="007D06D1">
        <w:trPr>
          <w:trHeight w:val="454"/>
        </w:trPr>
        <w:tc>
          <w:tcPr>
            <w:tcW w:w="0" w:type="auto"/>
            <w:shd w:val="clear" w:color="auto" w:fill="D9D9D9" w:themeFill="background1" w:themeFillShade="D9"/>
            <w:vAlign w:val="center"/>
          </w:tcPr>
          <w:p w14:paraId="59D700AF" w14:textId="77777777" w:rsidR="00E90727" w:rsidRPr="00A42DCE" w:rsidRDefault="00E90727" w:rsidP="00292095">
            <w:pPr>
              <w:jc w:val="center"/>
              <w:rPr>
                <w:rFonts w:cstheme="minorHAnsi"/>
                <w:b/>
                <w:bCs/>
                <w:sz w:val="20"/>
                <w:szCs w:val="20"/>
              </w:rPr>
            </w:pPr>
            <w:r w:rsidRPr="00A42DCE">
              <w:rPr>
                <w:rFonts w:cstheme="minorHAnsi"/>
                <w:b/>
                <w:bCs/>
                <w:sz w:val="20"/>
                <w:szCs w:val="20"/>
              </w:rPr>
              <w:t>Hypothesis</w:t>
            </w:r>
          </w:p>
        </w:tc>
        <w:tc>
          <w:tcPr>
            <w:tcW w:w="0" w:type="auto"/>
            <w:gridSpan w:val="2"/>
            <w:vAlign w:val="center"/>
          </w:tcPr>
          <w:p w14:paraId="362D84E3" w14:textId="77777777" w:rsidR="00E90727" w:rsidRPr="00A42DCE" w:rsidRDefault="00E90727" w:rsidP="00A42DCE">
            <w:pPr>
              <w:shd w:val="clear" w:color="auto" w:fill="FFFFFF"/>
              <w:overflowPunct/>
              <w:autoSpaceDE/>
              <w:autoSpaceDN/>
              <w:adjustRightInd/>
              <w:textAlignment w:val="auto"/>
              <w:rPr>
                <w:rFonts w:cstheme="minorHAnsi"/>
                <w:color w:val="000000"/>
                <w:sz w:val="20"/>
                <w:szCs w:val="20"/>
                <w:lang w:val="en-GB" w:eastAsia="en-GB"/>
              </w:rPr>
            </w:pPr>
            <w:r w:rsidRPr="00A42DCE">
              <w:rPr>
                <w:rFonts w:cstheme="minorHAnsi"/>
                <w:color w:val="000000"/>
                <w:sz w:val="20"/>
                <w:szCs w:val="20"/>
                <w:lang w:val="en-GB" w:eastAsia="en-GB"/>
              </w:rPr>
              <w:t>Hypothesis:</w:t>
            </w:r>
          </w:p>
          <w:p w14:paraId="0B4FBC94" w14:textId="77777777" w:rsidR="00E90727" w:rsidRPr="00A42DCE" w:rsidRDefault="00E90727" w:rsidP="00A42DCE">
            <w:pPr>
              <w:shd w:val="clear" w:color="auto" w:fill="FFFFFF"/>
              <w:overflowPunct/>
              <w:autoSpaceDE/>
              <w:autoSpaceDN/>
              <w:adjustRightInd/>
              <w:textAlignment w:val="auto"/>
              <w:rPr>
                <w:rFonts w:cstheme="minorHAnsi"/>
                <w:color w:val="000000"/>
                <w:sz w:val="20"/>
                <w:szCs w:val="20"/>
                <w:lang w:val="en-GB" w:eastAsia="en-GB"/>
              </w:rPr>
            </w:pPr>
          </w:p>
          <w:p w14:paraId="0D023184" w14:textId="2CB8849E" w:rsidR="00E90727" w:rsidRPr="00A42DCE" w:rsidRDefault="00E90727" w:rsidP="00A42DCE">
            <w:pPr>
              <w:pStyle w:val="ListParagraph"/>
              <w:numPr>
                <w:ilvl w:val="0"/>
                <w:numId w:val="23"/>
              </w:numPr>
              <w:shd w:val="clear" w:color="auto" w:fill="FFFFFF"/>
              <w:overflowPunct/>
              <w:autoSpaceDE/>
              <w:autoSpaceDN/>
              <w:adjustRightInd/>
              <w:textAlignment w:val="auto"/>
              <w:rPr>
                <w:rFonts w:cstheme="minorHAnsi"/>
                <w:color w:val="000000"/>
                <w:sz w:val="20"/>
                <w:szCs w:val="20"/>
                <w:lang w:val="en-GB" w:eastAsia="en-GB"/>
              </w:rPr>
            </w:pPr>
            <w:r w:rsidRPr="00A42DCE">
              <w:rPr>
                <w:rFonts w:cstheme="minorHAnsi"/>
                <w:color w:val="000000"/>
                <w:sz w:val="20"/>
                <w:szCs w:val="20"/>
                <w:lang w:val="en-GB" w:eastAsia="en-GB"/>
              </w:rPr>
              <w:t>H0: Sample Distribution for Ireland</w:t>
            </w:r>
            <w:r>
              <w:rPr>
                <w:rFonts w:cstheme="minorHAnsi"/>
                <w:color w:val="000000"/>
                <w:sz w:val="20"/>
                <w:szCs w:val="20"/>
                <w:lang w:val="en-GB" w:eastAsia="en-GB"/>
              </w:rPr>
              <w:t>/Germany</w:t>
            </w:r>
            <w:r w:rsidRPr="00A42DCE">
              <w:rPr>
                <w:rFonts w:cstheme="minorHAnsi"/>
                <w:color w:val="000000"/>
                <w:sz w:val="20"/>
                <w:szCs w:val="20"/>
                <w:lang w:val="en-GB" w:eastAsia="en-GB"/>
              </w:rPr>
              <w:t xml:space="preserve"> Employment Index Before and After the Recession are Equal</w:t>
            </w:r>
            <w:r>
              <w:rPr>
                <w:rFonts w:cstheme="minorHAnsi"/>
                <w:color w:val="000000"/>
                <w:sz w:val="20"/>
                <w:szCs w:val="20"/>
                <w:lang w:val="en-GB" w:eastAsia="en-GB"/>
              </w:rPr>
              <w:t>.</w:t>
            </w:r>
          </w:p>
          <w:p w14:paraId="28324DD3" w14:textId="15A1E9AF" w:rsidR="00E90727" w:rsidRPr="00A42DCE" w:rsidRDefault="00E90727" w:rsidP="00A42DCE">
            <w:pPr>
              <w:pStyle w:val="ListParagraph"/>
              <w:numPr>
                <w:ilvl w:val="0"/>
                <w:numId w:val="23"/>
              </w:numPr>
              <w:shd w:val="clear" w:color="auto" w:fill="FFFFFF"/>
              <w:overflowPunct/>
              <w:autoSpaceDE/>
              <w:autoSpaceDN/>
              <w:adjustRightInd/>
              <w:textAlignment w:val="auto"/>
              <w:rPr>
                <w:rFonts w:cstheme="minorHAnsi"/>
                <w:color w:val="000000"/>
                <w:sz w:val="20"/>
                <w:szCs w:val="20"/>
                <w:lang w:val="en-GB" w:eastAsia="en-GB"/>
              </w:rPr>
            </w:pPr>
            <w:r w:rsidRPr="00A42DCE">
              <w:rPr>
                <w:rFonts w:cstheme="minorHAnsi"/>
                <w:color w:val="000000"/>
                <w:sz w:val="20"/>
                <w:szCs w:val="20"/>
                <w:lang w:val="en-GB" w:eastAsia="en-GB"/>
              </w:rPr>
              <w:t>Ha: Sample Distribution for Ireland</w:t>
            </w:r>
            <w:r>
              <w:rPr>
                <w:rFonts w:cstheme="minorHAnsi"/>
                <w:color w:val="000000"/>
                <w:sz w:val="20"/>
                <w:szCs w:val="20"/>
                <w:lang w:val="en-GB" w:eastAsia="en-GB"/>
              </w:rPr>
              <w:t xml:space="preserve">/Germany </w:t>
            </w:r>
            <w:r w:rsidRPr="00A42DCE">
              <w:rPr>
                <w:rFonts w:cstheme="minorHAnsi"/>
                <w:color w:val="000000"/>
                <w:sz w:val="20"/>
                <w:szCs w:val="20"/>
                <w:lang w:val="en-GB" w:eastAsia="en-GB"/>
              </w:rPr>
              <w:t>Employment Index Before and After the Recession are not Equal</w:t>
            </w:r>
            <w:r>
              <w:rPr>
                <w:rFonts w:cstheme="minorHAnsi"/>
                <w:color w:val="000000"/>
                <w:sz w:val="20"/>
                <w:szCs w:val="20"/>
                <w:lang w:val="en-GB" w:eastAsia="en-GB"/>
              </w:rPr>
              <w:t>.</w:t>
            </w:r>
          </w:p>
          <w:p w14:paraId="2DE31F3D" w14:textId="2CE06C53" w:rsidR="00E90727" w:rsidRPr="00A42DCE" w:rsidRDefault="00E90727" w:rsidP="00A42DCE">
            <w:pPr>
              <w:shd w:val="clear" w:color="auto" w:fill="FFFFFF"/>
              <w:overflowPunct/>
              <w:autoSpaceDE/>
              <w:autoSpaceDN/>
              <w:adjustRightInd/>
              <w:textAlignment w:val="auto"/>
              <w:rPr>
                <w:rFonts w:cstheme="minorHAnsi"/>
                <w:color w:val="000000"/>
                <w:sz w:val="20"/>
                <w:szCs w:val="20"/>
                <w:lang w:val="en-GB" w:eastAsia="en-GB"/>
              </w:rPr>
            </w:pPr>
            <w:r w:rsidRPr="00A42DCE">
              <w:rPr>
                <w:rFonts w:cstheme="minorHAnsi"/>
                <w:color w:val="000000"/>
                <w:sz w:val="20"/>
                <w:szCs w:val="20"/>
                <w:lang w:val="en-GB" w:eastAsia="en-GB"/>
              </w:rPr>
              <w:t>Significance Level is 0.05</w:t>
            </w:r>
          </w:p>
        </w:tc>
      </w:tr>
      <w:tr w:rsidR="00E90727" w:rsidRPr="00A42DCE" w14:paraId="2BE4E88D" w14:textId="7D322E57" w:rsidTr="00E90727">
        <w:trPr>
          <w:trHeight w:val="454"/>
        </w:trPr>
        <w:tc>
          <w:tcPr>
            <w:tcW w:w="0" w:type="auto"/>
            <w:shd w:val="clear" w:color="auto" w:fill="D9D9D9" w:themeFill="background1" w:themeFillShade="D9"/>
            <w:vAlign w:val="center"/>
          </w:tcPr>
          <w:p w14:paraId="677276AC" w14:textId="77777777" w:rsidR="00E90727" w:rsidRPr="00A42DCE" w:rsidRDefault="00E90727" w:rsidP="00292095">
            <w:pPr>
              <w:jc w:val="center"/>
              <w:rPr>
                <w:rFonts w:cstheme="minorHAnsi"/>
                <w:b/>
                <w:bCs/>
                <w:sz w:val="20"/>
                <w:szCs w:val="20"/>
              </w:rPr>
            </w:pPr>
            <w:r w:rsidRPr="00A42DCE">
              <w:rPr>
                <w:rFonts w:cstheme="minorHAnsi"/>
                <w:b/>
                <w:bCs/>
                <w:sz w:val="20"/>
                <w:szCs w:val="20"/>
              </w:rPr>
              <w:t>Result</w:t>
            </w:r>
          </w:p>
        </w:tc>
        <w:tc>
          <w:tcPr>
            <w:tcW w:w="0" w:type="auto"/>
            <w:vAlign w:val="center"/>
          </w:tcPr>
          <w:p w14:paraId="01F47EC0" w14:textId="77777777" w:rsidR="00E90727" w:rsidRPr="008D396D" w:rsidRDefault="00E90727" w:rsidP="008D396D">
            <w:pPr>
              <w:pStyle w:val="ListParagraph"/>
              <w:numPr>
                <w:ilvl w:val="0"/>
                <w:numId w:val="21"/>
              </w:numPr>
              <w:rPr>
                <w:rFonts w:cstheme="minorHAnsi"/>
                <w:sz w:val="20"/>
                <w:szCs w:val="20"/>
              </w:rPr>
            </w:pPr>
            <w:r w:rsidRPr="008D396D">
              <w:rPr>
                <w:rFonts w:cstheme="minorHAnsi"/>
                <w:sz w:val="20"/>
                <w:szCs w:val="20"/>
              </w:rPr>
              <w:t>Statistic Value: 8.0</w:t>
            </w:r>
          </w:p>
          <w:p w14:paraId="1BAF4AB1" w14:textId="77777777" w:rsidR="00E90727" w:rsidRPr="008D396D" w:rsidRDefault="00E90727" w:rsidP="008D396D">
            <w:pPr>
              <w:pStyle w:val="ListParagraph"/>
              <w:numPr>
                <w:ilvl w:val="0"/>
                <w:numId w:val="21"/>
              </w:numPr>
              <w:rPr>
                <w:rFonts w:cstheme="minorHAnsi"/>
                <w:sz w:val="20"/>
                <w:szCs w:val="20"/>
              </w:rPr>
            </w:pPr>
            <w:r w:rsidRPr="008D396D">
              <w:rPr>
                <w:rFonts w:cstheme="minorHAnsi"/>
                <w:sz w:val="20"/>
                <w:szCs w:val="20"/>
              </w:rPr>
              <w:t>p-value: 4.76837158203125e-05</w:t>
            </w:r>
          </w:p>
          <w:p w14:paraId="1BBFE5F0" w14:textId="2ED131F6" w:rsidR="00E90727" w:rsidRPr="00A42DCE" w:rsidRDefault="00E90727" w:rsidP="008D396D">
            <w:pPr>
              <w:pStyle w:val="ListParagraph"/>
              <w:numPr>
                <w:ilvl w:val="0"/>
                <w:numId w:val="21"/>
              </w:numPr>
              <w:rPr>
                <w:rFonts w:cstheme="minorHAnsi"/>
                <w:sz w:val="20"/>
                <w:szCs w:val="20"/>
              </w:rPr>
            </w:pPr>
            <w:r w:rsidRPr="008D396D">
              <w:rPr>
                <w:rFonts w:cstheme="minorHAnsi"/>
                <w:sz w:val="20"/>
                <w:szCs w:val="20"/>
              </w:rPr>
              <w:t>Reject the Null Hypothesis, Sample Distribution for Ireland Employment Index Before and After the Recession are not Equal</w:t>
            </w:r>
          </w:p>
        </w:tc>
        <w:tc>
          <w:tcPr>
            <w:tcW w:w="0" w:type="auto"/>
          </w:tcPr>
          <w:p w14:paraId="628A8C2F" w14:textId="77777777" w:rsidR="00E90727" w:rsidRPr="00E90727" w:rsidRDefault="00E90727" w:rsidP="00E90727">
            <w:pPr>
              <w:pStyle w:val="ListParagraph"/>
              <w:numPr>
                <w:ilvl w:val="0"/>
                <w:numId w:val="21"/>
              </w:numPr>
              <w:rPr>
                <w:rFonts w:cstheme="minorHAnsi"/>
                <w:sz w:val="20"/>
                <w:szCs w:val="20"/>
              </w:rPr>
            </w:pPr>
            <w:r w:rsidRPr="00E90727">
              <w:rPr>
                <w:rFonts w:cstheme="minorHAnsi"/>
                <w:sz w:val="20"/>
                <w:szCs w:val="20"/>
              </w:rPr>
              <w:t>Statistic Value: 100.0</w:t>
            </w:r>
          </w:p>
          <w:p w14:paraId="7830E301" w14:textId="77777777" w:rsidR="00E90727" w:rsidRPr="00E90727" w:rsidRDefault="00E90727" w:rsidP="00E90727">
            <w:pPr>
              <w:pStyle w:val="ListParagraph"/>
              <w:numPr>
                <w:ilvl w:val="0"/>
                <w:numId w:val="21"/>
              </w:numPr>
              <w:rPr>
                <w:rFonts w:cstheme="minorHAnsi"/>
                <w:sz w:val="20"/>
                <w:szCs w:val="20"/>
              </w:rPr>
            </w:pPr>
            <w:r w:rsidRPr="00E90727">
              <w:rPr>
                <w:rFonts w:cstheme="minorHAnsi"/>
                <w:sz w:val="20"/>
                <w:szCs w:val="20"/>
              </w:rPr>
              <w:t>p-value: 0.8694877624511719</w:t>
            </w:r>
          </w:p>
          <w:p w14:paraId="0928AEE1" w14:textId="068187D7" w:rsidR="00E90727" w:rsidRPr="008D396D" w:rsidRDefault="00E90727" w:rsidP="00E90727">
            <w:pPr>
              <w:pStyle w:val="ListParagraph"/>
              <w:numPr>
                <w:ilvl w:val="0"/>
                <w:numId w:val="21"/>
              </w:numPr>
              <w:rPr>
                <w:rFonts w:cstheme="minorHAnsi"/>
                <w:sz w:val="20"/>
                <w:szCs w:val="20"/>
              </w:rPr>
            </w:pPr>
            <w:r w:rsidRPr="00E90727">
              <w:rPr>
                <w:rFonts w:cstheme="minorHAnsi"/>
                <w:sz w:val="20"/>
                <w:szCs w:val="20"/>
              </w:rPr>
              <w:t>Fail to Reject the Null Hypothesis, Sample Distribution for German Employment Index Before and After the Recession are Equal</w:t>
            </w:r>
          </w:p>
        </w:tc>
      </w:tr>
    </w:tbl>
    <w:p w14:paraId="5F5A1718" w14:textId="77777777" w:rsidR="00A42DCE" w:rsidRDefault="00A42DCE" w:rsidP="00A42DCE"/>
    <w:p w14:paraId="48DDAE58" w14:textId="00852D53" w:rsidR="008D396D" w:rsidRDefault="0028128A" w:rsidP="00A42DCE">
      <w:r>
        <w:t>The</w:t>
      </w:r>
      <w:r w:rsidR="008D396D">
        <w:t xml:space="preserve"> Kruskal-Wallis Test</w:t>
      </w:r>
      <w:r>
        <w:t>,</w:t>
      </w:r>
      <w:r w:rsidR="008D396D">
        <w:t xml:space="preserve"> determine</w:t>
      </w:r>
      <w:r>
        <w:t>s</w:t>
      </w:r>
      <w:r w:rsidR="008D396D">
        <w:t xml:space="preserve"> if there</w:t>
      </w:r>
      <w:r>
        <w:t>’</w:t>
      </w:r>
      <w:r w:rsidR="008D396D">
        <w:t xml:space="preserve">s a statistically significant difference between the medians of three or more independent </w:t>
      </w:r>
      <w:r>
        <w:t>groups, is</w:t>
      </w:r>
      <w:r w:rsidR="00EB5397">
        <w:t xml:space="preserve"> summarised in </w:t>
      </w:r>
      <w:r w:rsidR="00EB5397">
        <w:fldChar w:fldCharType="begin"/>
      </w:r>
      <w:r w:rsidR="00EB5397">
        <w:instrText xml:space="preserve"> REF _Ref137549221 \h </w:instrText>
      </w:r>
      <w:r w:rsidR="00EB5397">
        <w:fldChar w:fldCharType="separate"/>
      </w:r>
      <w:r w:rsidR="002F6820">
        <w:t xml:space="preserve">Table </w:t>
      </w:r>
      <w:r w:rsidR="002F6820">
        <w:rPr>
          <w:noProof/>
        </w:rPr>
        <w:t>5</w:t>
      </w:r>
      <w:r w:rsidR="00EB5397">
        <w:fldChar w:fldCharType="end"/>
      </w:r>
      <w:r w:rsidR="00EB5397">
        <w:t>.</w:t>
      </w:r>
      <w:r w:rsidR="00EB5397">
        <w:fldChar w:fldCharType="begin" w:fldLock="1"/>
      </w:r>
      <w:r w:rsidR="00734E2D">
        <w:instrText>ADDIN CSL_CITATION {"citationItems":[{"id":"ITEM-1","itemData":{"URL":"https://docs.scipy.org/doc/scipy/reference/generated/scipy.stats.kruskal.html","accessed":{"date-parts":[["2023","6","13"]]},"author":[{"dropping-particle":"","family":"SciPy","given":"","non-dropping-particle":"","parse-names":false,"suffix":""}],"container-title":"SciPy","id":"ITEM-1","issued":{"date-parts":[["0"]]},"title":"scipy.stats.kruskal — SciPy v1.10.1 Manual","type":"webpage"},"uris":["http://www.mendeley.com/documents/?uuid=326ef8cf-2d46-3489-8baa-4182af2dac47"]},{"id":"ITEM-2","itemData":{"URL":"https://www.statology.org/kruskal-wallis-test-python/","accessed":{"date-parts":[["2023","6","13"]]},"author":[{"dropping-particle":"","family":"Zach","given":"","non-dropping-particle":"","parse-names":false,"suffix":""}],"container-title":"Statology","id":"ITEM-2","issued":{"date-parts":[["2020","7","13"]]},"title":"How to Perform a Kruskal-Wallis Test in Python - Statology","type":"webpage"},"uris":["http://www.mendeley.com/documents/?uuid=01fa3d37-863a-37b9-b292-d6ffbbf0fdd8"]},{"id":"ITEM-3","itemData":{"URL":"https://www.geeksforgeeks.org/how-to-perform-a-kruskal-wallis-test-in-python/","accessed":{"date-parts":[["2023","6","13"]]},"author":[{"dropping-particle":"","family":"GeeksforGeeks","given":"","non-dropping-particle":"","parse-names":false,"suffix":""}],"container-title":"GeeksforGeeks","id":"ITEM-3","issued":{"date-parts":[["0"]]},"title":"How to Perform a Kruskal-Wallis Test in Python","type":"webpage"},"uris":["http://www.mendeley.com/documents/?uuid=85650f25-c728-3e8a-b3f9-c00cd282971c"]}],"mendeley":{"formattedCitation":"(GeeksforGeeks, no date d; SciPy, no date a; Zach, 2020a)","plainTextFormattedCitation":"(GeeksforGeeks, no date d; SciPy, no date a; Zach, 2020a)","previouslyFormattedCitation":"(GeeksforGeeks, no date d; SciPy, no date a; Zach, 2020a)"},"properties":{"noteIndex":0},"schema":"https://github.com/citation-style-language/schema/raw/master/csl-citation.json"}</w:instrText>
      </w:r>
      <w:r w:rsidR="00EB5397">
        <w:fldChar w:fldCharType="separate"/>
      </w:r>
      <w:r w:rsidR="00734E2D" w:rsidRPr="00734E2D">
        <w:rPr>
          <w:noProof/>
        </w:rPr>
        <w:t>(</w:t>
      </w:r>
      <w:proofErr w:type="spellStart"/>
      <w:r w:rsidR="00734E2D" w:rsidRPr="00734E2D">
        <w:rPr>
          <w:noProof/>
        </w:rPr>
        <w:t>GeeksforGeeks</w:t>
      </w:r>
      <w:proofErr w:type="spellEnd"/>
      <w:r w:rsidR="00734E2D" w:rsidRPr="00734E2D">
        <w:rPr>
          <w:noProof/>
        </w:rPr>
        <w:t>, no date d; SciPy, no date a; Zach, 2020a)</w:t>
      </w:r>
      <w:r w:rsidR="00EB5397">
        <w:fldChar w:fldCharType="end"/>
      </w:r>
      <w:r w:rsidR="006B5A75">
        <w:t>.</w:t>
      </w:r>
    </w:p>
    <w:p w14:paraId="64539895" w14:textId="77777777" w:rsidR="008D396D" w:rsidRDefault="008D396D" w:rsidP="00A42DCE"/>
    <w:p w14:paraId="4022E9CB" w14:textId="1387288F" w:rsidR="008D396D" w:rsidRDefault="008D396D" w:rsidP="008D396D">
      <w:pPr>
        <w:pStyle w:val="Caption"/>
        <w:keepNext/>
        <w:jc w:val="center"/>
      </w:pPr>
      <w:bookmarkStart w:id="33" w:name="_Ref137549221"/>
      <w:r>
        <w:t xml:space="preserve">Table </w:t>
      </w:r>
      <w:fldSimple w:instr=" SEQ Table \* ARABIC ">
        <w:r w:rsidR="002F6820">
          <w:rPr>
            <w:noProof/>
          </w:rPr>
          <w:t>5</w:t>
        </w:r>
      </w:fldSimple>
      <w:bookmarkEnd w:id="33"/>
      <w:r>
        <w:t>: Assumptions, Hypothesis and Result for Kruskal-Wallis Test</w:t>
      </w:r>
    </w:p>
    <w:tbl>
      <w:tblPr>
        <w:tblStyle w:val="TableGrid"/>
        <w:tblW w:w="0" w:type="auto"/>
        <w:tblInd w:w="-113" w:type="dxa"/>
        <w:tblLook w:val="04A0" w:firstRow="1" w:lastRow="0" w:firstColumn="1" w:lastColumn="0" w:noHBand="0" w:noVBand="1"/>
      </w:tblPr>
      <w:tblGrid>
        <w:gridCol w:w="1288"/>
        <w:gridCol w:w="7297"/>
      </w:tblGrid>
      <w:tr w:rsidR="008D396D" w:rsidRPr="00A42DCE" w14:paraId="0D0F7178" w14:textId="77777777" w:rsidTr="00292095">
        <w:trPr>
          <w:trHeight w:val="454"/>
        </w:trPr>
        <w:tc>
          <w:tcPr>
            <w:tcW w:w="0" w:type="auto"/>
            <w:shd w:val="clear" w:color="auto" w:fill="D9D9D9" w:themeFill="background1" w:themeFillShade="D9"/>
            <w:vAlign w:val="center"/>
          </w:tcPr>
          <w:p w14:paraId="166FDBD4" w14:textId="77777777" w:rsidR="008D396D" w:rsidRPr="00A42DCE" w:rsidRDefault="008D396D" w:rsidP="00292095">
            <w:pPr>
              <w:jc w:val="center"/>
              <w:rPr>
                <w:rFonts w:cstheme="minorHAnsi"/>
                <w:b/>
                <w:bCs/>
                <w:sz w:val="20"/>
                <w:szCs w:val="20"/>
              </w:rPr>
            </w:pPr>
            <w:r w:rsidRPr="00A42DCE">
              <w:rPr>
                <w:rFonts w:cstheme="minorHAnsi"/>
                <w:b/>
                <w:bCs/>
                <w:sz w:val="20"/>
                <w:szCs w:val="20"/>
              </w:rPr>
              <w:t>Assumptions</w:t>
            </w:r>
          </w:p>
        </w:tc>
        <w:tc>
          <w:tcPr>
            <w:tcW w:w="0" w:type="auto"/>
            <w:vAlign w:val="center"/>
          </w:tcPr>
          <w:p w14:paraId="003CD3E4" w14:textId="6A1C086C" w:rsidR="008D396D" w:rsidRPr="008D396D" w:rsidRDefault="008D396D" w:rsidP="008D396D">
            <w:pPr>
              <w:numPr>
                <w:ilvl w:val="0"/>
                <w:numId w:val="22"/>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8D396D">
              <w:rPr>
                <w:rFonts w:cstheme="minorHAnsi"/>
                <w:color w:val="000000"/>
                <w:sz w:val="20"/>
                <w:szCs w:val="20"/>
                <w:lang w:val="en-GB" w:eastAsia="en-GB"/>
              </w:rPr>
              <w:t>independent variables with one or more groups</w:t>
            </w:r>
            <w:r>
              <w:rPr>
                <w:rFonts w:cstheme="minorHAnsi"/>
                <w:color w:val="000000"/>
                <w:sz w:val="20"/>
                <w:szCs w:val="20"/>
                <w:lang w:val="en-GB" w:eastAsia="en-GB"/>
              </w:rPr>
              <w:t>.</w:t>
            </w:r>
          </w:p>
          <w:p w14:paraId="389982C2" w14:textId="3456342A" w:rsidR="008D396D" w:rsidRPr="008D396D" w:rsidRDefault="008D396D" w:rsidP="008D396D">
            <w:pPr>
              <w:numPr>
                <w:ilvl w:val="0"/>
                <w:numId w:val="22"/>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8D396D">
              <w:rPr>
                <w:rFonts w:cstheme="minorHAnsi"/>
                <w:color w:val="000000"/>
                <w:sz w:val="20"/>
                <w:szCs w:val="20"/>
                <w:lang w:val="en-GB" w:eastAsia="en-GB"/>
              </w:rPr>
              <w:t>values are ranked</w:t>
            </w:r>
            <w:r>
              <w:rPr>
                <w:rFonts w:cstheme="minorHAnsi"/>
                <w:color w:val="000000"/>
                <w:sz w:val="20"/>
                <w:szCs w:val="20"/>
                <w:lang w:val="en-GB" w:eastAsia="en-GB"/>
              </w:rPr>
              <w:t>.</w:t>
            </w:r>
          </w:p>
          <w:p w14:paraId="0D8A4897" w14:textId="507BF6EB" w:rsidR="008D396D" w:rsidRPr="00A42DCE" w:rsidRDefault="008D396D" w:rsidP="008D396D">
            <w:pPr>
              <w:numPr>
                <w:ilvl w:val="0"/>
                <w:numId w:val="22"/>
              </w:numPr>
              <w:shd w:val="clear" w:color="auto" w:fill="FFFFFF"/>
              <w:overflowPunct/>
              <w:autoSpaceDE/>
              <w:autoSpaceDN/>
              <w:adjustRightInd/>
              <w:spacing w:before="100" w:beforeAutospacing="1"/>
              <w:textAlignment w:val="auto"/>
              <w:rPr>
                <w:rFonts w:cstheme="minorHAnsi"/>
                <w:color w:val="000000"/>
                <w:sz w:val="20"/>
                <w:szCs w:val="20"/>
                <w:lang w:val="en-GB" w:eastAsia="en-GB"/>
              </w:rPr>
            </w:pPr>
            <w:r w:rsidRPr="008D396D">
              <w:rPr>
                <w:rFonts w:cstheme="minorHAnsi"/>
                <w:color w:val="000000"/>
                <w:sz w:val="20"/>
                <w:szCs w:val="20"/>
                <w:lang w:val="en-GB" w:eastAsia="en-GB"/>
              </w:rPr>
              <w:t>Doesn't require a specific distribution</w:t>
            </w:r>
            <w:r>
              <w:rPr>
                <w:rFonts w:cstheme="minorHAnsi"/>
                <w:color w:val="000000"/>
                <w:sz w:val="20"/>
                <w:szCs w:val="20"/>
                <w:lang w:val="en-GB" w:eastAsia="en-GB"/>
              </w:rPr>
              <w:t>.</w:t>
            </w:r>
          </w:p>
        </w:tc>
      </w:tr>
      <w:tr w:rsidR="008D396D" w:rsidRPr="00A42DCE" w14:paraId="7A84B978" w14:textId="77777777" w:rsidTr="00292095">
        <w:trPr>
          <w:trHeight w:val="454"/>
        </w:trPr>
        <w:tc>
          <w:tcPr>
            <w:tcW w:w="0" w:type="auto"/>
            <w:shd w:val="clear" w:color="auto" w:fill="D9D9D9" w:themeFill="background1" w:themeFillShade="D9"/>
            <w:vAlign w:val="center"/>
          </w:tcPr>
          <w:p w14:paraId="2480CD4E" w14:textId="77777777" w:rsidR="008D396D" w:rsidRPr="00A42DCE" w:rsidRDefault="008D396D" w:rsidP="00292095">
            <w:pPr>
              <w:jc w:val="center"/>
              <w:rPr>
                <w:rFonts w:cstheme="minorHAnsi"/>
                <w:b/>
                <w:bCs/>
                <w:sz w:val="20"/>
                <w:szCs w:val="20"/>
              </w:rPr>
            </w:pPr>
            <w:r w:rsidRPr="00A42DCE">
              <w:rPr>
                <w:rFonts w:cstheme="minorHAnsi"/>
                <w:b/>
                <w:bCs/>
                <w:sz w:val="20"/>
                <w:szCs w:val="20"/>
              </w:rPr>
              <w:t>Hypothesis</w:t>
            </w:r>
          </w:p>
        </w:tc>
        <w:tc>
          <w:tcPr>
            <w:tcW w:w="0" w:type="auto"/>
            <w:vAlign w:val="center"/>
          </w:tcPr>
          <w:p w14:paraId="4E1A179D" w14:textId="77777777" w:rsidR="008D396D" w:rsidRDefault="008D396D" w:rsidP="008D396D">
            <w:pPr>
              <w:shd w:val="clear" w:color="auto" w:fill="FFFFFF"/>
              <w:overflowPunct/>
              <w:autoSpaceDE/>
              <w:autoSpaceDN/>
              <w:adjustRightInd/>
              <w:textAlignment w:val="auto"/>
              <w:rPr>
                <w:rFonts w:cstheme="minorHAnsi"/>
                <w:color w:val="000000"/>
                <w:sz w:val="20"/>
                <w:szCs w:val="20"/>
                <w:lang w:val="en-GB" w:eastAsia="en-GB"/>
              </w:rPr>
            </w:pPr>
            <w:r w:rsidRPr="008D396D">
              <w:rPr>
                <w:rFonts w:cstheme="minorHAnsi"/>
                <w:color w:val="000000"/>
                <w:sz w:val="20"/>
                <w:szCs w:val="20"/>
                <w:lang w:val="en-GB" w:eastAsia="en-GB"/>
              </w:rPr>
              <w:t>Hypothesis:</w:t>
            </w:r>
          </w:p>
          <w:p w14:paraId="20CC87E3" w14:textId="77777777" w:rsidR="008D396D" w:rsidRPr="008D396D" w:rsidRDefault="008D396D" w:rsidP="008D396D">
            <w:pPr>
              <w:shd w:val="clear" w:color="auto" w:fill="FFFFFF"/>
              <w:overflowPunct/>
              <w:autoSpaceDE/>
              <w:autoSpaceDN/>
              <w:adjustRightInd/>
              <w:textAlignment w:val="auto"/>
              <w:rPr>
                <w:rFonts w:cstheme="minorHAnsi"/>
                <w:color w:val="000000"/>
                <w:sz w:val="20"/>
                <w:szCs w:val="20"/>
                <w:lang w:val="en-GB" w:eastAsia="en-GB"/>
              </w:rPr>
            </w:pPr>
          </w:p>
          <w:p w14:paraId="5A08AE50" w14:textId="6523F73F" w:rsidR="008D396D" w:rsidRPr="008D396D" w:rsidRDefault="008D396D" w:rsidP="008D396D">
            <w:pPr>
              <w:pStyle w:val="ListParagraph"/>
              <w:numPr>
                <w:ilvl w:val="0"/>
                <w:numId w:val="24"/>
              </w:numPr>
              <w:shd w:val="clear" w:color="auto" w:fill="FFFFFF"/>
              <w:overflowPunct/>
              <w:autoSpaceDE/>
              <w:autoSpaceDN/>
              <w:adjustRightInd/>
              <w:textAlignment w:val="auto"/>
              <w:rPr>
                <w:rFonts w:cstheme="minorHAnsi"/>
                <w:color w:val="000000"/>
                <w:sz w:val="20"/>
                <w:szCs w:val="20"/>
                <w:lang w:val="en-GB" w:eastAsia="en-GB"/>
              </w:rPr>
            </w:pPr>
            <w:r w:rsidRPr="008D396D">
              <w:rPr>
                <w:rFonts w:cstheme="minorHAnsi"/>
                <w:color w:val="000000"/>
                <w:sz w:val="20"/>
                <w:szCs w:val="20"/>
                <w:lang w:val="en-GB" w:eastAsia="en-GB"/>
              </w:rPr>
              <w:t>H0: The medians of Production Volume Index for Ireland, Germany, France and the UK are equal</w:t>
            </w:r>
          </w:p>
          <w:p w14:paraId="0DBB918B" w14:textId="47D82EAE" w:rsidR="008D396D" w:rsidRPr="008D396D" w:rsidRDefault="008D396D" w:rsidP="008D396D">
            <w:pPr>
              <w:pStyle w:val="ListParagraph"/>
              <w:numPr>
                <w:ilvl w:val="0"/>
                <w:numId w:val="24"/>
              </w:numPr>
              <w:shd w:val="clear" w:color="auto" w:fill="FFFFFF"/>
              <w:overflowPunct/>
              <w:autoSpaceDE/>
              <w:autoSpaceDN/>
              <w:adjustRightInd/>
              <w:textAlignment w:val="auto"/>
              <w:rPr>
                <w:rFonts w:cstheme="minorHAnsi"/>
                <w:color w:val="000000"/>
                <w:sz w:val="20"/>
                <w:szCs w:val="20"/>
                <w:lang w:val="en-GB" w:eastAsia="en-GB"/>
              </w:rPr>
            </w:pPr>
            <w:r w:rsidRPr="008D396D">
              <w:rPr>
                <w:rFonts w:cstheme="minorHAnsi"/>
                <w:color w:val="000000"/>
                <w:sz w:val="20"/>
                <w:szCs w:val="20"/>
                <w:lang w:val="en-GB" w:eastAsia="en-GB"/>
              </w:rPr>
              <w:t>Ha: The medians of Production Volume Index for Ireland, Germany, France and the UK are not equal</w:t>
            </w:r>
          </w:p>
          <w:p w14:paraId="1309D032" w14:textId="3A9DA757" w:rsidR="008D396D" w:rsidRPr="00A42DCE" w:rsidRDefault="008D396D" w:rsidP="008D396D">
            <w:pPr>
              <w:shd w:val="clear" w:color="auto" w:fill="FFFFFF"/>
              <w:overflowPunct/>
              <w:autoSpaceDE/>
              <w:autoSpaceDN/>
              <w:adjustRightInd/>
              <w:spacing w:before="240"/>
              <w:textAlignment w:val="auto"/>
              <w:rPr>
                <w:rFonts w:cstheme="minorHAnsi"/>
                <w:color w:val="000000"/>
                <w:sz w:val="20"/>
                <w:szCs w:val="20"/>
                <w:lang w:val="en-GB" w:eastAsia="en-GB"/>
              </w:rPr>
            </w:pPr>
            <w:r w:rsidRPr="008D396D">
              <w:rPr>
                <w:rFonts w:cstheme="minorHAnsi"/>
                <w:color w:val="000000"/>
                <w:sz w:val="20"/>
                <w:szCs w:val="20"/>
                <w:lang w:val="en-GB" w:eastAsia="en-GB"/>
              </w:rPr>
              <w:t>Significance Level is 0.05</w:t>
            </w:r>
          </w:p>
        </w:tc>
      </w:tr>
      <w:tr w:rsidR="008D396D" w:rsidRPr="00A42DCE" w14:paraId="39B17D3C" w14:textId="77777777" w:rsidTr="00292095">
        <w:trPr>
          <w:trHeight w:val="454"/>
        </w:trPr>
        <w:tc>
          <w:tcPr>
            <w:tcW w:w="0" w:type="auto"/>
            <w:shd w:val="clear" w:color="auto" w:fill="D9D9D9" w:themeFill="background1" w:themeFillShade="D9"/>
            <w:vAlign w:val="center"/>
          </w:tcPr>
          <w:p w14:paraId="50CC3059" w14:textId="77777777" w:rsidR="008D396D" w:rsidRPr="00A42DCE" w:rsidRDefault="008D396D" w:rsidP="00292095">
            <w:pPr>
              <w:jc w:val="center"/>
              <w:rPr>
                <w:rFonts w:cstheme="minorHAnsi"/>
                <w:b/>
                <w:bCs/>
                <w:sz w:val="20"/>
                <w:szCs w:val="20"/>
              </w:rPr>
            </w:pPr>
            <w:r w:rsidRPr="00A42DCE">
              <w:rPr>
                <w:rFonts w:cstheme="minorHAnsi"/>
                <w:b/>
                <w:bCs/>
                <w:sz w:val="20"/>
                <w:szCs w:val="20"/>
              </w:rPr>
              <w:t>Result</w:t>
            </w:r>
          </w:p>
        </w:tc>
        <w:tc>
          <w:tcPr>
            <w:tcW w:w="0" w:type="auto"/>
            <w:vAlign w:val="center"/>
          </w:tcPr>
          <w:p w14:paraId="5CCD6182" w14:textId="77777777" w:rsidR="008D396D" w:rsidRPr="008D396D" w:rsidRDefault="008D396D" w:rsidP="008D396D">
            <w:pPr>
              <w:pStyle w:val="ListParagraph"/>
              <w:numPr>
                <w:ilvl w:val="0"/>
                <w:numId w:val="21"/>
              </w:numPr>
              <w:rPr>
                <w:rFonts w:cstheme="minorHAnsi"/>
                <w:sz w:val="20"/>
                <w:szCs w:val="20"/>
              </w:rPr>
            </w:pPr>
            <w:r w:rsidRPr="008D396D">
              <w:rPr>
                <w:rFonts w:cstheme="minorHAnsi"/>
                <w:sz w:val="20"/>
                <w:szCs w:val="20"/>
              </w:rPr>
              <w:t>Statistic Value: 79.72705061990443</w:t>
            </w:r>
          </w:p>
          <w:p w14:paraId="4E22A10D" w14:textId="77777777" w:rsidR="008D396D" w:rsidRPr="008D396D" w:rsidRDefault="008D396D" w:rsidP="008D396D">
            <w:pPr>
              <w:pStyle w:val="ListParagraph"/>
              <w:numPr>
                <w:ilvl w:val="0"/>
                <w:numId w:val="21"/>
              </w:numPr>
              <w:rPr>
                <w:rFonts w:cstheme="minorHAnsi"/>
                <w:sz w:val="20"/>
                <w:szCs w:val="20"/>
              </w:rPr>
            </w:pPr>
            <w:r w:rsidRPr="008D396D">
              <w:rPr>
                <w:rFonts w:cstheme="minorHAnsi"/>
                <w:sz w:val="20"/>
                <w:szCs w:val="20"/>
              </w:rPr>
              <w:t>p-value: 3.512223437669616e-17</w:t>
            </w:r>
          </w:p>
          <w:p w14:paraId="12EA1843" w14:textId="21894DFC" w:rsidR="008D396D" w:rsidRPr="00A42DCE" w:rsidRDefault="008D396D" w:rsidP="008D396D">
            <w:pPr>
              <w:pStyle w:val="ListParagraph"/>
              <w:numPr>
                <w:ilvl w:val="0"/>
                <w:numId w:val="21"/>
              </w:numPr>
              <w:rPr>
                <w:rFonts w:cstheme="minorHAnsi"/>
                <w:sz w:val="20"/>
                <w:szCs w:val="20"/>
              </w:rPr>
            </w:pPr>
            <w:r w:rsidRPr="008D396D">
              <w:rPr>
                <w:rFonts w:cstheme="minorHAnsi"/>
                <w:sz w:val="20"/>
                <w:szCs w:val="20"/>
              </w:rPr>
              <w:t>Reject the Null Hypothesis, the medians of Production Volume Index for Ireland, Germany, France and the UK are not equal</w:t>
            </w:r>
          </w:p>
        </w:tc>
      </w:tr>
    </w:tbl>
    <w:p w14:paraId="14EC165F" w14:textId="77777777" w:rsidR="008D396D" w:rsidRDefault="008D396D" w:rsidP="00A42DCE"/>
    <w:p w14:paraId="613B7609" w14:textId="631FB1C2" w:rsidR="00EB5397" w:rsidRDefault="0028128A" w:rsidP="00A42DCE">
      <w:pPr>
        <w:rPr>
          <w:rFonts w:ascii="Helvetica" w:hAnsi="Helvetica" w:cs="Helvetica"/>
          <w:color w:val="000000"/>
          <w:sz w:val="21"/>
          <w:szCs w:val="21"/>
          <w:shd w:val="clear" w:color="auto" w:fill="FFFFFF"/>
        </w:rPr>
      </w:pPr>
      <w:r>
        <w:lastRenderedPageBreak/>
        <w:t xml:space="preserve">The Friedman tests </w:t>
      </w:r>
      <w:r w:rsidR="00EB5397">
        <w:t>d</w:t>
      </w:r>
      <w:r w:rsidR="00EB5397" w:rsidRPr="0028128A">
        <w:t>etermine</w:t>
      </w:r>
      <w:r w:rsidRPr="0028128A">
        <w:t>s</w:t>
      </w:r>
      <w:r w:rsidR="00EB5397" w:rsidRPr="0028128A">
        <w:t xml:space="preserve"> if there is a statistically significant difference between the medians of three or more independent groups</w:t>
      </w:r>
      <w:r>
        <w:t>, is</w:t>
      </w:r>
      <w:r w:rsidR="00EB5397">
        <w:t xml:space="preserve"> summarised in </w:t>
      </w:r>
      <w:r w:rsidR="00EB5397">
        <w:fldChar w:fldCharType="begin"/>
      </w:r>
      <w:r w:rsidR="00EB5397">
        <w:instrText xml:space="preserve"> REF _Ref137549424 \h </w:instrText>
      </w:r>
      <w:r w:rsidR="00EB5397">
        <w:fldChar w:fldCharType="separate"/>
      </w:r>
      <w:r w:rsidR="002F6820">
        <w:t xml:space="preserve">Table </w:t>
      </w:r>
      <w:r w:rsidR="002F6820">
        <w:rPr>
          <w:noProof/>
        </w:rPr>
        <w:t>6</w:t>
      </w:r>
      <w:r w:rsidR="00EB5397">
        <w:fldChar w:fldCharType="end"/>
      </w:r>
      <w:r w:rsidR="00EB5397">
        <w:t xml:space="preserve">. </w:t>
      </w:r>
      <w:r w:rsidR="00EB5397">
        <w:fldChar w:fldCharType="begin" w:fldLock="1"/>
      </w:r>
      <w:r w:rsidR="00734E2D">
        <w:instrText>ADDIN CSL_CITATION {"citationItems":[{"id":"ITEM-1","itemData":{"URL":"https://www.statology.org/friedman-test-python/","accessed":{"date-parts":[["2023","6","13"]]},"author":[{"dropping-particle":"","family":"Zach","given":"","non-dropping-particle":"","parse-names":false,"suffix":""}],"container-title":"Statology","id":"ITEM-1","issued":{"date-parts":[["2020","7","13"]]},"title":"How to Perform the Friedman Test in Python","type":"webpage"},"uris":["http://www.mendeley.com/documents/?uuid=fedb109d-ce92-3081-a5c0-64ce274ee589"]},{"id":"ITEM-2","itemData":{"URL":"https://www.geeksforgeeks.org/friedman-test/","accessed":{"date-parts":[["2023","6","13"]]},"author":[{"dropping-particle":"","family":"GeeksforGeeks","given":"","non-dropping-particle":"","parse-names":false,"suffix":""}],"container-title":"GeeksforGeeks","id":"ITEM-2","issued":{"date-parts":[["0"]]},"title":"Friedman Test","type":"webpage"},"uris":["http://www.mendeley.com/documents/?uuid=e7176d03-8b8a-3240-87e2-2a4e98d33079"]},{"id":"ITEM-3","itemData":{"URL":"https://sixsigmastudyguide.com/friedman-non-parametric-hypothesis-test/","accessed":{"date-parts":[["2023","6","13"]]},"author":[{"dropping-particle":"","family":"Hessing","given":"Ted","non-dropping-particle":"","parse-names":false,"suffix":""}],"container-title":"Six Sigma Study Guide","id":"ITEM-3","issued":{"date-parts":[["0"]]},"title":"Friedman Non Parametric Hypothesis Test","type":"webpage"},"uris":["http://www.mendeley.com/documents/?uuid=6483dc80-e739-333c-9fbe-67b940557d1f"]}],"mendeley":{"formattedCitation":"(GeeksforGeeks, no date b; Hessing, no date; Zach, 2020b)","plainTextFormattedCitation":"(GeeksforGeeks, no date b; Hessing, no date; Zach, 2020b)","previouslyFormattedCitation":"(GeeksforGeeks, no date b; Hessing, no date; Zach, 2020b)"},"properties":{"noteIndex":0},"schema":"https://github.com/citation-style-language/schema/raw/master/csl-citation.json"}</w:instrText>
      </w:r>
      <w:r w:rsidR="00EB5397">
        <w:fldChar w:fldCharType="separate"/>
      </w:r>
      <w:r w:rsidR="00734E2D" w:rsidRPr="00734E2D">
        <w:rPr>
          <w:noProof/>
        </w:rPr>
        <w:t>(GeeksforGeeks, no date b; Hessing, no date; Zach, 2020b)</w:t>
      </w:r>
      <w:r w:rsidR="00EB5397">
        <w:fldChar w:fldCharType="end"/>
      </w:r>
    </w:p>
    <w:p w14:paraId="1BEAA51C" w14:textId="77777777" w:rsidR="00EB5397" w:rsidRDefault="00EB5397" w:rsidP="00A42DCE"/>
    <w:p w14:paraId="24A7C86D" w14:textId="36F5A946" w:rsidR="00EB5397" w:rsidRDefault="00EB5397" w:rsidP="00EB5397">
      <w:pPr>
        <w:pStyle w:val="Caption"/>
        <w:keepNext/>
        <w:jc w:val="center"/>
      </w:pPr>
      <w:bookmarkStart w:id="34" w:name="_Ref137549424"/>
      <w:r>
        <w:t xml:space="preserve">Table </w:t>
      </w:r>
      <w:fldSimple w:instr=" SEQ Table \* ARABIC ">
        <w:r w:rsidR="002F6820">
          <w:rPr>
            <w:noProof/>
          </w:rPr>
          <w:t>6</w:t>
        </w:r>
      </w:fldSimple>
      <w:bookmarkEnd w:id="34"/>
      <w:r>
        <w:t xml:space="preserve">: Assumptions, Hypothesis and Result for Friedman Test </w:t>
      </w:r>
    </w:p>
    <w:tbl>
      <w:tblPr>
        <w:tblStyle w:val="TableGrid"/>
        <w:tblW w:w="0" w:type="auto"/>
        <w:tblInd w:w="-113" w:type="dxa"/>
        <w:tblLook w:val="04A0" w:firstRow="1" w:lastRow="0" w:firstColumn="1" w:lastColumn="0" w:noHBand="0" w:noVBand="1"/>
      </w:tblPr>
      <w:tblGrid>
        <w:gridCol w:w="1288"/>
        <w:gridCol w:w="7297"/>
      </w:tblGrid>
      <w:tr w:rsidR="00EB5397" w:rsidRPr="00A42DCE" w14:paraId="45FF2779" w14:textId="77777777" w:rsidTr="00292095">
        <w:trPr>
          <w:trHeight w:val="454"/>
        </w:trPr>
        <w:tc>
          <w:tcPr>
            <w:tcW w:w="0" w:type="auto"/>
            <w:shd w:val="clear" w:color="auto" w:fill="D9D9D9" w:themeFill="background1" w:themeFillShade="D9"/>
            <w:vAlign w:val="center"/>
          </w:tcPr>
          <w:p w14:paraId="53C0BEEF" w14:textId="77777777" w:rsidR="00EB5397" w:rsidRPr="00A42DCE" w:rsidRDefault="00EB5397" w:rsidP="00292095">
            <w:pPr>
              <w:jc w:val="center"/>
              <w:rPr>
                <w:rFonts w:cstheme="minorHAnsi"/>
                <w:b/>
                <w:bCs/>
                <w:sz w:val="20"/>
                <w:szCs w:val="20"/>
              </w:rPr>
            </w:pPr>
            <w:r w:rsidRPr="00A42DCE">
              <w:rPr>
                <w:rFonts w:cstheme="minorHAnsi"/>
                <w:b/>
                <w:bCs/>
                <w:sz w:val="20"/>
                <w:szCs w:val="20"/>
              </w:rPr>
              <w:t>Assumptions</w:t>
            </w:r>
          </w:p>
        </w:tc>
        <w:tc>
          <w:tcPr>
            <w:tcW w:w="0" w:type="auto"/>
            <w:vAlign w:val="center"/>
          </w:tcPr>
          <w:p w14:paraId="7B337067" w14:textId="77777777" w:rsidR="00EB5397" w:rsidRPr="00EB5397" w:rsidRDefault="00EB5397" w:rsidP="00EB5397">
            <w:pPr>
              <w:numPr>
                <w:ilvl w:val="0"/>
                <w:numId w:val="22"/>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EB5397">
              <w:rPr>
                <w:rFonts w:cstheme="minorHAnsi"/>
                <w:color w:val="000000"/>
                <w:sz w:val="20"/>
                <w:szCs w:val="20"/>
                <w:lang w:val="en-GB" w:eastAsia="en-GB"/>
              </w:rPr>
              <w:t>random sampling</w:t>
            </w:r>
          </w:p>
          <w:p w14:paraId="7F6C2563" w14:textId="3BB19EAC" w:rsidR="00EB5397" w:rsidRPr="00EB5397" w:rsidRDefault="00EB5397" w:rsidP="00EB5397">
            <w:pPr>
              <w:numPr>
                <w:ilvl w:val="0"/>
                <w:numId w:val="22"/>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EB5397">
              <w:rPr>
                <w:rFonts w:cstheme="minorHAnsi"/>
                <w:color w:val="000000"/>
                <w:sz w:val="20"/>
                <w:szCs w:val="20"/>
                <w:lang w:val="en-GB" w:eastAsia="en-GB"/>
              </w:rPr>
              <w:t>one variable that is measured across at least three groups.</w:t>
            </w:r>
          </w:p>
          <w:p w14:paraId="72E33E79" w14:textId="09AA7912" w:rsidR="00EB5397" w:rsidRPr="00EB5397" w:rsidRDefault="00EB5397" w:rsidP="00EB5397">
            <w:pPr>
              <w:numPr>
                <w:ilvl w:val="0"/>
                <w:numId w:val="22"/>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EB5397">
              <w:rPr>
                <w:rFonts w:cstheme="minorHAnsi"/>
                <w:color w:val="000000"/>
                <w:sz w:val="20"/>
                <w:szCs w:val="20"/>
                <w:lang w:val="en-GB" w:eastAsia="en-GB"/>
              </w:rPr>
              <w:t>does not require normal distribution.</w:t>
            </w:r>
          </w:p>
          <w:p w14:paraId="3C167E7C" w14:textId="5F46883E" w:rsidR="00EB5397" w:rsidRPr="00EB5397" w:rsidRDefault="00EB5397" w:rsidP="00EB5397">
            <w:pPr>
              <w:numPr>
                <w:ilvl w:val="0"/>
                <w:numId w:val="22"/>
              </w:numPr>
              <w:shd w:val="clear" w:color="auto" w:fill="FFFFFF"/>
              <w:overflowPunct/>
              <w:autoSpaceDE/>
              <w:autoSpaceDN/>
              <w:adjustRightInd/>
              <w:spacing w:before="100" w:beforeAutospacing="1"/>
              <w:textAlignment w:val="auto"/>
              <w:rPr>
                <w:rFonts w:cstheme="minorHAnsi"/>
                <w:color w:val="000000"/>
                <w:sz w:val="20"/>
                <w:szCs w:val="20"/>
                <w:lang w:val="en-GB" w:eastAsia="en-GB"/>
              </w:rPr>
            </w:pPr>
            <w:r w:rsidRPr="00EB5397">
              <w:rPr>
                <w:rFonts w:cstheme="minorHAnsi"/>
                <w:color w:val="000000"/>
                <w:sz w:val="20"/>
                <w:szCs w:val="20"/>
                <w:lang w:val="en-GB" w:eastAsia="en-GB"/>
              </w:rPr>
              <w:t>samples should be ordinal or continuou</w:t>
            </w:r>
            <w:r>
              <w:rPr>
                <w:rFonts w:cstheme="minorHAnsi"/>
                <w:color w:val="000000"/>
                <w:sz w:val="20"/>
                <w:szCs w:val="20"/>
                <w:lang w:val="en-GB" w:eastAsia="en-GB"/>
              </w:rPr>
              <w:t>s</w:t>
            </w:r>
          </w:p>
        </w:tc>
      </w:tr>
      <w:tr w:rsidR="00EB5397" w:rsidRPr="00A42DCE" w14:paraId="307A704B" w14:textId="77777777" w:rsidTr="00292095">
        <w:trPr>
          <w:trHeight w:val="454"/>
        </w:trPr>
        <w:tc>
          <w:tcPr>
            <w:tcW w:w="0" w:type="auto"/>
            <w:shd w:val="clear" w:color="auto" w:fill="D9D9D9" w:themeFill="background1" w:themeFillShade="D9"/>
            <w:vAlign w:val="center"/>
          </w:tcPr>
          <w:p w14:paraId="689A3149" w14:textId="77777777" w:rsidR="00EB5397" w:rsidRPr="00A42DCE" w:rsidRDefault="00EB5397" w:rsidP="00292095">
            <w:pPr>
              <w:jc w:val="center"/>
              <w:rPr>
                <w:rFonts w:cstheme="minorHAnsi"/>
                <w:b/>
                <w:bCs/>
                <w:sz w:val="20"/>
                <w:szCs w:val="20"/>
              </w:rPr>
            </w:pPr>
            <w:r w:rsidRPr="00A42DCE">
              <w:rPr>
                <w:rFonts w:cstheme="minorHAnsi"/>
                <w:b/>
                <w:bCs/>
                <w:sz w:val="20"/>
                <w:szCs w:val="20"/>
              </w:rPr>
              <w:t>Hypothesis</w:t>
            </w:r>
          </w:p>
        </w:tc>
        <w:tc>
          <w:tcPr>
            <w:tcW w:w="0" w:type="auto"/>
            <w:vAlign w:val="center"/>
          </w:tcPr>
          <w:p w14:paraId="46838C2D" w14:textId="77777777" w:rsidR="00EB5397" w:rsidRDefault="00EB5397" w:rsidP="00EB5397">
            <w:pPr>
              <w:shd w:val="clear" w:color="auto" w:fill="FFFFFF"/>
              <w:overflowPunct/>
              <w:autoSpaceDE/>
              <w:autoSpaceDN/>
              <w:adjustRightInd/>
              <w:textAlignment w:val="auto"/>
              <w:rPr>
                <w:rFonts w:cstheme="minorHAnsi"/>
                <w:color w:val="000000"/>
                <w:sz w:val="20"/>
                <w:szCs w:val="20"/>
                <w:lang w:val="en-GB" w:eastAsia="en-GB"/>
              </w:rPr>
            </w:pPr>
            <w:r w:rsidRPr="00EB5397">
              <w:rPr>
                <w:rFonts w:cstheme="minorHAnsi"/>
                <w:color w:val="000000"/>
                <w:sz w:val="20"/>
                <w:szCs w:val="20"/>
                <w:lang w:val="en-GB" w:eastAsia="en-GB"/>
              </w:rPr>
              <w:t>Hypothesis:</w:t>
            </w:r>
          </w:p>
          <w:p w14:paraId="1D21D94D" w14:textId="77777777" w:rsidR="00EB5397" w:rsidRPr="00EB5397" w:rsidRDefault="00EB5397" w:rsidP="00EB5397">
            <w:pPr>
              <w:shd w:val="clear" w:color="auto" w:fill="FFFFFF"/>
              <w:overflowPunct/>
              <w:autoSpaceDE/>
              <w:autoSpaceDN/>
              <w:adjustRightInd/>
              <w:textAlignment w:val="auto"/>
              <w:rPr>
                <w:rFonts w:cstheme="minorHAnsi"/>
                <w:color w:val="000000"/>
                <w:sz w:val="20"/>
                <w:szCs w:val="20"/>
                <w:lang w:val="en-GB" w:eastAsia="en-GB"/>
              </w:rPr>
            </w:pPr>
          </w:p>
          <w:p w14:paraId="3FA57DC7" w14:textId="338FBD0C" w:rsidR="00EB5397" w:rsidRPr="00EB5397" w:rsidRDefault="00EB5397" w:rsidP="00EB5397">
            <w:pPr>
              <w:pStyle w:val="ListParagraph"/>
              <w:numPr>
                <w:ilvl w:val="0"/>
                <w:numId w:val="25"/>
              </w:numPr>
              <w:shd w:val="clear" w:color="auto" w:fill="FFFFFF"/>
              <w:overflowPunct/>
              <w:autoSpaceDE/>
              <w:autoSpaceDN/>
              <w:adjustRightInd/>
              <w:textAlignment w:val="auto"/>
              <w:rPr>
                <w:rFonts w:cstheme="minorHAnsi"/>
                <w:color w:val="000000"/>
                <w:sz w:val="20"/>
                <w:szCs w:val="20"/>
                <w:lang w:val="en-GB" w:eastAsia="en-GB"/>
              </w:rPr>
            </w:pPr>
            <w:r w:rsidRPr="00EB5397">
              <w:rPr>
                <w:rFonts w:cstheme="minorHAnsi"/>
                <w:color w:val="000000"/>
                <w:sz w:val="20"/>
                <w:szCs w:val="20"/>
                <w:lang w:val="en-GB" w:eastAsia="en-GB"/>
              </w:rPr>
              <w:t>H0: the means of Production Volume Index for Ireland, Germany, France and the UK are equal.</w:t>
            </w:r>
          </w:p>
          <w:p w14:paraId="4AD7168E" w14:textId="77777777" w:rsidR="00EB5397" w:rsidRDefault="00EB5397" w:rsidP="00EB5397">
            <w:pPr>
              <w:pStyle w:val="ListParagraph"/>
              <w:numPr>
                <w:ilvl w:val="0"/>
                <w:numId w:val="25"/>
              </w:numPr>
              <w:shd w:val="clear" w:color="auto" w:fill="FFFFFF"/>
              <w:overflowPunct/>
              <w:autoSpaceDE/>
              <w:autoSpaceDN/>
              <w:adjustRightInd/>
              <w:textAlignment w:val="auto"/>
              <w:rPr>
                <w:rFonts w:cstheme="minorHAnsi"/>
                <w:color w:val="000000"/>
                <w:sz w:val="20"/>
                <w:szCs w:val="20"/>
                <w:lang w:val="en-GB" w:eastAsia="en-GB"/>
              </w:rPr>
            </w:pPr>
            <w:r w:rsidRPr="00EB5397">
              <w:rPr>
                <w:rFonts w:cstheme="minorHAnsi"/>
                <w:color w:val="000000"/>
                <w:sz w:val="20"/>
                <w:szCs w:val="20"/>
                <w:lang w:val="en-GB" w:eastAsia="en-GB"/>
              </w:rPr>
              <w:t>Ha: at least one mean of Production Volume Index for Ireland, Germany, France and the UK are not equal</w:t>
            </w:r>
          </w:p>
          <w:p w14:paraId="12AC0060" w14:textId="77777777" w:rsidR="00EB5397" w:rsidRPr="00EB5397" w:rsidRDefault="00EB5397" w:rsidP="00EB5397">
            <w:pPr>
              <w:pStyle w:val="ListParagraph"/>
              <w:numPr>
                <w:ilvl w:val="0"/>
                <w:numId w:val="25"/>
              </w:numPr>
              <w:shd w:val="clear" w:color="auto" w:fill="FFFFFF"/>
              <w:overflowPunct/>
              <w:autoSpaceDE/>
              <w:autoSpaceDN/>
              <w:adjustRightInd/>
              <w:textAlignment w:val="auto"/>
              <w:rPr>
                <w:rFonts w:cstheme="minorHAnsi"/>
                <w:color w:val="000000"/>
                <w:sz w:val="20"/>
                <w:szCs w:val="20"/>
                <w:lang w:val="en-GB" w:eastAsia="en-GB"/>
              </w:rPr>
            </w:pPr>
          </w:p>
          <w:p w14:paraId="196AC7A9" w14:textId="6EA4770E" w:rsidR="00EB5397" w:rsidRPr="00A42DCE" w:rsidRDefault="00EB5397" w:rsidP="00EB5397">
            <w:pPr>
              <w:shd w:val="clear" w:color="auto" w:fill="FFFFFF"/>
              <w:overflowPunct/>
              <w:autoSpaceDE/>
              <w:autoSpaceDN/>
              <w:adjustRightInd/>
              <w:textAlignment w:val="auto"/>
              <w:rPr>
                <w:rFonts w:cstheme="minorHAnsi"/>
                <w:color w:val="000000"/>
                <w:sz w:val="20"/>
                <w:szCs w:val="20"/>
                <w:lang w:val="en-GB" w:eastAsia="en-GB"/>
              </w:rPr>
            </w:pPr>
            <w:r w:rsidRPr="00EB5397">
              <w:rPr>
                <w:rFonts w:cstheme="minorHAnsi"/>
                <w:color w:val="000000"/>
                <w:sz w:val="20"/>
                <w:szCs w:val="20"/>
                <w:lang w:val="en-GB" w:eastAsia="en-GB"/>
              </w:rPr>
              <w:t>Significance Level is 0.05</w:t>
            </w:r>
          </w:p>
        </w:tc>
      </w:tr>
      <w:tr w:rsidR="00EB5397" w:rsidRPr="00A42DCE" w14:paraId="2979A079" w14:textId="77777777" w:rsidTr="00292095">
        <w:trPr>
          <w:trHeight w:val="454"/>
        </w:trPr>
        <w:tc>
          <w:tcPr>
            <w:tcW w:w="0" w:type="auto"/>
            <w:shd w:val="clear" w:color="auto" w:fill="D9D9D9" w:themeFill="background1" w:themeFillShade="D9"/>
            <w:vAlign w:val="center"/>
          </w:tcPr>
          <w:p w14:paraId="6432B52D" w14:textId="77777777" w:rsidR="00EB5397" w:rsidRPr="00A42DCE" w:rsidRDefault="00EB5397" w:rsidP="00292095">
            <w:pPr>
              <w:jc w:val="center"/>
              <w:rPr>
                <w:rFonts w:cstheme="minorHAnsi"/>
                <w:b/>
                <w:bCs/>
                <w:sz w:val="20"/>
                <w:szCs w:val="20"/>
              </w:rPr>
            </w:pPr>
            <w:r w:rsidRPr="00A42DCE">
              <w:rPr>
                <w:rFonts w:cstheme="minorHAnsi"/>
                <w:b/>
                <w:bCs/>
                <w:sz w:val="20"/>
                <w:szCs w:val="20"/>
              </w:rPr>
              <w:t>Result</w:t>
            </w:r>
          </w:p>
        </w:tc>
        <w:tc>
          <w:tcPr>
            <w:tcW w:w="0" w:type="auto"/>
            <w:vAlign w:val="center"/>
          </w:tcPr>
          <w:p w14:paraId="049D4B94" w14:textId="77777777" w:rsidR="00EB5397" w:rsidRPr="00EB5397" w:rsidRDefault="00EB5397" w:rsidP="00EB5397">
            <w:pPr>
              <w:pStyle w:val="ListParagraph"/>
              <w:numPr>
                <w:ilvl w:val="0"/>
                <w:numId w:val="21"/>
              </w:numPr>
              <w:rPr>
                <w:rFonts w:cstheme="minorHAnsi"/>
                <w:sz w:val="20"/>
                <w:szCs w:val="20"/>
              </w:rPr>
            </w:pPr>
            <w:r w:rsidRPr="00EB5397">
              <w:rPr>
                <w:rFonts w:cstheme="minorHAnsi"/>
                <w:sz w:val="20"/>
                <w:szCs w:val="20"/>
              </w:rPr>
              <w:t>Statistic Value: 60.888000000000034</w:t>
            </w:r>
          </w:p>
          <w:p w14:paraId="216922F1" w14:textId="77777777" w:rsidR="00EB5397" w:rsidRPr="00EB5397" w:rsidRDefault="00EB5397" w:rsidP="00EB5397">
            <w:pPr>
              <w:pStyle w:val="ListParagraph"/>
              <w:numPr>
                <w:ilvl w:val="0"/>
                <w:numId w:val="21"/>
              </w:numPr>
              <w:rPr>
                <w:rFonts w:cstheme="minorHAnsi"/>
                <w:sz w:val="20"/>
                <w:szCs w:val="20"/>
              </w:rPr>
            </w:pPr>
            <w:r w:rsidRPr="00EB5397">
              <w:rPr>
                <w:rFonts w:cstheme="minorHAnsi"/>
                <w:sz w:val="20"/>
                <w:szCs w:val="20"/>
              </w:rPr>
              <w:t>p-value: 3.797601950713565e-13</w:t>
            </w:r>
          </w:p>
          <w:p w14:paraId="01976E93" w14:textId="596E378A" w:rsidR="00EB5397" w:rsidRPr="00A42DCE" w:rsidRDefault="00EB5397" w:rsidP="00EB5397">
            <w:pPr>
              <w:pStyle w:val="ListParagraph"/>
              <w:numPr>
                <w:ilvl w:val="0"/>
                <w:numId w:val="21"/>
              </w:numPr>
              <w:rPr>
                <w:rFonts w:cstheme="minorHAnsi"/>
                <w:sz w:val="20"/>
                <w:szCs w:val="20"/>
              </w:rPr>
            </w:pPr>
            <w:r w:rsidRPr="00EB5397">
              <w:rPr>
                <w:rFonts w:cstheme="minorHAnsi"/>
                <w:sz w:val="20"/>
                <w:szCs w:val="20"/>
              </w:rPr>
              <w:t>Reject the Null Hypothesis, at least one mean of Production Volume Index for Ireland, Germany, France and the UK are not equal</w:t>
            </w:r>
          </w:p>
        </w:tc>
      </w:tr>
    </w:tbl>
    <w:p w14:paraId="535CA80C" w14:textId="77777777" w:rsidR="00EB5397" w:rsidRDefault="00EB5397" w:rsidP="00A42DCE"/>
    <w:p w14:paraId="653CC5C3" w14:textId="4186BF16" w:rsidR="00EB5397" w:rsidRDefault="0028128A" w:rsidP="00A42DCE">
      <w:r>
        <w:t>The</w:t>
      </w:r>
      <w:r w:rsidR="00EB5397">
        <w:t xml:space="preserve"> spearman rank correlation</w:t>
      </w:r>
      <w:r>
        <w:t>,</w:t>
      </w:r>
      <w:r w:rsidR="00EB5397">
        <w:t xml:space="preserve"> which measures the correlation between two ranked variables</w:t>
      </w:r>
      <w:r>
        <w:t xml:space="preserve">, is summarised in </w:t>
      </w:r>
      <w:r>
        <w:fldChar w:fldCharType="begin"/>
      </w:r>
      <w:r>
        <w:instrText xml:space="preserve"> REF _Ref137769247 \h </w:instrText>
      </w:r>
      <w:r>
        <w:fldChar w:fldCharType="separate"/>
      </w:r>
      <w:r w:rsidR="002F6820">
        <w:t xml:space="preserve">Table </w:t>
      </w:r>
      <w:r w:rsidR="002F6820">
        <w:rPr>
          <w:noProof/>
        </w:rPr>
        <w:t>7</w:t>
      </w:r>
      <w:r>
        <w:fldChar w:fldCharType="end"/>
      </w:r>
      <w:r>
        <w:t>.</w:t>
      </w:r>
      <w:r w:rsidR="00EB5397">
        <w:t xml:space="preserve"> </w:t>
      </w:r>
    </w:p>
    <w:p w14:paraId="45750E3D" w14:textId="77777777" w:rsidR="00EB5397" w:rsidRDefault="00EB5397" w:rsidP="00A42DCE"/>
    <w:p w14:paraId="30F75DFB" w14:textId="260B64B1" w:rsidR="00EB5397" w:rsidRDefault="00EB5397" w:rsidP="00EB5397">
      <w:pPr>
        <w:pStyle w:val="Caption"/>
        <w:keepNext/>
        <w:jc w:val="center"/>
      </w:pPr>
      <w:bookmarkStart w:id="35" w:name="_Ref137769247"/>
      <w:r>
        <w:t xml:space="preserve">Table </w:t>
      </w:r>
      <w:fldSimple w:instr=" SEQ Table \* ARABIC ">
        <w:r w:rsidR="002F6820">
          <w:rPr>
            <w:noProof/>
          </w:rPr>
          <w:t>7</w:t>
        </w:r>
      </w:fldSimple>
      <w:bookmarkEnd w:id="35"/>
      <w:r>
        <w:t xml:space="preserve">: Assumptions, Hypothesis and Result for Spearman Rank Correlation </w:t>
      </w:r>
    </w:p>
    <w:tbl>
      <w:tblPr>
        <w:tblStyle w:val="TableGrid"/>
        <w:tblW w:w="0" w:type="auto"/>
        <w:tblInd w:w="-113" w:type="dxa"/>
        <w:tblLook w:val="04A0" w:firstRow="1" w:lastRow="0" w:firstColumn="1" w:lastColumn="0" w:noHBand="0" w:noVBand="1"/>
      </w:tblPr>
      <w:tblGrid>
        <w:gridCol w:w="1288"/>
        <w:gridCol w:w="7297"/>
      </w:tblGrid>
      <w:tr w:rsidR="00E90727" w:rsidRPr="00A42DCE" w14:paraId="16578076" w14:textId="44EEC548" w:rsidTr="00E90727">
        <w:trPr>
          <w:trHeight w:val="454"/>
        </w:trPr>
        <w:tc>
          <w:tcPr>
            <w:tcW w:w="0" w:type="auto"/>
            <w:shd w:val="clear" w:color="auto" w:fill="D9D9D9" w:themeFill="background1" w:themeFillShade="D9"/>
            <w:vAlign w:val="center"/>
          </w:tcPr>
          <w:p w14:paraId="1CDD426C" w14:textId="77777777" w:rsidR="00E90727" w:rsidRPr="00A42DCE" w:rsidRDefault="00E90727" w:rsidP="00292095">
            <w:pPr>
              <w:jc w:val="center"/>
              <w:rPr>
                <w:rFonts w:cstheme="minorHAnsi"/>
                <w:b/>
                <w:bCs/>
                <w:sz w:val="20"/>
                <w:szCs w:val="20"/>
              </w:rPr>
            </w:pPr>
            <w:r w:rsidRPr="00A42DCE">
              <w:rPr>
                <w:rFonts w:cstheme="minorHAnsi"/>
                <w:b/>
                <w:bCs/>
                <w:sz w:val="20"/>
                <w:szCs w:val="20"/>
              </w:rPr>
              <w:t>Assumptions</w:t>
            </w:r>
          </w:p>
        </w:tc>
        <w:tc>
          <w:tcPr>
            <w:tcW w:w="0" w:type="auto"/>
            <w:vAlign w:val="center"/>
          </w:tcPr>
          <w:p w14:paraId="726AC553" w14:textId="688B3705" w:rsidR="00E90727" w:rsidRPr="00EB5397" w:rsidRDefault="00E90727" w:rsidP="00EB5397">
            <w:pPr>
              <w:numPr>
                <w:ilvl w:val="0"/>
                <w:numId w:val="22"/>
              </w:numPr>
              <w:shd w:val="clear" w:color="auto" w:fill="FFFFFF"/>
              <w:overflowPunct/>
              <w:autoSpaceDE/>
              <w:autoSpaceDN/>
              <w:adjustRightInd/>
              <w:spacing w:before="100" w:beforeAutospacing="1" w:after="100" w:afterAutospacing="1"/>
              <w:textAlignment w:val="auto"/>
              <w:rPr>
                <w:rFonts w:cstheme="minorHAnsi"/>
                <w:color w:val="000000"/>
                <w:sz w:val="20"/>
                <w:szCs w:val="20"/>
                <w:lang w:val="en-GB" w:eastAsia="en-GB"/>
              </w:rPr>
            </w:pPr>
            <w:r w:rsidRPr="00EB5397">
              <w:rPr>
                <w:rFonts w:cstheme="minorHAnsi"/>
                <w:color w:val="000000"/>
                <w:sz w:val="20"/>
                <w:szCs w:val="20"/>
                <w:lang w:val="en-GB" w:eastAsia="en-GB"/>
              </w:rPr>
              <w:t>no distribution required.</w:t>
            </w:r>
          </w:p>
          <w:p w14:paraId="1D95C948" w14:textId="7361FF9D" w:rsidR="00E90727" w:rsidRPr="00EB5397" w:rsidRDefault="00E90727" w:rsidP="00EB5397">
            <w:pPr>
              <w:numPr>
                <w:ilvl w:val="0"/>
                <w:numId w:val="22"/>
              </w:numPr>
              <w:shd w:val="clear" w:color="auto" w:fill="FFFFFF"/>
              <w:overflowPunct/>
              <w:autoSpaceDE/>
              <w:autoSpaceDN/>
              <w:adjustRightInd/>
              <w:spacing w:before="100" w:beforeAutospacing="1"/>
              <w:textAlignment w:val="auto"/>
              <w:rPr>
                <w:rFonts w:cstheme="minorHAnsi"/>
                <w:color w:val="000000"/>
                <w:sz w:val="20"/>
                <w:szCs w:val="20"/>
                <w:lang w:val="en-GB" w:eastAsia="en-GB"/>
              </w:rPr>
            </w:pPr>
            <w:r w:rsidRPr="00EB5397">
              <w:rPr>
                <w:rFonts w:cstheme="minorHAnsi"/>
                <w:color w:val="000000"/>
                <w:sz w:val="20"/>
                <w:szCs w:val="20"/>
                <w:lang w:val="en-GB" w:eastAsia="en-GB"/>
              </w:rPr>
              <w:t>values are ranked</w:t>
            </w:r>
          </w:p>
        </w:tc>
      </w:tr>
      <w:tr w:rsidR="00E90727" w:rsidRPr="00A42DCE" w14:paraId="1718943F" w14:textId="54B185A8" w:rsidTr="00E90727">
        <w:trPr>
          <w:trHeight w:val="454"/>
        </w:trPr>
        <w:tc>
          <w:tcPr>
            <w:tcW w:w="0" w:type="auto"/>
            <w:shd w:val="clear" w:color="auto" w:fill="D9D9D9" w:themeFill="background1" w:themeFillShade="D9"/>
            <w:vAlign w:val="center"/>
          </w:tcPr>
          <w:p w14:paraId="35E7F646" w14:textId="77777777" w:rsidR="00E90727" w:rsidRPr="00A42DCE" w:rsidRDefault="00E90727" w:rsidP="00292095">
            <w:pPr>
              <w:jc w:val="center"/>
              <w:rPr>
                <w:rFonts w:cstheme="minorHAnsi"/>
                <w:b/>
                <w:bCs/>
                <w:sz w:val="20"/>
                <w:szCs w:val="20"/>
              </w:rPr>
            </w:pPr>
            <w:r w:rsidRPr="00A42DCE">
              <w:rPr>
                <w:rFonts w:cstheme="minorHAnsi"/>
                <w:b/>
                <w:bCs/>
                <w:sz w:val="20"/>
                <w:szCs w:val="20"/>
              </w:rPr>
              <w:t>Hypothesis</w:t>
            </w:r>
          </w:p>
        </w:tc>
        <w:tc>
          <w:tcPr>
            <w:tcW w:w="0" w:type="auto"/>
            <w:vAlign w:val="center"/>
          </w:tcPr>
          <w:p w14:paraId="61D35F79" w14:textId="77777777" w:rsidR="00E90727" w:rsidRDefault="00E90727" w:rsidP="00EB5397">
            <w:pPr>
              <w:shd w:val="clear" w:color="auto" w:fill="FFFFFF"/>
              <w:overflowPunct/>
              <w:autoSpaceDE/>
              <w:autoSpaceDN/>
              <w:adjustRightInd/>
              <w:textAlignment w:val="auto"/>
              <w:rPr>
                <w:rFonts w:cstheme="minorHAnsi"/>
                <w:color w:val="000000"/>
                <w:sz w:val="20"/>
                <w:szCs w:val="20"/>
                <w:lang w:val="en-GB" w:eastAsia="en-GB"/>
              </w:rPr>
            </w:pPr>
            <w:r w:rsidRPr="00EB5397">
              <w:rPr>
                <w:rFonts w:cstheme="minorHAnsi"/>
                <w:color w:val="000000"/>
                <w:sz w:val="20"/>
                <w:szCs w:val="20"/>
                <w:lang w:val="en-GB" w:eastAsia="en-GB"/>
              </w:rPr>
              <w:t>Hypothesis:</w:t>
            </w:r>
          </w:p>
          <w:p w14:paraId="01029B1E" w14:textId="77777777" w:rsidR="00E90727" w:rsidRPr="00EB5397" w:rsidRDefault="00E90727" w:rsidP="00EB5397">
            <w:pPr>
              <w:shd w:val="clear" w:color="auto" w:fill="FFFFFF"/>
              <w:overflowPunct/>
              <w:autoSpaceDE/>
              <w:autoSpaceDN/>
              <w:adjustRightInd/>
              <w:textAlignment w:val="auto"/>
              <w:rPr>
                <w:rFonts w:cstheme="minorHAnsi"/>
                <w:color w:val="000000"/>
                <w:sz w:val="20"/>
                <w:szCs w:val="20"/>
                <w:lang w:val="en-GB" w:eastAsia="en-GB"/>
              </w:rPr>
            </w:pPr>
          </w:p>
          <w:p w14:paraId="050288C4" w14:textId="2FC87D7B" w:rsidR="00E90727" w:rsidRPr="00EB5397" w:rsidRDefault="00E90727" w:rsidP="00EB5397">
            <w:pPr>
              <w:pStyle w:val="ListParagraph"/>
              <w:numPr>
                <w:ilvl w:val="0"/>
                <w:numId w:val="26"/>
              </w:numPr>
              <w:shd w:val="clear" w:color="auto" w:fill="FFFFFF"/>
              <w:overflowPunct/>
              <w:autoSpaceDE/>
              <w:autoSpaceDN/>
              <w:adjustRightInd/>
              <w:textAlignment w:val="auto"/>
              <w:rPr>
                <w:rFonts w:cstheme="minorHAnsi"/>
                <w:color w:val="000000"/>
                <w:sz w:val="20"/>
                <w:szCs w:val="20"/>
                <w:lang w:val="en-GB" w:eastAsia="en-GB"/>
              </w:rPr>
            </w:pPr>
            <w:r w:rsidRPr="00EB5397">
              <w:rPr>
                <w:rFonts w:cstheme="minorHAnsi"/>
                <w:color w:val="000000"/>
                <w:sz w:val="20"/>
                <w:szCs w:val="20"/>
                <w:lang w:val="en-GB" w:eastAsia="en-GB"/>
              </w:rPr>
              <w:t>H0: there is a no significant correlation between Production Volume Index in Ireland and the UK</w:t>
            </w:r>
          </w:p>
          <w:p w14:paraId="4D457895" w14:textId="4DCB00C4" w:rsidR="00E90727" w:rsidRDefault="00E90727" w:rsidP="00EB5397">
            <w:pPr>
              <w:pStyle w:val="ListParagraph"/>
              <w:numPr>
                <w:ilvl w:val="0"/>
                <w:numId w:val="26"/>
              </w:numPr>
              <w:shd w:val="clear" w:color="auto" w:fill="FFFFFF"/>
              <w:overflowPunct/>
              <w:autoSpaceDE/>
              <w:autoSpaceDN/>
              <w:adjustRightInd/>
              <w:textAlignment w:val="auto"/>
              <w:rPr>
                <w:rFonts w:cstheme="minorHAnsi"/>
                <w:color w:val="000000"/>
                <w:sz w:val="20"/>
                <w:szCs w:val="20"/>
                <w:lang w:val="en-GB" w:eastAsia="en-GB"/>
              </w:rPr>
            </w:pPr>
            <w:r w:rsidRPr="00EB5397">
              <w:rPr>
                <w:rFonts w:cstheme="minorHAnsi"/>
                <w:color w:val="000000"/>
                <w:sz w:val="20"/>
                <w:szCs w:val="20"/>
                <w:lang w:val="en-GB" w:eastAsia="en-GB"/>
              </w:rPr>
              <w:t>Ha: there is a significant correlation between Production Volume Index in Ireland and the UK</w:t>
            </w:r>
          </w:p>
          <w:p w14:paraId="4933C750" w14:textId="77777777" w:rsidR="00E90727" w:rsidRPr="00EB5397" w:rsidRDefault="00E90727" w:rsidP="00EB5397">
            <w:pPr>
              <w:pStyle w:val="ListParagraph"/>
              <w:numPr>
                <w:ilvl w:val="0"/>
                <w:numId w:val="26"/>
              </w:numPr>
              <w:shd w:val="clear" w:color="auto" w:fill="FFFFFF"/>
              <w:overflowPunct/>
              <w:autoSpaceDE/>
              <w:autoSpaceDN/>
              <w:adjustRightInd/>
              <w:textAlignment w:val="auto"/>
              <w:rPr>
                <w:rFonts w:cstheme="minorHAnsi"/>
                <w:color w:val="000000"/>
                <w:sz w:val="20"/>
                <w:szCs w:val="20"/>
                <w:lang w:val="en-GB" w:eastAsia="en-GB"/>
              </w:rPr>
            </w:pPr>
          </w:p>
          <w:p w14:paraId="72A74BEC" w14:textId="0E1FF63E" w:rsidR="00E90727" w:rsidRPr="00A42DCE" w:rsidRDefault="00E90727" w:rsidP="00EB5397">
            <w:pPr>
              <w:shd w:val="clear" w:color="auto" w:fill="FFFFFF"/>
              <w:overflowPunct/>
              <w:autoSpaceDE/>
              <w:autoSpaceDN/>
              <w:adjustRightInd/>
              <w:textAlignment w:val="auto"/>
              <w:rPr>
                <w:rFonts w:cstheme="minorHAnsi"/>
                <w:color w:val="000000"/>
                <w:sz w:val="20"/>
                <w:szCs w:val="20"/>
                <w:lang w:val="en-GB" w:eastAsia="en-GB"/>
              </w:rPr>
            </w:pPr>
            <w:r w:rsidRPr="00EB5397">
              <w:rPr>
                <w:rFonts w:cstheme="minorHAnsi"/>
                <w:color w:val="000000"/>
                <w:sz w:val="20"/>
                <w:szCs w:val="20"/>
                <w:lang w:val="en-GB" w:eastAsia="en-GB"/>
              </w:rPr>
              <w:t>Significance Level is 0.05</w:t>
            </w:r>
          </w:p>
        </w:tc>
      </w:tr>
      <w:tr w:rsidR="00E90727" w:rsidRPr="00A42DCE" w14:paraId="25D2E549" w14:textId="66B414D6" w:rsidTr="00E90727">
        <w:trPr>
          <w:trHeight w:val="454"/>
        </w:trPr>
        <w:tc>
          <w:tcPr>
            <w:tcW w:w="0" w:type="auto"/>
            <w:shd w:val="clear" w:color="auto" w:fill="D9D9D9" w:themeFill="background1" w:themeFillShade="D9"/>
            <w:vAlign w:val="center"/>
          </w:tcPr>
          <w:p w14:paraId="24FC03F0" w14:textId="77777777" w:rsidR="00E90727" w:rsidRPr="00A42DCE" w:rsidRDefault="00E90727" w:rsidP="00292095">
            <w:pPr>
              <w:jc w:val="center"/>
              <w:rPr>
                <w:rFonts w:cstheme="minorHAnsi"/>
                <w:b/>
                <w:bCs/>
                <w:sz w:val="20"/>
                <w:szCs w:val="20"/>
              </w:rPr>
            </w:pPr>
            <w:r w:rsidRPr="00A42DCE">
              <w:rPr>
                <w:rFonts w:cstheme="minorHAnsi"/>
                <w:b/>
                <w:bCs/>
                <w:sz w:val="20"/>
                <w:szCs w:val="20"/>
              </w:rPr>
              <w:t>Result</w:t>
            </w:r>
          </w:p>
        </w:tc>
        <w:tc>
          <w:tcPr>
            <w:tcW w:w="0" w:type="auto"/>
            <w:vAlign w:val="center"/>
          </w:tcPr>
          <w:p w14:paraId="38A96BAE" w14:textId="77777777" w:rsidR="00E90727" w:rsidRPr="00EB5397" w:rsidRDefault="00E90727" w:rsidP="00EB5397">
            <w:pPr>
              <w:pStyle w:val="ListParagraph"/>
              <w:numPr>
                <w:ilvl w:val="0"/>
                <w:numId w:val="21"/>
              </w:numPr>
              <w:rPr>
                <w:rFonts w:cstheme="minorHAnsi"/>
                <w:sz w:val="20"/>
                <w:szCs w:val="20"/>
              </w:rPr>
            </w:pPr>
            <w:r w:rsidRPr="00EB5397">
              <w:rPr>
                <w:rFonts w:cstheme="minorHAnsi"/>
                <w:sz w:val="20"/>
                <w:szCs w:val="20"/>
              </w:rPr>
              <w:t>Rho: -0.013158210679231952</w:t>
            </w:r>
          </w:p>
          <w:p w14:paraId="5694CF45" w14:textId="77777777" w:rsidR="00E90727" w:rsidRPr="00EB5397" w:rsidRDefault="00E90727" w:rsidP="00EB5397">
            <w:pPr>
              <w:pStyle w:val="ListParagraph"/>
              <w:numPr>
                <w:ilvl w:val="0"/>
                <w:numId w:val="21"/>
              </w:numPr>
              <w:rPr>
                <w:rFonts w:cstheme="minorHAnsi"/>
                <w:sz w:val="20"/>
                <w:szCs w:val="20"/>
              </w:rPr>
            </w:pPr>
            <w:r w:rsidRPr="00EB5397">
              <w:rPr>
                <w:rFonts w:cstheme="minorHAnsi"/>
                <w:sz w:val="20"/>
                <w:szCs w:val="20"/>
              </w:rPr>
              <w:t>p-value: 0.9277364114153783</w:t>
            </w:r>
          </w:p>
          <w:p w14:paraId="7AFBB81B" w14:textId="1F07D893" w:rsidR="00E90727" w:rsidRPr="00A42DCE" w:rsidRDefault="00E90727" w:rsidP="00EB5397">
            <w:pPr>
              <w:pStyle w:val="ListParagraph"/>
              <w:numPr>
                <w:ilvl w:val="0"/>
                <w:numId w:val="21"/>
              </w:numPr>
              <w:rPr>
                <w:rFonts w:cstheme="minorHAnsi"/>
                <w:sz w:val="20"/>
                <w:szCs w:val="20"/>
              </w:rPr>
            </w:pPr>
            <w:r w:rsidRPr="00EB5397">
              <w:rPr>
                <w:rFonts w:cstheme="minorHAnsi"/>
                <w:sz w:val="20"/>
                <w:szCs w:val="20"/>
              </w:rPr>
              <w:t>Fail to Reject the Null Hypothesis, there is not a significant correlation between Production Volume Index in Ireland and the UK</w:t>
            </w:r>
          </w:p>
        </w:tc>
      </w:tr>
    </w:tbl>
    <w:p w14:paraId="2B7D8A4B" w14:textId="77777777" w:rsidR="00EB5397" w:rsidRDefault="00EB5397" w:rsidP="00A42DCE"/>
    <w:p w14:paraId="43B5FBA8" w14:textId="0383021C" w:rsidR="00E90727" w:rsidRDefault="006B5A75" w:rsidP="00A42DCE">
      <w:r>
        <w:t xml:space="preserve">These tests did not give back any similarities, so a function was defined for Kruskal Wallis to pass all </w:t>
      </w:r>
      <w:r w:rsidR="0028128A">
        <w:t>parameters</w:t>
      </w:r>
      <w:r>
        <w:t xml:space="preserve"> through. The variable ‘Output Price Index in Construction’ had a p-value &gt; 0.05 </w:t>
      </w:r>
      <w:r w:rsidR="0028128A">
        <w:t xml:space="preserve">so we fail to reject the </w:t>
      </w:r>
      <w:r>
        <w:t xml:space="preserve">null hypothesis that the medians for each country are equal. The alternative hypothesis was the medians for each country are not equal. </w:t>
      </w:r>
      <w:r w:rsidR="00312C06">
        <w:t xml:space="preserve">A boxplot was created to visualise the similarities, </w:t>
      </w:r>
      <w:r w:rsidR="00312C06">
        <w:fldChar w:fldCharType="begin"/>
      </w:r>
      <w:r w:rsidR="00312C06">
        <w:instrText xml:space="preserve"> REF _Ref137553875 \h </w:instrText>
      </w:r>
      <w:r w:rsidR="00312C06">
        <w:fldChar w:fldCharType="separate"/>
      </w:r>
      <w:r w:rsidR="002F6820">
        <w:t xml:space="preserve">Figure </w:t>
      </w:r>
      <w:r w:rsidR="002F6820">
        <w:rPr>
          <w:noProof/>
        </w:rPr>
        <w:t>9</w:t>
      </w:r>
      <w:r w:rsidR="00312C06">
        <w:fldChar w:fldCharType="end"/>
      </w:r>
      <w:r w:rsidR="00533E37">
        <w:t xml:space="preserve">. </w:t>
      </w:r>
      <w:r>
        <w:t>The output price index measures the change in prices for the construction of building</w:t>
      </w:r>
      <w:r w:rsidR="00533E37">
        <w:t>s</w:t>
      </w:r>
      <w:r>
        <w:t xml:space="preserve">. </w:t>
      </w:r>
      <w:r>
        <w:fldChar w:fldCharType="begin" w:fldLock="1"/>
      </w:r>
      <w:r w:rsidR="00451DD5">
        <w:instrText>ADDIN CSL_CITATION {"citationItems":[{"id":"ITEM-1","itemData":{"URL":"https://ec.europa.eu/eurostat/cache/metadata/en/sts_esms.htm#rel_policy1677061311663","accessed":{"date-parts":[["2023","6","9"]]},"author":[{"dropping-particle":"","family":"EuroStat","given":"","non-dropping-particle":"","parse-names":false,"suffix":""}],"container-title":"EuroStat","id":"ITEM-1","issued":{"date-parts":[["0"]]},"title":"Short-term business statistics (sts)","type":"webpage"},"uris":["http://www.mendeley.com/documents/?uuid=42529b8c-94f0-3dec-8ab5-1c413be41f05"]}],"mendeley":{"formattedCitation":"(EuroStat, no date b)","plainTextFormattedCitation":"(EuroStat, no date b)","previouslyFormattedCitation":"(EuroStat, no date b)"},"properties":{"noteIndex":0},"schema":"https://github.com/citation-style-language/schema/raw/master/csl-citation.json"}</w:instrText>
      </w:r>
      <w:r>
        <w:fldChar w:fldCharType="separate"/>
      </w:r>
      <w:r w:rsidRPr="006B5A75">
        <w:rPr>
          <w:noProof/>
        </w:rPr>
        <w:t>(EuroStat, no date b)</w:t>
      </w:r>
      <w:r>
        <w:fldChar w:fldCharType="end"/>
      </w:r>
      <w:r w:rsidR="00DC4BC8">
        <w:t xml:space="preserve"> </w:t>
      </w:r>
      <w:r w:rsidR="00451DD5">
        <w:t xml:space="preserve">For research purposes, the question posed is why the construction cost indexes are similar across the four countries. From news articles, Ireland states that their cost are higher than EU, but UK also say their costs are higher than EU countries. </w:t>
      </w:r>
      <w:r w:rsidR="00451DD5">
        <w:fldChar w:fldCharType="begin" w:fldLock="1"/>
      </w:r>
      <w:r w:rsidR="00451DD5">
        <w:instrText>ADDIN CSL_CITATION {"citationItems":[{"id":"ITEM-1","itemData":{"URL":"https://www.theguardian.com/politics/2023/jan/24/brexit-uk-construction-costs-eu","accessed":{"date-parts":[["2023","6","13"]]},"author":[{"dropping-particle":"","family":"O'Carroll","given":"Lisa","non-dropping-particle":"","parse-names":false,"suffix":""}],"container-title":"The Guardian","id":"ITEM-1","issued":{"date-parts":[["2023","1","24"]]},"title":"Brexit: UK construction costs ‘have risen much more steeply than EU’ | Brexit | The Guardian","type":"webpage"},"uris":["http://www.mendeley.com/documents/?uuid=c05f7d83-3297-3f75-9ce9-a1069ae915b3"]},{"id":"ITEM-2","itemData":{"URL":"https://www.irishtimes.com/ireland/housing-planning/2023/05/04/building-homes-in-dublin-costs-30-more-than-in-europe-due-to-higher-spec-government-told/","accessed":{"date-parts":[["2023","6","13"]]},"author":[{"dropping-particle":"","family":"McQuinn","given":"Cormac","non-dropping-particle":"","parse-names":false,"suffix":""}],"container-title":"The Irish Times","id":"ITEM-2","issued":{"date-parts":[["2023","5","4"]]},"title":"Building homes in Dublin costs up to 30% more than in Europe due to ‘higher spec’, Government told – The Irish Times","type":"webpage"},"uris":["http://www.mendeley.com/documents/?uuid=01d65d4e-528c-30ce-8686-0b32a784a925"]}],"mendeley":{"formattedCitation":"(McQuinn, 2023; O’Carroll, 2023)","plainTextFormattedCitation":"(McQuinn, 2023; O’Carroll, 2023)","previouslyFormattedCitation":"(McQuinn, 2023; O’Carroll, 2023)"},"properties":{"noteIndex":0},"schema":"https://github.com/citation-style-language/schema/raw/master/csl-citation.json"}</w:instrText>
      </w:r>
      <w:r w:rsidR="00451DD5">
        <w:fldChar w:fldCharType="separate"/>
      </w:r>
      <w:r w:rsidR="00451DD5" w:rsidRPr="00451DD5">
        <w:rPr>
          <w:noProof/>
        </w:rPr>
        <w:t xml:space="preserve">(McQuinn, 2023; O’Carroll, </w:t>
      </w:r>
      <w:r w:rsidR="00451DD5" w:rsidRPr="00451DD5">
        <w:rPr>
          <w:noProof/>
        </w:rPr>
        <w:lastRenderedPageBreak/>
        <w:t>2023)</w:t>
      </w:r>
      <w:r w:rsidR="00451DD5">
        <w:fldChar w:fldCharType="end"/>
      </w:r>
      <w:r w:rsidR="00451DD5">
        <w:t xml:space="preserve"> As the variable is an index it’s measuring the change in costs each year, therefore where countries have similar economies</w:t>
      </w:r>
      <w:r w:rsidR="00070D9C">
        <w:t xml:space="preserve"> and see similar fluctuations</w:t>
      </w:r>
      <w:r w:rsidR="00451DD5">
        <w:t xml:space="preserve"> like Ireland, France, UK and Germany </w:t>
      </w:r>
      <w:r w:rsidR="0028128A">
        <w:t>this may</w:t>
      </w:r>
      <w:r w:rsidR="00451DD5">
        <w:t xml:space="preserve"> give rise to the similarities seen in the output price index.</w:t>
      </w:r>
      <w:r w:rsidR="00451DD5">
        <w:fldChar w:fldCharType="begin" w:fldLock="1"/>
      </w:r>
      <w:r w:rsidR="00070D9C">
        <w:instrText>ADDIN CSL_CITATION {"citationItems":[{"id":"ITEM-1","itemData":{"author":[{"dropping-particle":"","family":"The Housing Agency","given":"","non-dropping-particle":"","parse-names":false,"suffix":""}],"id":"ITEM-1","issued":{"date-parts":[["2018","3"]]},"number-of-pages":"0-36","publisher-place":"Dublin","title":"Comparison of Residential Construction Costs in Ireland to other European Countries","type":"report"},"uris":["http://www.mendeley.com/documents/?uuid=e1ec45e3-151a-3344-ac17-468a2dacfaf1"]}],"mendeley":{"formattedCitation":"(The Housing Agency, 2018)","plainTextFormattedCitation":"(The Housing Agency, 2018)","previouslyFormattedCitation":"(The Housing Agency, 2018)"},"properties":{"noteIndex":0},"schema":"https://github.com/citation-style-language/schema/raw/master/csl-citation.json"}</w:instrText>
      </w:r>
      <w:r w:rsidR="00451DD5">
        <w:fldChar w:fldCharType="separate"/>
      </w:r>
      <w:r w:rsidR="00451DD5" w:rsidRPr="00451DD5">
        <w:rPr>
          <w:noProof/>
        </w:rPr>
        <w:t>(The Housing Agency, 2018)</w:t>
      </w:r>
      <w:r w:rsidR="00451DD5">
        <w:fldChar w:fldCharType="end"/>
      </w:r>
      <w:r w:rsidR="00451DD5">
        <w:t xml:space="preserve"> </w:t>
      </w:r>
      <w:r w:rsidR="0028128A">
        <w:t>It can be difficult t</w:t>
      </w:r>
      <w:r w:rsidR="00451DD5">
        <w:t xml:space="preserve">o pinpoint </w:t>
      </w:r>
      <w:r w:rsidR="0028128A">
        <w:t>exact reasons</w:t>
      </w:r>
      <w:r w:rsidR="00451DD5">
        <w:t xml:space="preserve"> as there are </w:t>
      </w:r>
      <w:r w:rsidR="0028128A">
        <w:t>many</w:t>
      </w:r>
      <w:r w:rsidR="00451DD5">
        <w:t xml:space="preserve"> </w:t>
      </w:r>
      <w:r w:rsidR="0028128A">
        <w:t>influencing factors</w:t>
      </w:r>
      <w:r w:rsidR="00451DD5">
        <w:t xml:space="preserve"> including labour and material costs etc. </w:t>
      </w:r>
      <w:r w:rsidR="00070D9C">
        <w:t xml:space="preserve">There are </w:t>
      </w:r>
      <w:r w:rsidR="0028128A">
        <w:t>re</w:t>
      </w:r>
      <w:r w:rsidR="00070D9C">
        <w:t xml:space="preserve">sources for construction costs </w:t>
      </w:r>
      <w:r w:rsidR="0028128A">
        <w:t>however limitations exist due to different interpretations, different methods of analysis or collation of data.</w:t>
      </w:r>
      <w:r w:rsidR="00070D9C">
        <w:t xml:space="preserve"> </w:t>
      </w:r>
      <w:r w:rsidR="0028128A">
        <w:t>One</w:t>
      </w:r>
      <w:r w:rsidR="00070D9C">
        <w:t xml:space="preserve"> would need to get the input data used for calculating the output price index to really understand the similarities. </w:t>
      </w:r>
      <w:r w:rsidR="00070D9C">
        <w:fldChar w:fldCharType="begin" w:fldLock="1"/>
      </w:r>
      <w:r w:rsidR="00494775">
        <w:instrText>ADDIN CSL_CITATION {"citationItems":[{"id":"ITEM-1","itemData":{"author":[{"dropping-particle":"","family":"Arigoni","given":"Filippo","non-dropping-particle":"","parse-names":false,"suffix":""},{"dropping-particle":"","family":"Kennedy","given":"Gerard","non-dropping-particle":"","parse-names":false,"suffix":""},{"dropping-particle":"","family":"Killeen","given":"Neill","non-dropping-particle":"","parse-names":false,"suffix":""}],"id":"ITEM-1","issue":"12","issued":{"date-parts":[["0"]]},"title":"No.12 Rising construction costs and the residential real estate market in Ireland (Arigoni, Kennedy and Killeen)","type":"article-journal","volume":"2022"},"uris":["http://www.mendeley.com/documents/?uuid=d974a297-c13b-30e8-bb1c-660f216db7e5"]}],"mendeley":{"formattedCitation":"(Arigoni, Kennedy and Killeen, no date)","plainTextFormattedCitation":"(Arigoni, Kennedy and Killeen, no date)","previouslyFormattedCitation":"(Arigoni, Kennedy and Killeen, no date)"},"properties":{"noteIndex":0},"schema":"https://github.com/citation-style-language/schema/raw/master/csl-citation.json"}</w:instrText>
      </w:r>
      <w:r w:rsidR="00070D9C">
        <w:fldChar w:fldCharType="separate"/>
      </w:r>
      <w:r w:rsidR="00070D9C" w:rsidRPr="00070D9C">
        <w:rPr>
          <w:noProof/>
        </w:rPr>
        <w:t>(Arigoni, Kennedy and Killeen, no date)</w:t>
      </w:r>
      <w:r w:rsidR="00070D9C">
        <w:fldChar w:fldCharType="end"/>
      </w:r>
    </w:p>
    <w:p w14:paraId="5C8D2DE7" w14:textId="77777777" w:rsidR="00312C06" w:rsidRDefault="00312C06" w:rsidP="00A42DCE"/>
    <w:p w14:paraId="0DD7639A" w14:textId="77777777" w:rsidR="00312C06" w:rsidRDefault="00312C06" w:rsidP="00533E37">
      <w:pPr>
        <w:keepNext/>
        <w:jc w:val="center"/>
      </w:pPr>
      <w:r>
        <w:rPr>
          <w:noProof/>
        </w:rPr>
        <w:drawing>
          <wp:inline distT="0" distB="0" distL="0" distR="0" wp14:anchorId="1B4E2CE1" wp14:editId="2661BBBE">
            <wp:extent cx="4559300" cy="2434995"/>
            <wp:effectExtent l="0" t="0" r="0" b="3810"/>
            <wp:docPr id="185818374" name="Picture 1" descr="A picture containing diagram, text, screenshot,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18374" name="Picture 1" descr="A picture containing diagram, text, screenshot, rectangle&#10;&#10;Description automatically generated"/>
                    <pic:cNvPicPr/>
                  </pic:nvPicPr>
                  <pic:blipFill>
                    <a:blip r:embed="rId19"/>
                    <a:stretch>
                      <a:fillRect/>
                    </a:stretch>
                  </pic:blipFill>
                  <pic:spPr>
                    <a:xfrm>
                      <a:off x="0" y="0"/>
                      <a:ext cx="4568534" cy="2439927"/>
                    </a:xfrm>
                    <a:prstGeom prst="rect">
                      <a:avLst/>
                    </a:prstGeom>
                  </pic:spPr>
                </pic:pic>
              </a:graphicData>
            </a:graphic>
          </wp:inline>
        </w:drawing>
      </w:r>
    </w:p>
    <w:p w14:paraId="040E7B82" w14:textId="455B405E" w:rsidR="00312C06" w:rsidRPr="0021245D" w:rsidRDefault="00312C06" w:rsidP="00312C06">
      <w:pPr>
        <w:pStyle w:val="Caption"/>
        <w:jc w:val="center"/>
      </w:pPr>
      <w:bookmarkStart w:id="36" w:name="_Ref137553875"/>
      <w:bookmarkStart w:id="37" w:name="_Ref137553871"/>
      <w:bookmarkStart w:id="38" w:name="_Toc137828256"/>
      <w:r>
        <w:t xml:space="preserve">Figure </w:t>
      </w:r>
      <w:fldSimple w:instr=" SEQ Figure \* ARABIC ">
        <w:r w:rsidR="002F6820">
          <w:rPr>
            <w:noProof/>
          </w:rPr>
          <w:t>9</w:t>
        </w:r>
      </w:fldSimple>
      <w:bookmarkEnd w:id="36"/>
      <w:r>
        <w:t>: Boxplot for Output Price Index in Construction</w:t>
      </w:r>
      <w:bookmarkEnd w:id="37"/>
      <w:bookmarkEnd w:id="38"/>
    </w:p>
    <w:p w14:paraId="6E78AE3C" w14:textId="42773E7D" w:rsidR="00283624" w:rsidRPr="00D67FE5" w:rsidRDefault="00283624" w:rsidP="0083330F">
      <w:pPr>
        <w:pStyle w:val="Heading1"/>
      </w:pPr>
      <w:bookmarkStart w:id="39" w:name="_Toc137828239"/>
      <w:proofErr w:type="spellStart"/>
      <w:r w:rsidRPr="00D67FE5">
        <w:t>WebScraping</w:t>
      </w:r>
      <w:proofErr w:type="spellEnd"/>
      <w:r w:rsidRPr="00D67FE5">
        <w:t xml:space="preserve"> and Sentiment Analysis</w:t>
      </w:r>
      <w:bookmarkEnd w:id="39"/>
    </w:p>
    <w:p w14:paraId="1E10AF13" w14:textId="77777777" w:rsidR="00283624" w:rsidRPr="00283624" w:rsidRDefault="00283624" w:rsidP="00283624"/>
    <w:p w14:paraId="2D44E594" w14:textId="1441C5FD" w:rsidR="00283624" w:rsidRDefault="005A6B25" w:rsidP="00283624">
      <w:r>
        <w:t xml:space="preserve">For the second format of data, </w:t>
      </w:r>
      <w:proofErr w:type="spellStart"/>
      <w:r>
        <w:t>webscraping</w:t>
      </w:r>
      <w:proofErr w:type="spellEnd"/>
      <w:r>
        <w:t xml:space="preserve"> was performed on the Independent website for news articles relating to the construction industry. </w:t>
      </w:r>
    </w:p>
    <w:p w14:paraId="7079E24A" w14:textId="77777777" w:rsidR="005A6B25" w:rsidRDefault="005A6B25" w:rsidP="00283624"/>
    <w:p w14:paraId="6EF2344E" w14:textId="448B4ADA" w:rsidR="005A6B25" w:rsidRDefault="000572AE" w:rsidP="00283624">
      <w:r>
        <w:t>The</w:t>
      </w:r>
      <w:r w:rsidR="005A6B25">
        <w:t xml:space="preserve"> ‘</w:t>
      </w:r>
      <w:proofErr w:type="spellStart"/>
      <w:r w:rsidR="005A6B25">
        <w:t>BeautifulSoup</w:t>
      </w:r>
      <w:proofErr w:type="spellEnd"/>
      <w:r w:rsidR="005A6B25">
        <w:t>’ package</w:t>
      </w:r>
      <w:r>
        <w:t xml:space="preserve"> was used to perform </w:t>
      </w:r>
      <w:proofErr w:type="spellStart"/>
      <w:r>
        <w:t>webscraping</w:t>
      </w:r>
      <w:proofErr w:type="spellEnd"/>
      <w:r w:rsidR="0035280F">
        <w:t>,</w:t>
      </w:r>
      <w:r w:rsidR="005E4187">
        <w:t xml:space="preserve"> </w:t>
      </w:r>
      <w:r w:rsidR="0035280F">
        <w:t xml:space="preserve">notebook </w:t>
      </w:r>
      <w:r w:rsidR="0035280F" w:rsidRPr="0035280F">
        <w:t>CA02</w:t>
      </w:r>
      <w:r w:rsidR="0035280F">
        <w:t>_</w:t>
      </w:r>
      <w:r w:rsidR="0035280F" w:rsidRPr="0035280F">
        <w:t>sba22177_Section_03</w:t>
      </w:r>
      <w:r>
        <w:t>_Section_05</w:t>
      </w:r>
      <w:r w:rsidR="005A6B25">
        <w:t>.</w:t>
      </w:r>
      <w:r w:rsidR="00C26AA0">
        <w:t xml:space="preserve"> </w:t>
      </w:r>
      <w:proofErr w:type="spellStart"/>
      <w:r w:rsidR="00C26AA0">
        <w:t>BeautifulSoup</w:t>
      </w:r>
      <w:proofErr w:type="spellEnd"/>
      <w:r w:rsidR="00C26AA0">
        <w:t xml:space="preserve"> is primarily a data parsing tool that is </w:t>
      </w:r>
      <w:r>
        <w:t>well-</w:t>
      </w:r>
      <w:r w:rsidR="00C26AA0">
        <w:t>known with many resources making it easy to learn. Another option for web scraping in Python is the Scrapy library</w:t>
      </w:r>
      <w:r w:rsidR="00BE78EB">
        <w:t xml:space="preserve">, </w:t>
      </w:r>
      <w:r w:rsidR="005E4187">
        <w:t>see</w:t>
      </w:r>
      <w:r w:rsidR="00BE78EB">
        <w:t xml:space="preserve"> </w:t>
      </w:r>
      <w:r w:rsidR="00BE78EB">
        <w:fldChar w:fldCharType="begin"/>
      </w:r>
      <w:r w:rsidR="00BE78EB">
        <w:instrText xml:space="preserve"> REF _Ref137770529 \h </w:instrText>
      </w:r>
      <w:r w:rsidR="00BE78EB">
        <w:fldChar w:fldCharType="separate"/>
      </w:r>
      <w:r w:rsidR="002F6820">
        <w:t xml:space="preserve">Table </w:t>
      </w:r>
      <w:r w:rsidR="002F6820">
        <w:rPr>
          <w:noProof/>
        </w:rPr>
        <w:t>8</w:t>
      </w:r>
      <w:r w:rsidR="00BE78EB">
        <w:fldChar w:fldCharType="end"/>
      </w:r>
      <w:r w:rsidR="00BE78EB">
        <w:t xml:space="preserve"> for comparison.</w:t>
      </w:r>
      <w:r w:rsidR="00C26AA0">
        <w:fldChar w:fldCharType="begin" w:fldLock="1"/>
      </w:r>
      <w:r w:rsidR="00C26AA0">
        <w:instrText>ADDIN CSL_CITATION {"citationItems":[{"id":"ITEM-1","itemData":{"URL":"https://research.aimultiple.com/beautiful-soup-vs-scrapy/","accessed":{"date-parts":[["2023","6","9"]]},"author":[{"dropping-particle":"","family":"Karatas","given":"Gulbahar","non-dropping-particle":"","parse-names":false,"suffix":""}],"container-title":"AI Multiple","id":"ITEM-1","issued":{"date-parts":[["2023","3","17"]]},"title":"Beautiful Soup vs Scrapy: Which Should You Choose in 2023?","type":"webpage"},"uris":["http://www.mendeley.com/documents/?uuid=bc6e5aad-7e89-3ded-8f7a-cdd50f68fcf2"]}],"mendeley":{"formattedCitation":"(Karatas, 2023)","plainTextFormattedCitation":"(Karatas, 2023)","previouslyFormattedCitation":"(Karatas, 2023)"},"properties":{"noteIndex":0},"schema":"https://github.com/citation-style-language/schema/raw/master/csl-citation.json"}</w:instrText>
      </w:r>
      <w:r w:rsidR="00C26AA0">
        <w:fldChar w:fldCharType="separate"/>
      </w:r>
      <w:r w:rsidR="00C26AA0" w:rsidRPr="00C26AA0">
        <w:rPr>
          <w:noProof/>
        </w:rPr>
        <w:t>(</w:t>
      </w:r>
      <w:proofErr w:type="spellStart"/>
      <w:r w:rsidR="00C26AA0" w:rsidRPr="00C26AA0">
        <w:rPr>
          <w:noProof/>
        </w:rPr>
        <w:t>Karatas</w:t>
      </w:r>
      <w:proofErr w:type="spellEnd"/>
      <w:r w:rsidR="00C26AA0" w:rsidRPr="00C26AA0">
        <w:rPr>
          <w:noProof/>
        </w:rPr>
        <w:t>, 2023)</w:t>
      </w:r>
      <w:r w:rsidR="00C26AA0">
        <w:fldChar w:fldCharType="end"/>
      </w:r>
    </w:p>
    <w:p w14:paraId="3AFACB56" w14:textId="77777777" w:rsidR="00BE78EB" w:rsidRDefault="00BE78EB" w:rsidP="00283624"/>
    <w:p w14:paraId="737589EF" w14:textId="3DAF265D" w:rsidR="00BE78EB" w:rsidRDefault="00BE78EB" w:rsidP="00BE78EB">
      <w:pPr>
        <w:pStyle w:val="Caption"/>
        <w:keepNext/>
        <w:jc w:val="center"/>
      </w:pPr>
      <w:bookmarkStart w:id="40" w:name="_Ref137770529"/>
      <w:r>
        <w:t xml:space="preserve">Table </w:t>
      </w:r>
      <w:fldSimple w:instr=" SEQ Table \* ARABIC ">
        <w:r w:rsidR="002F6820">
          <w:rPr>
            <w:noProof/>
          </w:rPr>
          <w:t>8</w:t>
        </w:r>
      </w:fldSimple>
      <w:bookmarkEnd w:id="40"/>
      <w:r>
        <w:t xml:space="preserve">: Comparison of </w:t>
      </w:r>
      <w:proofErr w:type="spellStart"/>
      <w:r>
        <w:t>BeautifulSoup</w:t>
      </w:r>
      <w:proofErr w:type="spellEnd"/>
      <w:r>
        <w:t xml:space="preserve"> and Scrapy for </w:t>
      </w:r>
      <w:proofErr w:type="spellStart"/>
      <w:r>
        <w:t>Webscraping</w:t>
      </w:r>
      <w:proofErr w:type="spellEnd"/>
    </w:p>
    <w:tbl>
      <w:tblPr>
        <w:tblStyle w:val="TableGrid"/>
        <w:tblW w:w="0" w:type="auto"/>
        <w:tblInd w:w="0" w:type="dxa"/>
        <w:tblLook w:val="04A0" w:firstRow="1" w:lastRow="0" w:firstColumn="1" w:lastColumn="0" w:noHBand="0" w:noVBand="1"/>
      </w:tblPr>
      <w:tblGrid>
        <w:gridCol w:w="4236"/>
        <w:gridCol w:w="4236"/>
      </w:tblGrid>
      <w:tr w:rsidR="00BE78EB" w14:paraId="0F4E578C" w14:textId="77777777" w:rsidTr="00BE78EB">
        <w:tc>
          <w:tcPr>
            <w:tcW w:w="4236" w:type="dxa"/>
            <w:shd w:val="clear" w:color="auto" w:fill="BFBFBF" w:themeFill="background1" w:themeFillShade="BF"/>
            <w:vAlign w:val="center"/>
          </w:tcPr>
          <w:p w14:paraId="70611DA2" w14:textId="6082450D" w:rsidR="00BE78EB" w:rsidRPr="00BE78EB" w:rsidRDefault="00BE78EB" w:rsidP="00BE78EB">
            <w:pPr>
              <w:jc w:val="center"/>
              <w:rPr>
                <w:b/>
                <w:bCs/>
              </w:rPr>
            </w:pPr>
            <w:proofErr w:type="spellStart"/>
            <w:r w:rsidRPr="00BE78EB">
              <w:rPr>
                <w:b/>
                <w:bCs/>
              </w:rPr>
              <w:t>BeautifulSoup</w:t>
            </w:r>
            <w:proofErr w:type="spellEnd"/>
          </w:p>
        </w:tc>
        <w:tc>
          <w:tcPr>
            <w:tcW w:w="4236" w:type="dxa"/>
            <w:shd w:val="clear" w:color="auto" w:fill="BFBFBF" w:themeFill="background1" w:themeFillShade="BF"/>
            <w:vAlign w:val="center"/>
          </w:tcPr>
          <w:p w14:paraId="58BABF6B" w14:textId="61E8488F" w:rsidR="00BE78EB" w:rsidRPr="00BE78EB" w:rsidRDefault="00BE78EB" w:rsidP="00BE78EB">
            <w:pPr>
              <w:jc w:val="center"/>
              <w:rPr>
                <w:b/>
                <w:bCs/>
              </w:rPr>
            </w:pPr>
            <w:r w:rsidRPr="00BE78EB">
              <w:rPr>
                <w:b/>
                <w:bCs/>
              </w:rPr>
              <w:t>Scrapy</w:t>
            </w:r>
          </w:p>
        </w:tc>
      </w:tr>
      <w:tr w:rsidR="00BE78EB" w14:paraId="571F586A" w14:textId="77777777" w:rsidTr="00BE78EB">
        <w:tc>
          <w:tcPr>
            <w:tcW w:w="4236" w:type="dxa"/>
            <w:vAlign w:val="center"/>
          </w:tcPr>
          <w:p w14:paraId="4B814A02" w14:textId="2B56EDD9" w:rsidR="00BE78EB" w:rsidRDefault="00BE78EB" w:rsidP="00BE78EB">
            <w:pPr>
              <w:jc w:val="center"/>
            </w:pPr>
            <w:r>
              <w:t xml:space="preserve">Python </w:t>
            </w:r>
            <w:proofErr w:type="spellStart"/>
            <w:r>
              <w:t>parsin</w:t>
            </w:r>
            <w:proofErr w:type="spellEnd"/>
            <w:r>
              <w:t xml:space="preserve"> library</w:t>
            </w:r>
          </w:p>
        </w:tc>
        <w:tc>
          <w:tcPr>
            <w:tcW w:w="4236" w:type="dxa"/>
            <w:vAlign w:val="center"/>
          </w:tcPr>
          <w:p w14:paraId="3A0118C0" w14:textId="67ED267F" w:rsidR="00BE78EB" w:rsidRDefault="00BE78EB" w:rsidP="00BE78EB">
            <w:pPr>
              <w:jc w:val="center"/>
            </w:pPr>
            <w:r>
              <w:t>Open-Source framework</w:t>
            </w:r>
          </w:p>
        </w:tc>
      </w:tr>
      <w:tr w:rsidR="00BE78EB" w14:paraId="6FF45BC7" w14:textId="77777777" w:rsidTr="00BE78EB">
        <w:tc>
          <w:tcPr>
            <w:tcW w:w="4236" w:type="dxa"/>
            <w:vAlign w:val="center"/>
          </w:tcPr>
          <w:p w14:paraId="688FAC1A" w14:textId="0EC9D495" w:rsidR="00BE78EB" w:rsidRDefault="00BE78EB" w:rsidP="00BE78EB">
            <w:pPr>
              <w:jc w:val="center"/>
            </w:pPr>
            <w:r>
              <w:t>Requires additional libraries to work</w:t>
            </w:r>
          </w:p>
        </w:tc>
        <w:tc>
          <w:tcPr>
            <w:tcW w:w="4236" w:type="dxa"/>
            <w:vAlign w:val="center"/>
          </w:tcPr>
          <w:p w14:paraId="6ACA5A3A" w14:textId="6A8BF1DC" w:rsidR="00BE78EB" w:rsidRDefault="00BE78EB" w:rsidP="00BE78EB">
            <w:pPr>
              <w:jc w:val="center"/>
            </w:pPr>
            <w:r>
              <w:t>Complicate installation</w:t>
            </w:r>
          </w:p>
        </w:tc>
      </w:tr>
      <w:tr w:rsidR="00BE78EB" w14:paraId="32ADD174" w14:textId="77777777" w:rsidTr="00BE78EB">
        <w:tc>
          <w:tcPr>
            <w:tcW w:w="4236" w:type="dxa"/>
            <w:vAlign w:val="center"/>
          </w:tcPr>
          <w:p w14:paraId="0C71D31D" w14:textId="209832FD" w:rsidR="00BE78EB" w:rsidRDefault="00BE78EB" w:rsidP="00BE78EB">
            <w:pPr>
              <w:jc w:val="center"/>
            </w:pPr>
            <w:r>
              <w:t>Fetches content of webpages</w:t>
            </w:r>
          </w:p>
        </w:tc>
        <w:tc>
          <w:tcPr>
            <w:tcW w:w="4236" w:type="dxa"/>
            <w:vAlign w:val="center"/>
          </w:tcPr>
          <w:p w14:paraId="05BCAFB8" w14:textId="68407621" w:rsidR="00BE78EB" w:rsidRDefault="00BE78EB" w:rsidP="00BE78EB">
            <w:pPr>
              <w:jc w:val="center"/>
            </w:pPr>
            <w:r>
              <w:t xml:space="preserve">Extract data from APIs and </w:t>
            </w:r>
            <w:proofErr w:type="spellStart"/>
            <w:r>
              <w:t>Webscrapes</w:t>
            </w:r>
            <w:proofErr w:type="spellEnd"/>
          </w:p>
        </w:tc>
      </w:tr>
      <w:tr w:rsidR="00BE78EB" w14:paraId="74F7B35C" w14:textId="77777777" w:rsidTr="00BE78EB">
        <w:tc>
          <w:tcPr>
            <w:tcW w:w="4236" w:type="dxa"/>
            <w:vAlign w:val="center"/>
          </w:tcPr>
          <w:p w14:paraId="1C90BAB6" w14:textId="76296BAF" w:rsidR="00BE78EB" w:rsidRDefault="00BE78EB" w:rsidP="00BE78EB">
            <w:pPr>
              <w:jc w:val="center"/>
            </w:pPr>
            <w:r>
              <w:t>Required Python knowledge</w:t>
            </w:r>
          </w:p>
        </w:tc>
        <w:tc>
          <w:tcPr>
            <w:tcW w:w="4236" w:type="dxa"/>
            <w:vAlign w:val="center"/>
          </w:tcPr>
          <w:p w14:paraId="77578E36" w14:textId="1E8B248A" w:rsidR="00BE78EB" w:rsidRDefault="00BE78EB" w:rsidP="00BE78EB">
            <w:pPr>
              <w:jc w:val="center"/>
            </w:pPr>
            <w:r>
              <w:t>Doesn’t required python knowledge</w:t>
            </w:r>
          </w:p>
        </w:tc>
      </w:tr>
    </w:tbl>
    <w:p w14:paraId="2EDBBED9" w14:textId="77777777" w:rsidR="00BE78EB" w:rsidRDefault="00BE78EB" w:rsidP="00283624"/>
    <w:p w14:paraId="2A452EE1" w14:textId="703AFB66" w:rsidR="00C26AA0" w:rsidRDefault="00C26AA0" w:rsidP="00283624">
      <w:r>
        <w:t>The URL for the Independent website</w:t>
      </w:r>
      <w:r w:rsidR="00BE78EB">
        <w:t xml:space="preserve"> for construction topic</w:t>
      </w:r>
      <w:r>
        <w:t xml:space="preserve"> was retrieved. The </w:t>
      </w:r>
      <w:proofErr w:type="spellStart"/>
      <w:r>
        <w:t>html.parser</w:t>
      </w:r>
      <w:proofErr w:type="spellEnd"/>
      <w:r>
        <w:t xml:space="preserve"> was used to extract the HTML CSS data out for the headlines. On the website, the ‘inspect’ window was utilised to find the elements and classes. </w:t>
      </w:r>
      <w:r w:rsidR="00BE78EB">
        <w:t>The</w:t>
      </w:r>
      <w:r>
        <w:t xml:space="preserve"> links of each article were retrieved</w:t>
      </w:r>
      <w:r w:rsidR="00BE78EB">
        <w:t xml:space="preserve"> and</w:t>
      </w:r>
      <w:r>
        <w:t xml:space="preserve"> used to extract data from the articles. The final output </w:t>
      </w:r>
      <w:r w:rsidR="00BE78EB">
        <w:t xml:space="preserve">had </w:t>
      </w:r>
      <w:r>
        <w:t>headline titles and paragraph contents.</w:t>
      </w:r>
      <w:r>
        <w:fldChar w:fldCharType="begin" w:fldLock="1"/>
      </w:r>
      <w:r w:rsidR="0035280F">
        <w:instrText>ADDIN CSL_CITATION {"citationItems":[{"id":"ITEM-1","itemData":{"URL":"https://towardsdatascience.com/web-scraping-news-articles-in-python-9dd605799558","accessed":{"date-parts":[["2023","6","9"]]},"author":[{"dropping-particle":"","family":"Zafra","given":"Miguel Fernandez","non-dropping-particle":"","parse-names":false,"suffix":""}],"container-title":"Medium","id":"ITEM-1","issued":{"date-parts":[["2019","7","9"]]},"title":"Web Scraping news articles in Python","type":"webpage"},"uris":["http://www.mendeley.com/documents/?uuid=43626b1a-0f00-3578-ab9b-6f1623a7acfe"]}],"mendeley":{"formattedCitation":"(Zafra, 2019)","plainTextFormattedCitation":"(Zafra, 2019)","previouslyFormattedCitation":"(Zafra, 2019)"},"properties":{"noteIndex":0},"schema":"https://github.com/citation-style-language/schema/raw/master/csl-citation.json"}</w:instrText>
      </w:r>
      <w:r>
        <w:fldChar w:fldCharType="separate"/>
      </w:r>
      <w:r w:rsidRPr="00C26AA0">
        <w:rPr>
          <w:noProof/>
        </w:rPr>
        <w:t>(</w:t>
      </w:r>
      <w:proofErr w:type="spellStart"/>
      <w:r w:rsidRPr="00C26AA0">
        <w:rPr>
          <w:noProof/>
        </w:rPr>
        <w:t>Zafra</w:t>
      </w:r>
      <w:proofErr w:type="spellEnd"/>
      <w:r w:rsidRPr="00C26AA0">
        <w:rPr>
          <w:noProof/>
        </w:rPr>
        <w:t>, 2019)</w:t>
      </w:r>
      <w:r>
        <w:fldChar w:fldCharType="end"/>
      </w:r>
      <w:r>
        <w:t xml:space="preserve"> </w:t>
      </w:r>
      <w:r w:rsidR="00BE78EB">
        <w:t>Limitations of this method</w:t>
      </w:r>
      <w:r>
        <w:t xml:space="preserve"> was th</w:t>
      </w:r>
      <w:r w:rsidR="0035280F">
        <w:t xml:space="preserve">at </w:t>
      </w:r>
      <w:r w:rsidR="0035280F">
        <w:lastRenderedPageBreak/>
        <w:t xml:space="preserve">the Independent required subscription to fully access the articles, so only partial scraping of paragraphs was performed. In addition, with </w:t>
      </w:r>
      <w:proofErr w:type="spellStart"/>
      <w:r w:rsidR="0035280F">
        <w:t>beautifulsoup</w:t>
      </w:r>
      <w:proofErr w:type="spellEnd"/>
      <w:r w:rsidR="0035280F">
        <w:t xml:space="preserve">, </w:t>
      </w:r>
      <w:r w:rsidR="00BE78EB">
        <w:t xml:space="preserve">only front page information scraped and would </w:t>
      </w:r>
      <w:proofErr w:type="spellStart"/>
      <w:r w:rsidR="00BE78EB">
        <w:t>required</w:t>
      </w:r>
      <w:proofErr w:type="spellEnd"/>
      <w:r w:rsidR="00BE78EB">
        <w:t xml:space="preserve"> scrolling through Selenium package to return more data. </w:t>
      </w:r>
      <w:r w:rsidR="0035280F">
        <w:fldChar w:fldCharType="begin" w:fldLock="1"/>
      </w:r>
      <w:r w:rsidR="00A65A68">
        <w:instrText>ADDIN CSL_CITATION {"citationItems":[{"id":"ITEM-1","itemData":{"URL":"https://davidshivaji.medium.com/how-to-scroll-using-selenium-in-python-ad1eba1e9bca","accessed":{"date-parts":[["2023","6","9"]]},"author":[{"dropping-particle":"","family":"Shivaji","given":"David","non-dropping-particle":"","parse-names":false,"suffix":""}],"container-title":"Medium","id":"ITEM-1","issued":{"date-parts":[["2021","10","24"]]},"title":"How to Scroll using Selenium in Python","type":"webpage"},"uris":["http://www.mendeley.com/documents/?uuid=fc2fccc9-ee89-3795-873d-a94ba0557065"]}],"mendeley":{"formattedCitation":"(Shivaji, 2021)","plainTextFormattedCitation":"(Shivaji, 2021)","previouslyFormattedCitation":"(Shivaji, 2021)"},"properties":{"noteIndex":0},"schema":"https://github.com/citation-style-language/schema/raw/master/csl-citation.json"}</w:instrText>
      </w:r>
      <w:r w:rsidR="0035280F">
        <w:fldChar w:fldCharType="separate"/>
      </w:r>
      <w:r w:rsidR="0035280F" w:rsidRPr="0035280F">
        <w:rPr>
          <w:noProof/>
        </w:rPr>
        <w:t>(Shivaji, 2021)</w:t>
      </w:r>
      <w:r w:rsidR="0035280F">
        <w:fldChar w:fldCharType="end"/>
      </w:r>
    </w:p>
    <w:p w14:paraId="56D61451" w14:textId="77777777" w:rsidR="007C3BAD" w:rsidRDefault="007C3BAD" w:rsidP="00283624"/>
    <w:p w14:paraId="0A721A9B" w14:textId="431E8A67" w:rsidR="00C2263B" w:rsidRDefault="0026456B" w:rsidP="00283624">
      <w:r>
        <w:t>Sentiment analysis was performed on web scraped news articles. Polarity and subjectivity are two methods of determining the underlying emotion of a text</w:t>
      </w:r>
      <w:r w:rsidR="00A65A68">
        <w:t xml:space="preserve">. Polarity measures the strength of opinions whereas subjectivity measures the personal influence of a topic. </w:t>
      </w:r>
      <w:r w:rsidR="00BE78EB">
        <w:t>T</w:t>
      </w:r>
      <w:r w:rsidR="00C2263B">
        <w:t xml:space="preserve">he </w:t>
      </w:r>
      <w:proofErr w:type="spellStart"/>
      <w:r w:rsidR="00C2263B">
        <w:t>TextBlob</w:t>
      </w:r>
      <w:proofErr w:type="spellEnd"/>
      <w:r w:rsidR="00C2263B">
        <w:t xml:space="preserve"> package was used </w:t>
      </w:r>
      <w:r w:rsidR="00BE78EB">
        <w:t xml:space="preserve">first </w:t>
      </w:r>
      <w:r w:rsidR="00C2263B">
        <w:t>to generate subjectivity and polarity results. The results were graphed</w:t>
      </w:r>
      <w:r w:rsidR="00BE78EB">
        <w:t xml:space="preserve">, </w:t>
      </w:r>
      <w:r w:rsidR="00C2263B">
        <w:fldChar w:fldCharType="begin"/>
      </w:r>
      <w:r w:rsidR="00C2263B">
        <w:instrText xml:space="preserve"> REF _Ref137249341 \h </w:instrText>
      </w:r>
      <w:r w:rsidR="00C2263B">
        <w:fldChar w:fldCharType="separate"/>
      </w:r>
      <w:r w:rsidR="002F6820">
        <w:t xml:space="preserve">Figure </w:t>
      </w:r>
      <w:r w:rsidR="002F6820">
        <w:rPr>
          <w:noProof/>
        </w:rPr>
        <w:t>10</w:t>
      </w:r>
      <w:r w:rsidR="00C2263B">
        <w:fldChar w:fldCharType="end"/>
      </w:r>
      <w:r w:rsidR="00C2263B">
        <w:t>, however</w:t>
      </w:r>
      <w:r w:rsidR="00BE78EB">
        <w:t xml:space="preserve">  the majority sentiment was positive </w:t>
      </w:r>
      <w:r w:rsidR="00C2263B">
        <w:t xml:space="preserve">which </w:t>
      </w:r>
      <w:r w:rsidR="00BE78EB">
        <w:t>wa</w:t>
      </w:r>
      <w:r w:rsidR="00C2263B">
        <w:t>s unexpected.</w:t>
      </w:r>
      <w:r w:rsidR="00C2263B" w:rsidRPr="00C2263B">
        <w:t xml:space="preserve"> </w:t>
      </w:r>
      <w:r w:rsidR="00C2263B">
        <w:fldChar w:fldCharType="begin" w:fldLock="1"/>
      </w:r>
      <w:r w:rsidR="00C2263B">
        <w:instrText>ADDIN CSL_CITATION {"citationItems":[{"id":"ITEM-1","itemData":{"URL":"https://medium.com/@kiddojazz/reddit-sentiment-analysis-f8a1a790124a","accessed":{"date-parts":[["2023","6","10"]]},"author":[{"dropping-particle":"","family":"Omoniyi","given":"Temidayo","non-dropping-particle":"","parse-names":false,"suffix":""}],"container-title":"Medium","id":"ITEM-1","issued":{"date-parts":[["2022","12","27"]]},"title":"Reddit Sentiment Analysis","type":"webpage"},"uris":["http://www.mendeley.com/documents/?uuid=77cd4d9c-ed5d-39a0-872f-d7b3093f6fcb"]},{"id":"ITEM-2","itemData":{"URL":"https://towardsdatascience.com/text-analytics-101-word-cloud-and-sentiment-analysis-2c3ade81c7e8","accessed":{"date-parts":[["2023","6","9"]]},"author":[{"dropping-particle":"","family":"Acharya","given":"Shwetha","non-dropping-particle":"","parse-names":false,"suffix":""}],"id":"ITEM-2","issued":{"date-parts":[["2022","11","23"]]},"title":"Text Analytics 101 — Word Cloud and Sentiment Analysis","type":"webpage"},"uris":["http://www.mendeley.com/documents/?uuid=ebc80378-8751-3428-a46d-c2f2531de883"]}],"mendeley":{"formattedCitation":"(Acharya, 2022; Omoniyi, 2022)","plainTextFormattedCitation":"(Acharya, 2022; Omoniyi, 2022)","previouslyFormattedCitation":"(Acharya, 2022; Omoniyi, 2022)"},"properties":{"noteIndex":0},"schema":"https://github.com/citation-style-language/schema/raw/master/csl-citation.json"}</w:instrText>
      </w:r>
      <w:r w:rsidR="00C2263B">
        <w:fldChar w:fldCharType="separate"/>
      </w:r>
      <w:r w:rsidR="00C2263B" w:rsidRPr="00A65A68">
        <w:rPr>
          <w:noProof/>
        </w:rPr>
        <w:t>(Acharya, 2022; Omoniyi, 2022)</w:t>
      </w:r>
      <w:r w:rsidR="00C2263B">
        <w:fldChar w:fldCharType="end"/>
      </w:r>
    </w:p>
    <w:p w14:paraId="232E73B2" w14:textId="77777777" w:rsidR="00C2263B" w:rsidRDefault="00C2263B" w:rsidP="00283624"/>
    <w:p w14:paraId="32F9AC71" w14:textId="77777777" w:rsidR="00C2263B" w:rsidRDefault="00C2263B" w:rsidP="00C2263B">
      <w:pPr>
        <w:keepNext/>
        <w:jc w:val="center"/>
      </w:pPr>
      <w:r>
        <w:rPr>
          <w:noProof/>
        </w:rPr>
        <w:drawing>
          <wp:inline distT="0" distB="0" distL="0" distR="0" wp14:anchorId="08090668" wp14:editId="22B7EB45">
            <wp:extent cx="2009273" cy="1781861"/>
            <wp:effectExtent l="0" t="0" r="0" b="8890"/>
            <wp:docPr id="260868069" name="Picture 1" descr="A picture containing screenshot, rectangle, graphic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868069" name="Picture 1" descr="A picture containing screenshot, rectangle, graphics, squar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24738" cy="1795576"/>
                    </a:xfrm>
                    <a:prstGeom prst="rect">
                      <a:avLst/>
                    </a:prstGeom>
                    <a:noFill/>
                    <a:ln>
                      <a:noFill/>
                    </a:ln>
                  </pic:spPr>
                </pic:pic>
              </a:graphicData>
            </a:graphic>
          </wp:inline>
        </w:drawing>
      </w:r>
    </w:p>
    <w:p w14:paraId="07EE2288" w14:textId="1FE297A7" w:rsidR="00C2263B" w:rsidRDefault="00C2263B" w:rsidP="00C2263B">
      <w:pPr>
        <w:pStyle w:val="Caption"/>
        <w:jc w:val="center"/>
      </w:pPr>
      <w:bookmarkStart w:id="41" w:name="_Ref137249341"/>
      <w:bookmarkStart w:id="42" w:name="_Toc137828257"/>
      <w:r>
        <w:t xml:space="preserve">Figure </w:t>
      </w:r>
      <w:fldSimple w:instr=" SEQ Figure \* ARABIC ">
        <w:r w:rsidR="002F6820">
          <w:rPr>
            <w:noProof/>
          </w:rPr>
          <w:t>10</w:t>
        </w:r>
      </w:fldSimple>
      <w:bookmarkEnd w:id="41"/>
      <w:r>
        <w:t xml:space="preserve">: Sentiment Analysis using </w:t>
      </w:r>
      <w:proofErr w:type="spellStart"/>
      <w:r>
        <w:t>TextBlob</w:t>
      </w:r>
      <w:bookmarkEnd w:id="42"/>
      <w:proofErr w:type="spellEnd"/>
    </w:p>
    <w:p w14:paraId="4F61C193" w14:textId="55698019" w:rsidR="007C3BAD" w:rsidRDefault="008C1FCB" w:rsidP="00283624">
      <w:r>
        <w:t>A</w:t>
      </w:r>
      <w:r w:rsidR="00C2263B">
        <w:t xml:space="preserve"> second analysis was performed </w:t>
      </w:r>
      <w:r>
        <w:t>with</w:t>
      </w:r>
      <w:r w:rsidR="00C2263B">
        <w:t xml:space="preserve"> the Vader package. </w:t>
      </w:r>
      <w:r>
        <w:t>F</w:t>
      </w:r>
      <w:r w:rsidR="00C2263B">
        <w:t>or sentiment analysis</w:t>
      </w:r>
      <w:r>
        <w:t xml:space="preserve">, </w:t>
      </w:r>
      <w:r w:rsidR="00C2263B">
        <w:t xml:space="preserve">multiple packages </w:t>
      </w:r>
      <w:r>
        <w:t xml:space="preserve">should be used </w:t>
      </w:r>
      <w:r w:rsidR="00C2263B">
        <w:t xml:space="preserve">and averaged due to different </w:t>
      </w:r>
      <w:r>
        <w:t>accuracy levels</w:t>
      </w:r>
      <w:r w:rsidR="00C2263B">
        <w:t xml:space="preserve">. Vader </w:t>
      </w:r>
      <w:r>
        <w:t xml:space="preserve">is </w:t>
      </w:r>
      <w:r w:rsidR="00C2263B">
        <w:t>more accurate for identifying negative sentiments so this was chosen.</w:t>
      </w:r>
      <w:r w:rsidR="00C2263B">
        <w:fldChar w:fldCharType="begin" w:fldLock="1"/>
      </w:r>
      <w:r w:rsidR="00AD789F">
        <w:instrText>ADDIN CSL_CITATION {"citationItems":[{"id":"ITEM-1","itemData":{"URL":"https://www.analyticsvidhya.com/blog/2021/10/sentiment-analysis-with-textblob-and-vader/","accessed":{"date-parts":[["2023","6","10"]]},"author":[{"dropping-particle":"","family":"Barai","given":"Mohit Kumar","non-dropping-particle":"","parse-names":false,"suffix":""}],"container-title":"Analytics Vidhya","id":"ITEM-1","issued":{"date-parts":[["2021","10","26"]]},"title":"Sentiment Analysis with Textblob and Vader in Python","type":"webpage"},"uris":["http://www.mendeley.com/documents/?uuid=11d7a3d1-3b4c-3b15-baa5-a923b49ec7b9"]}],"mendeley":{"formattedCitation":"(Barai, 2021)","plainTextFormattedCitation":"(Barai, 2021)","previouslyFormattedCitation":"(Barai, 2021)"},"properties":{"noteIndex":0},"schema":"https://github.com/citation-style-language/schema/raw/master/csl-citation.json"}</w:instrText>
      </w:r>
      <w:r w:rsidR="00C2263B">
        <w:fldChar w:fldCharType="separate"/>
      </w:r>
      <w:r w:rsidR="00C2263B" w:rsidRPr="00C2263B">
        <w:rPr>
          <w:noProof/>
        </w:rPr>
        <w:t>(</w:t>
      </w:r>
      <w:proofErr w:type="spellStart"/>
      <w:r w:rsidR="00C2263B" w:rsidRPr="00C2263B">
        <w:rPr>
          <w:noProof/>
        </w:rPr>
        <w:t>Barai</w:t>
      </w:r>
      <w:proofErr w:type="spellEnd"/>
      <w:r w:rsidR="00C2263B" w:rsidRPr="00C2263B">
        <w:rPr>
          <w:noProof/>
        </w:rPr>
        <w:t>, 2021)</w:t>
      </w:r>
      <w:r w:rsidR="00C2263B">
        <w:fldChar w:fldCharType="end"/>
      </w:r>
      <w:r w:rsidR="00C2263B">
        <w:t xml:space="preserve"> Using the </w:t>
      </w:r>
      <w:proofErr w:type="spellStart"/>
      <w:r w:rsidR="00C2263B">
        <w:t>SentimentIntensityAnalyzer</w:t>
      </w:r>
      <w:proofErr w:type="spellEnd"/>
      <w:r w:rsidR="00C2263B">
        <w:t xml:space="preserve"> the compound score was extracted and graphed, </w:t>
      </w:r>
      <w:r w:rsidR="00C2263B">
        <w:fldChar w:fldCharType="begin"/>
      </w:r>
      <w:r w:rsidR="00C2263B">
        <w:instrText xml:space="preserve"> REF _Ref137249765 \h </w:instrText>
      </w:r>
      <w:r w:rsidR="00C2263B">
        <w:fldChar w:fldCharType="separate"/>
      </w:r>
      <w:r w:rsidR="002F6820">
        <w:t xml:space="preserve">Figure </w:t>
      </w:r>
      <w:r w:rsidR="002F6820">
        <w:rPr>
          <w:noProof/>
        </w:rPr>
        <w:t>11</w:t>
      </w:r>
      <w:r w:rsidR="00C2263B">
        <w:fldChar w:fldCharType="end"/>
      </w:r>
      <w:r w:rsidR="00C2263B">
        <w:t xml:space="preserve">. </w:t>
      </w:r>
      <w:r>
        <w:t>T</w:t>
      </w:r>
      <w:r w:rsidR="00C2263B">
        <w:t xml:space="preserve">he sentiment </w:t>
      </w:r>
      <w:r w:rsidR="00AD789F">
        <w:t>has</w:t>
      </w:r>
      <w:r w:rsidR="00C2263B">
        <w:t xml:space="preserve"> been reversed </w:t>
      </w:r>
      <w:r>
        <w:t xml:space="preserve">compared to </w:t>
      </w:r>
      <w:proofErr w:type="spellStart"/>
      <w:r>
        <w:t>TextBlob</w:t>
      </w:r>
      <w:proofErr w:type="spellEnd"/>
      <w:r w:rsidR="00AD789F">
        <w:t xml:space="preserve">. </w:t>
      </w:r>
      <w:r w:rsidR="00AD789F">
        <w:fldChar w:fldCharType="begin" w:fldLock="1"/>
      </w:r>
      <w:r w:rsidR="00AD789F">
        <w:instrText>ADDIN CSL_CITATION {"citationItems":[{"id":"ITEM-1","itemData":{"URL":"https://365datascience.com/tutorials/python-tutorials/sentiment-analysis-with-python/","accessed":{"date-parts":[["2023","6","4"]]},"author":[{"dropping-particle":"","family":"Selvaraj","given":"Natassha","non-dropping-particle":"","parse-names":false,"suffix":""}],"container-title":"365DataScience","id":"ITEM-1","issued":{"date-parts":[["2022","8","4"]]},"title":"How to Perform Sentiment Analysis with Python? | 365 Data Science","type":"webpage"},"uris":["http://www.mendeley.com/documents/?uuid=63f20f37-82bb-3624-8197-8fe6bb717dc2"]},{"id":"ITEM-2","itemData":{"URL":"https://towardsdatascience.com/text-analytics-101-word-cloud-and-sentiment-analysis-2c3ade81c7e8","accessed":{"date-parts":[["2023","6","9"]]},"author":[{"dropping-particle":"","family":"Acharya","given":"Shwetha","non-dropping-particle":"","parse-names":false,"suffix":""}],"id":"ITEM-2","issued":{"date-parts":[["2022","11","23"]]},"title":"Text Analytics 101 — Word Cloud and Sentiment Analysis","type":"webpage"},"uris":["http://www.mendeley.com/documents/?uuid=ebc80378-8751-3428-a46d-c2f2531de883"]}],"mendeley":{"formattedCitation":"(Acharya, 2022; Selvaraj, 2022)","plainTextFormattedCitation":"(Acharya, 2022; Selvaraj, 2022)","previouslyFormattedCitation":"(Acharya, 2022; Selvaraj, 2022)"},"properties":{"noteIndex":0},"schema":"https://github.com/citation-style-language/schema/raw/master/csl-citation.json"}</w:instrText>
      </w:r>
      <w:r w:rsidR="00AD789F">
        <w:fldChar w:fldCharType="separate"/>
      </w:r>
      <w:r w:rsidR="00AD789F" w:rsidRPr="00AD789F">
        <w:rPr>
          <w:noProof/>
        </w:rPr>
        <w:t>(Acharya, 2022; Selvaraj, 2022)</w:t>
      </w:r>
      <w:r w:rsidR="00AD789F">
        <w:fldChar w:fldCharType="end"/>
      </w:r>
    </w:p>
    <w:p w14:paraId="28021E36" w14:textId="77777777" w:rsidR="00C2263B" w:rsidRDefault="00C2263B" w:rsidP="00283624"/>
    <w:p w14:paraId="40658CD1" w14:textId="77777777" w:rsidR="00C2263B" w:rsidRDefault="00C2263B" w:rsidP="00C2263B">
      <w:pPr>
        <w:keepNext/>
        <w:jc w:val="center"/>
      </w:pPr>
      <w:r>
        <w:rPr>
          <w:noProof/>
        </w:rPr>
        <w:drawing>
          <wp:inline distT="0" distB="0" distL="0" distR="0" wp14:anchorId="3B56AAF6" wp14:editId="2AF2B4A0">
            <wp:extent cx="1824777" cy="1618247"/>
            <wp:effectExtent l="0" t="0" r="4445" b="1270"/>
            <wp:docPr id="1927596130" name="Picture 2" descr="A picture containing screenshot, rectangle, graphic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596130" name="Picture 2" descr="A picture containing screenshot, rectangle, graphics, squar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37872" cy="1629860"/>
                    </a:xfrm>
                    <a:prstGeom prst="rect">
                      <a:avLst/>
                    </a:prstGeom>
                    <a:noFill/>
                    <a:ln>
                      <a:noFill/>
                    </a:ln>
                  </pic:spPr>
                </pic:pic>
              </a:graphicData>
            </a:graphic>
          </wp:inline>
        </w:drawing>
      </w:r>
    </w:p>
    <w:p w14:paraId="6BE5716E" w14:textId="2B6E6245" w:rsidR="00283624" w:rsidRDefault="00C2263B" w:rsidP="00C2263B">
      <w:pPr>
        <w:pStyle w:val="Caption"/>
        <w:jc w:val="center"/>
      </w:pPr>
      <w:bookmarkStart w:id="43" w:name="_Ref137249765"/>
      <w:bookmarkStart w:id="44" w:name="_Toc137828258"/>
      <w:r>
        <w:t xml:space="preserve">Figure </w:t>
      </w:r>
      <w:fldSimple w:instr=" SEQ Figure \* ARABIC ">
        <w:r w:rsidR="002F6820">
          <w:rPr>
            <w:noProof/>
          </w:rPr>
          <w:t>11</w:t>
        </w:r>
      </w:fldSimple>
      <w:bookmarkEnd w:id="43"/>
      <w:r>
        <w:t>: Sentiment Analysis using Vader</w:t>
      </w:r>
      <w:bookmarkEnd w:id="44"/>
    </w:p>
    <w:p w14:paraId="3291AD74" w14:textId="4171AECA" w:rsidR="0035280F" w:rsidRDefault="008C1FCB" w:rsidP="00283624">
      <w:r>
        <w:t>A</w:t>
      </w:r>
      <w:r w:rsidR="00AD789F">
        <w:t xml:space="preserve"> </w:t>
      </w:r>
      <w:proofErr w:type="spellStart"/>
      <w:r w:rsidR="00AD789F">
        <w:t>wordcloud</w:t>
      </w:r>
      <w:proofErr w:type="spellEnd"/>
      <w:r w:rsidR="00AD789F">
        <w:t xml:space="preserve"> was created to highlight the most used words</w:t>
      </w:r>
      <w:r>
        <w:t xml:space="preserve"> in the news</w:t>
      </w:r>
      <w:r w:rsidR="00AD789F">
        <w:t xml:space="preserve">. </w:t>
      </w:r>
      <w:proofErr w:type="spellStart"/>
      <w:r w:rsidR="00AD789F">
        <w:t>Wordclouds</w:t>
      </w:r>
      <w:proofErr w:type="spellEnd"/>
      <w:r w:rsidR="00AD789F">
        <w:t xml:space="preserve"> can be strong data </w:t>
      </w:r>
      <w:r w:rsidR="002667B1">
        <w:t>visualization</w:t>
      </w:r>
      <w:r w:rsidR="00AD789F">
        <w:t xml:space="preserve"> tools to convey the sentiment for a domain. </w:t>
      </w:r>
      <w:r>
        <w:t xml:space="preserve">Data prep included removing </w:t>
      </w:r>
      <w:proofErr w:type="spellStart"/>
      <w:r>
        <w:t>unrequied</w:t>
      </w:r>
      <w:proofErr w:type="spellEnd"/>
      <w:r>
        <w:t xml:space="preserve"> columns, data tokenizing</w:t>
      </w:r>
      <w:r w:rsidR="00AD789F">
        <w:t xml:space="preserve">, </w:t>
      </w:r>
      <w:proofErr w:type="spellStart"/>
      <w:r w:rsidR="00AD789F">
        <w:t>stopword</w:t>
      </w:r>
      <w:proofErr w:type="spellEnd"/>
      <w:r>
        <w:t xml:space="preserve"> removal</w:t>
      </w:r>
      <w:r w:rsidR="00AD789F">
        <w:t xml:space="preserve">, </w:t>
      </w:r>
      <w:r>
        <w:t>character removal</w:t>
      </w:r>
      <w:r w:rsidR="00AD789F">
        <w:t xml:space="preserve"> </w:t>
      </w:r>
      <w:r>
        <w:t>M</w:t>
      </w:r>
      <w:r w:rsidR="00AD789F">
        <w:t xml:space="preserve">ax words was set to 30 so that it wasn’t </w:t>
      </w:r>
      <w:r w:rsidR="002667B1">
        <w:t>overcrowded</w:t>
      </w:r>
      <w:r w:rsidR="00AD789F">
        <w:t xml:space="preserve"> and a white background was chosen with colormap </w:t>
      </w:r>
      <w:proofErr w:type="spellStart"/>
      <w:r w:rsidR="00AD789F">
        <w:t>viridis</w:t>
      </w:r>
      <w:proofErr w:type="spellEnd"/>
      <w:r w:rsidR="00AD789F">
        <w:t xml:space="preserve"> as the colours had the best contrast </w:t>
      </w:r>
      <w:r>
        <w:t xml:space="preserve">so </w:t>
      </w:r>
      <w:r w:rsidR="00AD789F">
        <w:t>easier to read</w:t>
      </w:r>
      <w:r w:rsidR="002667B1">
        <w:t>,</w:t>
      </w:r>
      <w:r>
        <w:t xml:space="preserve"> </w:t>
      </w:r>
      <w:r w:rsidR="002667B1">
        <w:fldChar w:fldCharType="begin"/>
      </w:r>
      <w:r w:rsidR="002667B1">
        <w:instrText xml:space="preserve"> REF _Ref137250419 \h </w:instrText>
      </w:r>
      <w:r w:rsidR="002667B1">
        <w:fldChar w:fldCharType="separate"/>
      </w:r>
      <w:r w:rsidR="002F6820">
        <w:t xml:space="preserve">Figure </w:t>
      </w:r>
      <w:r w:rsidR="002F6820">
        <w:rPr>
          <w:noProof/>
        </w:rPr>
        <w:t>12</w:t>
      </w:r>
      <w:r w:rsidR="002667B1">
        <w:fldChar w:fldCharType="end"/>
      </w:r>
      <w:r w:rsidR="002667B1">
        <w:t xml:space="preserve">. </w:t>
      </w:r>
      <w:r w:rsidR="00AD789F">
        <w:fldChar w:fldCharType="begin" w:fldLock="1"/>
      </w:r>
      <w:r w:rsidR="00F832F3">
        <w:instrText>ADDIN CSL_CITATION {"citationItems":[{"id":"ITEM-1","itemData":{"URL":"https://towardsdatascience.com/text-analytics-101-word-cloud-and-sentiment-analysis-2c3ade81c7e8","accessed":{"date-parts":[["2023","6","9"]]},"author":[{"dropping-particle":"","family":"Acharya","given":"Shwetha","non-dropping-particle":"","parse-names":false,"suffix":""}],"id":"ITEM-1","issued":{"date-parts":[["2022","11","23"]]},"title":"Text Analytics 101 — Word Cloud and Sentiment Analysis","type":"webpage"},"uris":["http://www.mendeley.com/documents/?uuid=ebc80378-8751-3428-a46d-c2f2531de883"]}],"mendeley":{"formattedCitation":"(Acharya, 2022)","plainTextFormattedCitation":"(Acharya, 2022)","previouslyFormattedCitation":"(Acharya, 2022)"},"properties":{"noteIndex":0},"schema":"https://github.com/citation-style-language/schema/raw/master/csl-citation.json"}</w:instrText>
      </w:r>
      <w:r w:rsidR="00AD789F">
        <w:fldChar w:fldCharType="separate"/>
      </w:r>
      <w:r w:rsidR="00AD789F" w:rsidRPr="00AD789F">
        <w:rPr>
          <w:noProof/>
        </w:rPr>
        <w:t>(Acharya, 2022)</w:t>
      </w:r>
      <w:r w:rsidR="00AD789F">
        <w:fldChar w:fldCharType="end"/>
      </w:r>
    </w:p>
    <w:p w14:paraId="6335A448" w14:textId="77777777" w:rsidR="00AD789F" w:rsidRDefault="00AD789F" w:rsidP="00AD789F">
      <w:pPr>
        <w:keepNext/>
        <w:jc w:val="center"/>
      </w:pPr>
      <w:r>
        <w:rPr>
          <w:noProof/>
        </w:rPr>
        <w:lastRenderedPageBreak/>
        <w:drawing>
          <wp:inline distT="0" distB="0" distL="0" distR="0" wp14:anchorId="09413E45" wp14:editId="4D2A43B2">
            <wp:extent cx="2679390" cy="1371600"/>
            <wp:effectExtent l="0" t="0" r="6985" b="0"/>
            <wp:docPr id="35228575" name="Picture 3" descr="A close-up of word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28575" name="Picture 3" descr="A close-up of words&#10;&#10;Description automatically generated with low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88269" cy="1376145"/>
                    </a:xfrm>
                    <a:prstGeom prst="rect">
                      <a:avLst/>
                    </a:prstGeom>
                    <a:noFill/>
                    <a:ln>
                      <a:noFill/>
                    </a:ln>
                  </pic:spPr>
                </pic:pic>
              </a:graphicData>
            </a:graphic>
          </wp:inline>
        </w:drawing>
      </w:r>
    </w:p>
    <w:p w14:paraId="0B75F719" w14:textId="02905DEE" w:rsidR="00AD789F" w:rsidRPr="00283624" w:rsidRDefault="00AD789F" w:rsidP="00AD789F">
      <w:pPr>
        <w:pStyle w:val="Caption"/>
        <w:jc w:val="center"/>
      </w:pPr>
      <w:bookmarkStart w:id="45" w:name="_Ref137250419"/>
      <w:bookmarkStart w:id="46" w:name="_Toc137828259"/>
      <w:r>
        <w:t xml:space="preserve">Figure </w:t>
      </w:r>
      <w:fldSimple w:instr=" SEQ Figure \* ARABIC ">
        <w:r w:rsidR="002F6820">
          <w:rPr>
            <w:noProof/>
          </w:rPr>
          <w:t>12</w:t>
        </w:r>
      </w:fldSimple>
      <w:bookmarkEnd w:id="45"/>
      <w:r>
        <w:t xml:space="preserve">: </w:t>
      </w:r>
      <w:proofErr w:type="spellStart"/>
      <w:r>
        <w:t>Wordcloud</w:t>
      </w:r>
      <w:proofErr w:type="spellEnd"/>
      <w:r>
        <w:t xml:space="preserve"> for News Articles on Construction Industry in Ireland</w:t>
      </w:r>
      <w:bookmarkEnd w:id="46"/>
    </w:p>
    <w:p w14:paraId="5CADA693" w14:textId="7DD7B811" w:rsidR="00C960E0" w:rsidRDefault="00C960E0" w:rsidP="0083330F">
      <w:pPr>
        <w:pStyle w:val="Heading1"/>
      </w:pPr>
      <w:bookmarkStart w:id="47" w:name="_Toc137828240"/>
      <w:r>
        <w:t xml:space="preserve">Modelling </w:t>
      </w:r>
      <w:r w:rsidR="008F6877">
        <w:t>and Evaluation</w:t>
      </w:r>
      <w:bookmarkEnd w:id="47"/>
    </w:p>
    <w:p w14:paraId="12327023" w14:textId="77777777" w:rsidR="009C4F5B" w:rsidRDefault="009C4F5B" w:rsidP="009C4F5B"/>
    <w:p w14:paraId="0BE5A8C7" w14:textId="6FC55412" w:rsidR="002F2AA9" w:rsidRDefault="002F2AA9" w:rsidP="009C4F5B">
      <w:r>
        <w:t xml:space="preserve">For this project, the question proposed was can we predict the production volume index for Ireland? </w:t>
      </w:r>
      <w:r w:rsidR="008C1FCB">
        <w:t>P</w:t>
      </w:r>
      <w:r>
        <w:t>rediction and time series models were evaluated</w:t>
      </w:r>
      <w:r w:rsidR="008C1FCB">
        <w:t xml:space="preserve"> for this</w:t>
      </w:r>
      <w:r>
        <w:t>. As this data is labelled, supervised learning models were chosen.</w:t>
      </w:r>
    </w:p>
    <w:p w14:paraId="6D743CFF" w14:textId="77777777" w:rsidR="002F2AA9" w:rsidRDefault="002F2AA9" w:rsidP="009C4F5B"/>
    <w:p w14:paraId="100F27A8" w14:textId="1F214FAB" w:rsidR="00D67FE5" w:rsidRDefault="00D67FE5" w:rsidP="0083330F">
      <w:pPr>
        <w:pStyle w:val="Heading2"/>
      </w:pPr>
      <w:bookmarkStart w:id="48" w:name="_Toc137828241"/>
      <w:r>
        <w:t>Data Preparation</w:t>
      </w:r>
      <w:bookmarkEnd w:id="48"/>
    </w:p>
    <w:p w14:paraId="104859AE" w14:textId="75CEC02D" w:rsidR="00D67FE5" w:rsidRDefault="00AE0DAB" w:rsidP="00D67FE5">
      <w:r>
        <w:t xml:space="preserve">The main data preparation required was the handling of missing data. </w:t>
      </w:r>
      <w:r w:rsidR="00745DD7">
        <w:t xml:space="preserve">Variables where there was too much data missing like House Price Index were removed from dataset as it wasn’t logical to fill missing data with </w:t>
      </w:r>
      <w:r w:rsidR="00FF63C2">
        <w:t>&gt;50% un</w:t>
      </w:r>
      <w:r w:rsidR="00745DD7">
        <w:t xml:space="preserve">available. For the remaining missing data, it was considered to fill with means/medians however the data distribution isn’t normal so was ruled out. Other options include interpolation, but the data gaps were clustered, or to predict the values with prediction modelling. Due to time constraints, the missing rows of data were dropped as impact on size of data was minimal. </w:t>
      </w:r>
      <w:r w:rsidR="00EF5403">
        <w:fldChar w:fldCharType="begin" w:fldLock="1"/>
      </w:r>
      <w:r w:rsidR="00B50F1C">
        <w:instrText>ADDIN CSL_CITATION {"citationItems":[{"id":"ITEM-1","itemData":{"URL":"https://towardsdatascience.com/7-ways-to-handle-missing-values-in-machine-learning-1a6326adf79e","author":[{"dropping-particle":"","family":"Kumar","given":"Satyam","non-dropping-particle":"","parse-names":false,"suffix":""}],"container-title":"Towards Data Science","id":"ITEM-1","issued":{"date-parts":[["2020"]]},"title":"7 Ways to Handle Missing Values in Machine Learning","type":"webpage"},"uris":["http://www.mendeley.com/documents/?uuid=ccddc174-9531-47b1-9eb5-9f6c8c36bd1c"]}],"mendeley":{"formattedCitation":"(Kumar, 2020)","plainTextFormattedCitation":"(Kumar, 2020)","previouslyFormattedCitation":"(Kumar, 2020)"},"properties":{"noteIndex":0},"schema":"https://github.com/citation-style-language/schema/raw/master/csl-citation.json"}</w:instrText>
      </w:r>
      <w:r w:rsidR="00EF5403">
        <w:fldChar w:fldCharType="separate"/>
      </w:r>
      <w:r w:rsidR="00EF5403" w:rsidRPr="00EF5403">
        <w:rPr>
          <w:noProof/>
        </w:rPr>
        <w:t>(Kumar, 2020)</w:t>
      </w:r>
      <w:r w:rsidR="00EF5403">
        <w:fldChar w:fldCharType="end"/>
      </w:r>
    </w:p>
    <w:p w14:paraId="33AD1CCD" w14:textId="77777777" w:rsidR="00B50F1C" w:rsidRDefault="00B50F1C" w:rsidP="00D67FE5"/>
    <w:p w14:paraId="333BD6C0" w14:textId="75928386" w:rsidR="00B50F1C" w:rsidRPr="00D67FE5" w:rsidRDefault="00B50F1C" w:rsidP="00D67FE5">
      <w:r>
        <w:t xml:space="preserve">For regression models, the categorical labels were transformed using one-hot encoding. This was done instead of removing variables as they could be important to the model. </w:t>
      </w:r>
      <w:r>
        <w:fldChar w:fldCharType="begin" w:fldLock="1"/>
      </w:r>
      <w:r w:rsidR="00B22358">
        <w:instrText>ADDIN CSL_CITATION {"citationItems":[{"id":"ITEM-1","itemData":{"author":[{"dropping-particle":"","family":"McQuaid","given":"David","non-dropping-particle":"","parse-names":false,"suffix":""}],"id":"ITEM-1","issued":{"date-parts":[["2023"]]},"title":"Encoding Categorical Data","type":"report"},"uris":["http://www.mendeley.com/documents/?uuid=8a22199e-6082-4713-9649-731a1aa47df9"]},{"id":"ITEM-2","itemData":{"URL":"https://towardsdatascience.com/random-forest-in-python-24d0893d51c0","accessed":{"date-parts":[["2023","6","13"]]},"author":[{"dropping-particle":"","family":"Koehrsen","given":"WIll","non-dropping-particle":"","parse-names":false,"suffix":""}],"container-title":"Medium","id":"ITEM-2","issued":{"date-parts":[["2017","12","27"]]},"title":"Random Forest in Python. A Practical End-to-End Machine Learning… | by Will Koehrsen | Towards Data Science","type":"webpage"},"uris":["http://www.mendeley.com/documents/?uuid=420d3318-3857-3069-a62b-94a5183094f4"]}],"mendeley":{"formattedCitation":"(Koehrsen, 2017; McQuaid, 2023b)","plainTextFormattedCitation":"(Koehrsen, 2017; McQuaid, 2023b)","previouslyFormattedCitation":"(Koehrsen, 2017; McQuaid, 2023b)"},"properties":{"noteIndex":0},"schema":"https://github.com/citation-style-language/schema/raw/master/csl-citation.json"}</w:instrText>
      </w:r>
      <w:r>
        <w:fldChar w:fldCharType="separate"/>
      </w:r>
      <w:r w:rsidR="00F54065" w:rsidRPr="00F54065">
        <w:rPr>
          <w:noProof/>
        </w:rPr>
        <w:t>(Koehrsen, 2017; McQuaid, 2023b)</w:t>
      </w:r>
      <w:r>
        <w:fldChar w:fldCharType="end"/>
      </w:r>
    </w:p>
    <w:p w14:paraId="4B38A4B0" w14:textId="0A5D5979" w:rsidR="002F2AA9" w:rsidRDefault="002F2AA9" w:rsidP="0083330F">
      <w:pPr>
        <w:pStyle w:val="Heading2"/>
      </w:pPr>
      <w:bookmarkStart w:id="49" w:name="_Toc137828242"/>
      <w:r>
        <w:t>Random Forest Regress</w:t>
      </w:r>
      <w:r w:rsidR="00E1768A">
        <w:t>ion</w:t>
      </w:r>
      <w:bookmarkEnd w:id="49"/>
    </w:p>
    <w:p w14:paraId="7B84B1CC" w14:textId="119DFB25" w:rsidR="00E1768A" w:rsidRDefault="00E1768A" w:rsidP="00E1768A">
      <w:r>
        <w:t xml:space="preserve">Once data was prepared for Random Forest, the features and labels were defined and data was split. </w:t>
      </w:r>
      <w:r w:rsidR="00FF63C2">
        <w:t>An</w:t>
      </w:r>
      <w:r>
        <w:t xml:space="preserve"> average value of the target was calculated to generate a baseline error. This was used to gauge the performance of the model later. If the model could not improve on the baseline error, then the model choice would be reconsidered following CRISP-DM structure. </w:t>
      </w:r>
      <w:r w:rsidR="00FF63C2">
        <w:t xml:space="preserve">Mean </w:t>
      </w:r>
      <w:r>
        <w:t>squared error (MSE), mean absolute error (MAE)</w:t>
      </w:r>
      <w:r w:rsidR="00E77804">
        <w:t>, Mean Absolute Percentage Error</w:t>
      </w:r>
      <w:r>
        <w:t xml:space="preserve"> and Root Mean Squared Error (RMSE)</w:t>
      </w:r>
      <w:r w:rsidR="00FF63C2">
        <w:t xml:space="preserve"> values were retired for the model without tuning</w:t>
      </w:r>
      <w:r>
        <w:t xml:space="preserve">. </w:t>
      </w:r>
      <w:r>
        <w:fldChar w:fldCharType="begin" w:fldLock="1"/>
      </w:r>
      <w:r w:rsidR="00966FEF">
        <w:instrText>ADDIN CSL_CITATION {"citationItems":[{"id":"ITEM-1","itemData":{"URL":"https://towardsdatascience.com/random-forest-in-python-24d0893d51c0","accessed":{"date-parts":[["2023","6","13"]]},"author":[{"dropping-particle":"","family":"Koehrsen","given":"WIll","non-dropping-particle":"","parse-names":false,"suffix":""}],"container-title":"Medium","id":"ITEM-1","issued":{"date-parts":[["2017","12","27"]]},"title":"Random Forest in Python. A Practical End-to-End Machine Learning… | by Will Koehrsen | Towards Data Science","type":"webpage"},"uris":["http://www.mendeley.com/documents/?uuid=420d3318-3857-3069-a62b-94a5183094f4"]}],"mendeley":{"formattedCitation":"(Koehrsen, 2017)","plainTextFormattedCitation":"(Koehrsen, 2017)","previouslyFormattedCitation":"(Koehrsen, 2017)"},"properties":{"noteIndex":0},"schema":"https://github.com/citation-style-language/schema/raw/master/csl-citation.json"}</w:instrText>
      </w:r>
      <w:r>
        <w:fldChar w:fldCharType="separate"/>
      </w:r>
      <w:r w:rsidRPr="00E1768A">
        <w:rPr>
          <w:noProof/>
        </w:rPr>
        <w:t>(Koehrsen, 2017)</w:t>
      </w:r>
      <w:r>
        <w:fldChar w:fldCharType="end"/>
      </w:r>
    </w:p>
    <w:p w14:paraId="44AAB90C" w14:textId="77777777" w:rsidR="00E1768A" w:rsidRDefault="00E1768A" w:rsidP="00E1768A"/>
    <w:p w14:paraId="32CD605A" w14:textId="1F953FC9" w:rsidR="00A139AC" w:rsidRDefault="00E1768A" w:rsidP="00E1768A">
      <w:proofErr w:type="spellStart"/>
      <w:r>
        <w:t>GridSearchCV</w:t>
      </w:r>
      <w:proofErr w:type="spellEnd"/>
      <w:r>
        <w:t xml:space="preserve"> was utilised to determine the optimal parameters for the model. The cross validation score chosen was the </w:t>
      </w:r>
      <w:proofErr w:type="spellStart"/>
      <w:r w:rsidRPr="00E1768A">
        <w:t>neg_mean_absolute_percentage_error</w:t>
      </w:r>
      <w:proofErr w:type="spellEnd"/>
      <w:r>
        <w:t xml:space="preserve"> which could be used to compare to the model without tuning.</w:t>
      </w:r>
      <w:r w:rsidR="00966FEF">
        <w:fldChar w:fldCharType="begin" w:fldLock="1"/>
      </w:r>
      <w:r w:rsidR="00E77804">
        <w:instrText>ADDIN CSL_CITATION {"citationItems":[{"id":"ITEM-1","itemData":{"URL":"https://towardsdatascience.com/hyperparameter-tuning-the-random-forest-in-python-using-scikit-learn-28d2aa77dd74","accessed":{"date-parts":[["2023","4","18"]]},"author":[{"dropping-particle":"","family":"Koehrsen","given":"Will","non-dropping-particle":"","parse-names":false,"suffix":""}],"container-title":"Medium","id":"ITEM-1","issued":{"date-parts":[["2018","1","10"]]},"title":"Hyperparameter Tuning the Random Forest in Python | by Will Koehrsen | Towards Data Science","type":"webpage"},"uris":["http://www.mendeley.com/documents/?uuid=069b06b2-2e8b-33a8-bc0e-4f4647edf3c4"]},{"id":"ITEM-2","itemData":{"URL":"https://towardsdatascience.com/random-forest-in-python-24d0893d51c0","accessed":{"date-parts":[["2023","6","13"]]},"author":[{"dropping-particle":"","family":"Koehrsen","given":"WIll","non-dropping-particle":"","parse-names":false,"suffix":""}],"container-title":"Medium","id":"ITEM-2","issued":{"date-parts":[["2017","12","27"]]},"title":"Random Forest in Python. A Practical End-to-End Machine Learning… | by Will Koehrsen | Towards Data Science","type":"webpage"},"uris":["http://www.mendeley.com/documents/?uuid=420d3318-3857-3069-a62b-94a5183094f4"]}],"mendeley":{"formattedCitation":"(Koehrsen, 2017, 2018)","plainTextFormattedCitation":"(Koehrsen, 2017, 2018)","previouslyFormattedCitation":"(Koehrsen, 2017, 2018)"},"properties":{"noteIndex":0},"schema":"https://github.com/citation-style-language/schema/raw/master/csl-citation.json"}</w:instrText>
      </w:r>
      <w:r w:rsidR="00966FEF">
        <w:fldChar w:fldCharType="separate"/>
      </w:r>
      <w:r w:rsidR="00966FEF" w:rsidRPr="00966FEF">
        <w:rPr>
          <w:noProof/>
        </w:rPr>
        <w:t>(</w:t>
      </w:r>
      <w:proofErr w:type="spellStart"/>
      <w:r w:rsidR="00966FEF" w:rsidRPr="00966FEF">
        <w:rPr>
          <w:noProof/>
        </w:rPr>
        <w:t>Koehrsen</w:t>
      </w:r>
      <w:proofErr w:type="spellEnd"/>
      <w:r w:rsidR="00966FEF" w:rsidRPr="00966FEF">
        <w:rPr>
          <w:noProof/>
        </w:rPr>
        <w:t>, 2017, 2018)</w:t>
      </w:r>
      <w:r w:rsidR="00966FEF">
        <w:fldChar w:fldCharType="end"/>
      </w:r>
      <w:r w:rsidR="00FF63C2">
        <w:t xml:space="preserve"> </w:t>
      </w:r>
      <w:r w:rsidR="00966FEF">
        <w:t xml:space="preserve">Feature importance was performed </w:t>
      </w:r>
      <w:r w:rsidR="00A139AC">
        <w:t xml:space="preserve">for dimensionality reduction </w:t>
      </w:r>
      <w:r w:rsidR="00966FEF">
        <w:t xml:space="preserve">to understand the impact of each variable on the model. </w:t>
      </w:r>
      <w:r w:rsidR="00050F13">
        <w:t xml:space="preserve">Features with an importance score of 0 </w:t>
      </w:r>
      <w:r w:rsidR="00A139AC">
        <w:t>were</w:t>
      </w:r>
      <w:r w:rsidR="00050F13">
        <w:t xml:space="preserve"> removed and the model was executed to determine the impact. </w:t>
      </w:r>
      <w:r w:rsidR="00A139AC">
        <w:t xml:space="preserve">A subset of the data for Ireland was prepped to be ran through the model, </w:t>
      </w:r>
      <w:r w:rsidR="00FF63C2">
        <w:t>one-hot encoding and feature importance was applied</w:t>
      </w:r>
      <w:r w:rsidR="00A139AC">
        <w:t xml:space="preserve">. </w:t>
      </w:r>
    </w:p>
    <w:p w14:paraId="5054E594" w14:textId="77777777" w:rsidR="00A139AC" w:rsidRDefault="00A139AC" w:rsidP="00E1768A"/>
    <w:p w14:paraId="44868525" w14:textId="2D3DDE54" w:rsidR="00A139AC" w:rsidRDefault="00A139AC" w:rsidP="00E1768A">
      <w:r>
        <w:lastRenderedPageBreak/>
        <w:t>The Production Volume Index was ran through the models and cross validation result</w:t>
      </w:r>
      <w:r w:rsidR="00FF63C2">
        <w:t xml:space="preserve">, </w:t>
      </w:r>
      <w:r w:rsidR="00E77804">
        <w:t>MAPE</w:t>
      </w:r>
      <w:r w:rsidR="00FF63C2">
        <w:t xml:space="preserve">, </w:t>
      </w:r>
      <w:r>
        <w:t xml:space="preserve">was used to measure the </w:t>
      </w:r>
      <w:r w:rsidR="00FF63C2">
        <w:t>performance.</w:t>
      </w:r>
      <w:r>
        <w:t>.</w:t>
      </w:r>
      <w:r w:rsidR="00E77804">
        <w:t xml:space="preserve"> The MAPE takes the difference of the actual and predicted value and divides by the actual. The absolute percentage is then applied. </w:t>
      </w:r>
      <w:r w:rsidR="00E77804">
        <w:fldChar w:fldCharType="begin" w:fldLock="1"/>
      </w:r>
      <w:r w:rsidR="00163032">
        <w:instrText>ADDIN CSL_CITATION {"citationItems":[{"id":"ITEM-1","itemData":{"URL":"https://www.analyticsvidhya.com/blog/2021/10/evaluation-metric-for-regression-models/","author":[{"dropping-particle":"","family":"M","given":"Padhma","non-dropping-particle":"","parse-names":false,"suffix":""}],"container-title":"Analytics Vidhya","id":"ITEM-1","issued":{"date-parts":[["2021"]]},"title":"End-to-End Introduction to Evaluating Regression Models","type":"webpage"},"uris":["http://www.mendeley.com/documents/?uuid=c7e5fc38-38c9-4dbf-9a05-d08ca303e0aa"]}],"mendeley":{"formattedCitation":"(M, 2021)","plainTextFormattedCitation":"(M, 2021)","previouslyFormattedCitation":"(M, 2021)"},"properties":{"noteIndex":0},"schema":"https://github.com/citation-style-language/schema/raw/master/csl-citation.json"}</w:instrText>
      </w:r>
      <w:r w:rsidR="00E77804">
        <w:fldChar w:fldCharType="separate"/>
      </w:r>
      <w:r w:rsidR="00E77804" w:rsidRPr="00E77804">
        <w:rPr>
          <w:noProof/>
        </w:rPr>
        <w:t>(M, 2021)</w:t>
      </w:r>
      <w:r w:rsidR="00E77804">
        <w:fldChar w:fldCharType="end"/>
      </w:r>
      <w:r w:rsidR="009D0C6A">
        <w:t xml:space="preserve"> The MAPE for models were summarized in </w:t>
      </w:r>
      <w:r w:rsidR="009D0C6A">
        <w:fldChar w:fldCharType="begin"/>
      </w:r>
      <w:r w:rsidR="009D0C6A">
        <w:instrText xml:space="preserve"> REF _Ref137682393 \h </w:instrText>
      </w:r>
      <w:r w:rsidR="009D0C6A">
        <w:fldChar w:fldCharType="separate"/>
      </w:r>
      <w:r w:rsidR="002F6820">
        <w:t xml:space="preserve">Table </w:t>
      </w:r>
      <w:r w:rsidR="002F6820">
        <w:rPr>
          <w:noProof/>
        </w:rPr>
        <w:t>9</w:t>
      </w:r>
      <w:r w:rsidR="009D0C6A">
        <w:fldChar w:fldCharType="end"/>
      </w:r>
      <w:r w:rsidR="009D0C6A">
        <w:t>. C performed the worst and A</w:t>
      </w:r>
      <w:r w:rsidR="00F249BD">
        <w:t>,</w:t>
      </w:r>
      <w:r w:rsidR="009D0C6A">
        <w:t xml:space="preserve"> with no optimization</w:t>
      </w:r>
      <w:r w:rsidR="00F249BD">
        <w:t>,</w:t>
      </w:r>
      <w:r w:rsidR="009D0C6A">
        <w:t xml:space="preserve"> performed </w:t>
      </w:r>
      <w:r w:rsidR="00F249BD">
        <w:t>better</w:t>
      </w:r>
      <w:r w:rsidR="00B80777">
        <w:t>, indicating that the standard setting</w:t>
      </w:r>
      <w:r w:rsidR="00F249BD">
        <w:t>s</w:t>
      </w:r>
      <w:r w:rsidR="00B80777">
        <w:t xml:space="preserve"> </w:t>
      </w:r>
      <w:r w:rsidR="00F249BD">
        <w:t>were suitable</w:t>
      </w:r>
      <w:r w:rsidR="00B80777">
        <w:t xml:space="preserve">. B performed better than C </w:t>
      </w:r>
      <w:r w:rsidR="00F249BD">
        <w:t>therefore</w:t>
      </w:r>
      <w:r w:rsidR="00B80777">
        <w:t xml:space="preserve"> removing some features did impact the performance slightly. D performed the best</w:t>
      </w:r>
      <w:r w:rsidR="00F249BD">
        <w:t xml:space="preserve"> predicting the Irish data</w:t>
      </w:r>
      <w:r w:rsidR="00B80777">
        <w:t xml:space="preserve">, however this may be a result of the </w:t>
      </w:r>
      <w:r w:rsidR="00F249BD">
        <w:t>reduced quantity of data</w:t>
      </w:r>
      <w:r w:rsidR="00B80777">
        <w:t xml:space="preserve">, </w:t>
      </w:r>
      <w:r w:rsidR="00B80777">
        <w:fldChar w:fldCharType="begin"/>
      </w:r>
      <w:r w:rsidR="00B80777">
        <w:instrText xml:space="preserve"> REF _Ref137682814 \h </w:instrText>
      </w:r>
      <w:r w:rsidR="00B80777">
        <w:fldChar w:fldCharType="separate"/>
      </w:r>
      <w:r w:rsidR="002F6820">
        <w:t xml:space="preserve">Figure </w:t>
      </w:r>
      <w:r w:rsidR="002F6820">
        <w:rPr>
          <w:noProof/>
        </w:rPr>
        <w:t>13</w:t>
      </w:r>
      <w:r w:rsidR="00B80777">
        <w:fldChar w:fldCharType="end"/>
      </w:r>
      <w:r w:rsidR="00B80777">
        <w:t xml:space="preserve"> and </w:t>
      </w:r>
      <w:r w:rsidR="00B80777">
        <w:fldChar w:fldCharType="begin"/>
      </w:r>
      <w:r w:rsidR="00B80777">
        <w:instrText xml:space="preserve"> REF _Ref137682816 \h </w:instrText>
      </w:r>
      <w:r w:rsidR="00B80777">
        <w:fldChar w:fldCharType="separate"/>
      </w:r>
      <w:r w:rsidR="002F6820">
        <w:t xml:space="preserve">Figure </w:t>
      </w:r>
      <w:r w:rsidR="002F6820">
        <w:rPr>
          <w:noProof/>
        </w:rPr>
        <w:t>14</w:t>
      </w:r>
      <w:r w:rsidR="00B80777">
        <w:fldChar w:fldCharType="end"/>
      </w:r>
      <w:r w:rsidR="00B80777">
        <w:t>.</w:t>
      </w:r>
    </w:p>
    <w:p w14:paraId="456E2586" w14:textId="77777777" w:rsidR="007B58B2" w:rsidRDefault="007B58B2" w:rsidP="00E1768A"/>
    <w:p w14:paraId="61982541" w14:textId="0E2160BE" w:rsidR="00050F13" w:rsidRDefault="00050F13" w:rsidP="00050F13">
      <w:pPr>
        <w:pStyle w:val="Caption"/>
        <w:keepNext/>
        <w:jc w:val="center"/>
      </w:pPr>
      <w:bookmarkStart w:id="50" w:name="_Ref137682393"/>
      <w:bookmarkStart w:id="51" w:name="_Ref137682389"/>
      <w:r>
        <w:t xml:space="preserve">Table </w:t>
      </w:r>
      <w:fldSimple w:instr=" SEQ Table \* ARABIC ">
        <w:r w:rsidR="002F6820">
          <w:rPr>
            <w:noProof/>
          </w:rPr>
          <w:t>9</w:t>
        </w:r>
      </w:fldSimple>
      <w:bookmarkEnd w:id="50"/>
      <w:r>
        <w:t>: Performance of the three Random Forest Regression Models</w:t>
      </w:r>
      <w:bookmarkEnd w:id="51"/>
    </w:p>
    <w:tbl>
      <w:tblPr>
        <w:tblStyle w:val="GridTable7Colorful"/>
        <w:tblW w:w="8482" w:type="dxa"/>
        <w:tblInd w:w="-5" w:type="dxa"/>
        <w:tblLook w:val="04A0" w:firstRow="1" w:lastRow="0" w:firstColumn="1" w:lastColumn="0" w:noHBand="0" w:noVBand="1"/>
      </w:tblPr>
      <w:tblGrid>
        <w:gridCol w:w="1639"/>
        <w:gridCol w:w="1125"/>
        <w:gridCol w:w="2060"/>
        <w:gridCol w:w="2515"/>
        <w:gridCol w:w="1143"/>
      </w:tblGrid>
      <w:tr w:rsidR="00B80777" w:rsidRPr="00050F13" w14:paraId="4F0B5B09" w14:textId="77777777" w:rsidTr="00B807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Merge w:val="restart"/>
            <w:tcBorders>
              <w:right w:val="single" w:sz="4" w:space="0" w:color="auto"/>
            </w:tcBorders>
          </w:tcPr>
          <w:p w14:paraId="2FFCB4D4" w14:textId="77777777" w:rsidR="00B80777" w:rsidRPr="00050F13" w:rsidRDefault="00B80777" w:rsidP="00050F13">
            <w:pPr>
              <w:jc w:val="center"/>
              <w:rPr>
                <w:sz w:val="22"/>
                <w:szCs w:val="22"/>
              </w:rPr>
            </w:pPr>
          </w:p>
        </w:tc>
        <w:tc>
          <w:tcPr>
            <w:tcW w:w="0" w:type="auto"/>
            <w:tcBorders>
              <w:top w:val="single" w:sz="4" w:space="0" w:color="auto"/>
              <w:left w:val="single" w:sz="4" w:space="0" w:color="auto"/>
              <w:bottom w:val="single" w:sz="4" w:space="0" w:color="auto"/>
              <w:right w:val="single" w:sz="4" w:space="0" w:color="auto"/>
            </w:tcBorders>
          </w:tcPr>
          <w:p w14:paraId="0CB20568" w14:textId="3EED4023" w:rsidR="00B80777" w:rsidRPr="00050F13" w:rsidRDefault="00B80777" w:rsidP="00050F13">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A</w:t>
            </w:r>
          </w:p>
        </w:tc>
        <w:tc>
          <w:tcPr>
            <w:tcW w:w="0" w:type="auto"/>
            <w:tcBorders>
              <w:top w:val="single" w:sz="4" w:space="0" w:color="auto"/>
              <w:left w:val="single" w:sz="4" w:space="0" w:color="auto"/>
              <w:bottom w:val="single" w:sz="4" w:space="0" w:color="auto"/>
              <w:right w:val="single" w:sz="4" w:space="0" w:color="auto"/>
            </w:tcBorders>
          </w:tcPr>
          <w:p w14:paraId="248618D6" w14:textId="2EC25CC0" w:rsidR="00B80777" w:rsidRPr="00050F13" w:rsidRDefault="00B80777" w:rsidP="00050F13">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B</w:t>
            </w:r>
          </w:p>
        </w:tc>
        <w:tc>
          <w:tcPr>
            <w:tcW w:w="0" w:type="auto"/>
            <w:tcBorders>
              <w:top w:val="single" w:sz="4" w:space="0" w:color="auto"/>
              <w:left w:val="single" w:sz="4" w:space="0" w:color="auto"/>
              <w:bottom w:val="single" w:sz="4" w:space="0" w:color="auto"/>
              <w:right w:val="single" w:sz="4" w:space="0" w:color="auto"/>
            </w:tcBorders>
          </w:tcPr>
          <w:p w14:paraId="47738A1B" w14:textId="716D0A03" w:rsidR="00B80777" w:rsidRPr="00050F13" w:rsidRDefault="00B80777" w:rsidP="00050F13">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C</w:t>
            </w:r>
          </w:p>
        </w:tc>
        <w:tc>
          <w:tcPr>
            <w:tcW w:w="0" w:type="auto"/>
            <w:tcBorders>
              <w:top w:val="single" w:sz="4" w:space="0" w:color="auto"/>
              <w:left w:val="single" w:sz="4" w:space="0" w:color="auto"/>
              <w:bottom w:val="single" w:sz="4" w:space="0" w:color="auto"/>
              <w:right w:val="single" w:sz="4" w:space="0" w:color="auto"/>
            </w:tcBorders>
          </w:tcPr>
          <w:p w14:paraId="368608C6" w14:textId="7F26143D" w:rsidR="00B80777" w:rsidRDefault="00B80777" w:rsidP="00050F13">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D</w:t>
            </w:r>
          </w:p>
        </w:tc>
      </w:tr>
      <w:tr w:rsidR="00B80777" w:rsidRPr="00050F13" w14:paraId="21DDD4BF" w14:textId="25028E2C" w:rsidTr="00B80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cPr>
          <w:p w14:paraId="1BA0CA3F" w14:textId="77777777" w:rsidR="00B80777" w:rsidRPr="00050F13" w:rsidRDefault="00B80777" w:rsidP="00050F13">
            <w:pPr>
              <w:jc w:val="center"/>
              <w:rPr>
                <w:sz w:val="22"/>
                <w:szCs w:val="22"/>
              </w:rPr>
            </w:pPr>
          </w:p>
        </w:tc>
        <w:tc>
          <w:tcPr>
            <w:tcW w:w="0" w:type="auto"/>
            <w:tcBorders>
              <w:top w:val="single" w:sz="4" w:space="0" w:color="auto"/>
              <w:left w:val="single" w:sz="4" w:space="0" w:color="auto"/>
            </w:tcBorders>
          </w:tcPr>
          <w:p w14:paraId="027B8445" w14:textId="024ED032" w:rsidR="00B80777" w:rsidRPr="009D0C6A" w:rsidRDefault="00B80777" w:rsidP="00050F13">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9D0C6A">
              <w:rPr>
                <w:b/>
                <w:bCs/>
                <w:sz w:val="22"/>
                <w:szCs w:val="22"/>
              </w:rPr>
              <w:t>Baseline Model</w:t>
            </w:r>
          </w:p>
        </w:tc>
        <w:tc>
          <w:tcPr>
            <w:tcW w:w="0" w:type="auto"/>
            <w:tcBorders>
              <w:top w:val="single" w:sz="4" w:space="0" w:color="auto"/>
            </w:tcBorders>
          </w:tcPr>
          <w:p w14:paraId="578DF314" w14:textId="54DFE87F" w:rsidR="00B80777" w:rsidRPr="009D0C6A" w:rsidRDefault="00B80777" w:rsidP="00050F13">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9D0C6A">
              <w:rPr>
                <w:b/>
                <w:bCs/>
                <w:sz w:val="22"/>
                <w:szCs w:val="22"/>
              </w:rPr>
              <w:t>Hyperparameter Tuned Model</w:t>
            </w:r>
          </w:p>
        </w:tc>
        <w:tc>
          <w:tcPr>
            <w:tcW w:w="0" w:type="auto"/>
            <w:tcBorders>
              <w:top w:val="single" w:sz="4" w:space="0" w:color="auto"/>
            </w:tcBorders>
          </w:tcPr>
          <w:p w14:paraId="7BB31FF4" w14:textId="406DB930" w:rsidR="00B80777" w:rsidRPr="009D0C6A" w:rsidRDefault="00B80777" w:rsidP="00050F13">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9D0C6A">
              <w:rPr>
                <w:b/>
                <w:bCs/>
                <w:sz w:val="22"/>
                <w:szCs w:val="22"/>
              </w:rPr>
              <w:t>Feature Importance and Hyperparameter Tuned Model</w:t>
            </w:r>
          </w:p>
        </w:tc>
        <w:tc>
          <w:tcPr>
            <w:tcW w:w="0" w:type="auto"/>
            <w:tcBorders>
              <w:top w:val="single" w:sz="4" w:space="0" w:color="auto"/>
            </w:tcBorders>
          </w:tcPr>
          <w:p w14:paraId="6E14E2F5" w14:textId="5B959CC5" w:rsidR="00B80777" w:rsidRPr="009D0C6A" w:rsidRDefault="00B80777" w:rsidP="00050F13">
            <w:pPr>
              <w:jc w:val="center"/>
              <w:cnfStyle w:val="000000100000" w:firstRow="0" w:lastRow="0" w:firstColumn="0" w:lastColumn="0" w:oddVBand="0" w:evenVBand="0" w:oddHBand="1" w:evenHBand="0" w:firstRowFirstColumn="0" w:firstRowLastColumn="0" w:lastRowFirstColumn="0" w:lastRowLastColumn="0"/>
              <w:rPr>
                <w:b/>
                <w:bCs/>
                <w:sz w:val="22"/>
                <w:szCs w:val="22"/>
              </w:rPr>
            </w:pPr>
            <w:r>
              <w:rPr>
                <w:b/>
                <w:bCs/>
                <w:sz w:val="22"/>
                <w:szCs w:val="22"/>
              </w:rPr>
              <w:t xml:space="preserve">Model C with </w:t>
            </w:r>
            <w:r w:rsidRPr="009D0C6A">
              <w:rPr>
                <w:b/>
                <w:bCs/>
                <w:sz w:val="22"/>
                <w:szCs w:val="22"/>
              </w:rPr>
              <w:t>Irish Data</w:t>
            </w:r>
          </w:p>
        </w:tc>
      </w:tr>
      <w:tr w:rsidR="009D0C6A" w:rsidRPr="00050F13" w14:paraId="5F87AE38" w14:textId="3253BAF4" w:rsidTr="00B80777">
        <w:tc>
          <w:tcPr>
            <w:cnfStyle w:val="001000000000" w:firstRow="0" w:lastRow="0" w:firstColumn="1" w:lastColumn="0" w:oddVBand="0" w:evenVBand="0" w:oddHBand="0" w:evenHBand="0" w:firstRowFirstColumn="0" w:firstRowLastColumn="0" w:lastRowFirstColumn="0" w:lastRowLastColumn="0"/>
            <w:tcW w:w="0" w:type="auto"/>
            <w:vMerge w:val="restart"/>
          </w:tcPr>
          <w:p w14:paraId="563755AA" w14:textId="1D74755D" w:rsidR="009D0C6A" w:rsidRPr="00050F13" w:rsidRDefault="009D0C6A" w:rsidP="009D0C6A">
            <w:pPr>
              <w:jc w:val="center"/>
              <w:rPr>
                <w:sz w:val="22"/>
                <w:szCs w:val="22"/>
              </w:rPr>
            </w:pPr>
            <w:r w:rsidRPr="00050F13">
              <w:rPr>
                <w:sz w:val="22"/>
                <w:szCs w:val="22"/>
              </w:rPr>
              <w:t>Mean Absolute Percentage Error</w:t>
            </w:r>
            <w:r>
              <w:rPr>
                <w:sz w:val="22"/>
                <w:szCs w:val="22"/>
              </w:rPr>
              <w:t xml:space="preserve"> %</w:t>
            </w:r>
          </w:p>
        </w:tc>
        <w:tc>
          <w:tcPr>
            <w:tcW w:w="0" w:type="auto"/>
            <w:vMerge w:val="restart"/>
          </w:tcPr>
          <w:p w14:paraId="23DE3007" w14:textId="17C73D4A" w:rsidR="009D0C6A" w:rsidRPr="00050F13" w:rsidRDefault="009D0C6A" w:rsidP="009D0C6A">
            <w:pPr>
              <w:jc w:val="center"/>
              <w:cnfStyle w:val="000000000000" w:firstRow="0" w:lastRow="0" w:firstColumn="0" w:lastColumn="0" w:oddVBand="0" w:evenVBand="0" w:oddHBand="0" w:evenHBand="0" w:firstRowFirstColumn="0" w:firstRowLastColumn="0" w:lastRowFirstColumn="0" w:lastRowLastColumn="0"/>
              <w:rPr>
                <w:sz w:val="22"/>
                <w:szCs w:val="22"/>
              </w:rPr>
            </w:pPr>
            <w:r>
              <w:rPr>
                <w:rFonts w:asciiTheme="minorHAnsi" w:hAnsiTheme="minorHAnsi" w:cstheme="minorBidi"/>
                <w:color w:val="auto"/>
                <w:sz w:val="22"/>
                <w:szCs w:val="22"/>
              </w:rPr>
              <w:t>10.63</w:t>
            </w:r>
          </w:p>
        </w:tc>
        <w:tc>
          <w:tcPr>
            <w:tcW w:w="0" w:type="auto"/>
          </w:tcPr>
          <w:p w14:paraId="1DE54B25" w14:textId="2B876A57" w:rsidR="009D0C6A" w:rsidRPr="00050F13" w:rsidRDefault="009D0C6A" w:rsidP="009D0C6A">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1</w:t>
            </w:r>
          </w:p>
        </w:tc>
        <w:tc>
          <w:tcPr>
            <w:tcW w:w="0" w:type="auto"/>
          </w:tcPr>
          <w:p w14:paraId="008092AD" w14:textId="71F46721" w:rsidR="009D0C6A" w:rsidRPr="00050F13" w:rsidRDefault="009D0C6A" w:rsidP="009D0C6A">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95</w:t>
            </w:r>
          </w:p>
        </w:tc>
        <w:tc>
          <w:tcPr>
            <w:tcW w:w="0" w:type="auto"/>
          </w:tcPr>
          <w:p w14:paraId="5137F67C" w14:textId="57FEEF35" w:rsidR="009D0C6A" w:rsidRPr="00050F13" w:rsidRDefault="009D0C6A" w:rsidP="009D0C6A">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9.10</w:t>
            </w:r>
          </w:p>
        </w:tc>
      </w:tr>
      <w:tr w:rsidR="009D0C6A" w:rsidRPr="00050F13" w14:paraId="5061F1C9" w14:textId="6AF7D6B3" w:rsidTr="00B80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3337D19" w14:textId="77777777" w:rsidR="009D0C6A" w:rsidRPr="00050F13" w:rsidRDefault="009D0C6A" w:rsidP="009D0C6A">
            <w:pPr>
              <w:jc w:val="center"/>
              <w:rPr>
                <w:sz w:val="22"/>
                <w:szCs w:val="22"/>
              </w:rPr>
            </w:pPr>
          </w:p>
        </w:tc>
        <w:tc>
          <w:tcPr>
            <w:tcW w:w="0" w:type="auto"/>
            <w:vMerge/>
          </w:tcPr>
          <w:p w14:paraId="19531CD3" w14:textId="77777777" w:rsidR="009D0C6A" w:rsidRPr="00050F13" w:rsidRDefault="009D0C6A" w:rsidP="009D0C6A">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tcPr>
          <w:p w14:paraId="24857E21" w14:textId="35ABC552" w:rsidR="009D0C6A" w:rsidRPr="00050F13" w:rsidRDefault="009D0C6A" w:rsidP="009D0C6A">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97</w:t>
            </w:r>
          </w:p>
        </w:tc>
        <w:tc>
          <w:tcPr>
            <w:tcW w:w="0" w:type="auto"/>
          </w:tcPr>
          <w:p w14:paraId="304489A9" w14:textId="600E4F77" w:rsidR="009D0C6A" w:rsidRPr="00050F13" w:rsidRDefault="009D0C6A" w:rsidP="009D0C6A">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3.25</w:t>
            </w:r>
          </w:p>
        </w:tc>
        <w:tc>
          <w:tcPr>
            <w:tcW w:w="0" w:type="auto"/>
          </w:tcPr>
          <w:p w14:paraId="40F48132" w14:textId="47396643" w:rsidR="009D0C6A" w:rsidRPr="00050F13" w:rsidRDefault="009D0C6A" w:rsidP="009D0C6A">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34</w:t>
            </w:r>
          </w:p>
        </w:tc>
      </w:tr>
      <w:tr w:rsidR="009D0C6A" w:rsidRPr="00050F13" w14:paraId="644FB51C" w14:textId="7F0D31DA" w:rsidTr="00B80777">
        <w:tc>
          <w:tcPr>
            <w:cnfStyle w:val="001000000000" w:firstRow="0" w:lastRow="0" w:firstColumn="1" w:lastColumn="0" w:oddVBand="0" w:evenVBand="0" w:oddHBand="0" w:evenHBand="0" w:firstRowFirstColumn="0" w:firstRowLastColumn="0" w:lastRowFirstColumn="0" w:lastRowLastColumn="0"/>
            <w:tcW w:w="0" w:type="auto"/>
            <w:vMerge/>
          </w:tcPr>
          <w:p w14:paraId="58857A3E" w14:textId="77777777" w:rsidR="009D0C6A" w:rsidRPr="00050F13" w:rsidRDefault="009D0C6A" w:rsidP="009D0C6A">
            <w:pPr>
              <w:jc w:val="center"/>
              <w:rPr>
                <w:sz w:val="22"/>
                <w:szCs w:val="22"/>
              </w:rPr>
            </w:pPr>
          </w:p>
        </w:tc>
        <w:tc>
          <w:tcPr>
            <w:tcW w:w="0" w:type="auto"/>
            <w:vMerge/>
          </w:tcPr>
          <w:p w14:paraId="13AF8EA4" w14:textId="77777777" w:rsidR="009D0C6A" w:rsidRPr="00050F13" w:rsidRDefault="009D0C6A" w:rsidP="009D0C6A">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tcPr>
          <w:p w14:paraId="50FFF58E" w14:textId="724CD0BE" w:rsidR="009D0C6A" w:rsidRPr="00050F13" w:rsidRDefault="009D0C6A" w:rsidP="009D0C6A">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3.16</w:t>
            </w:r>
          </w:p>
        </w:tc>
        <w:tc>
          <w:tcPr>
            <w:tcW w:w="0" w:type="auto"/>
          </w:tcPr>
          <w:p w14:paraId="067C2979" w14:textId="7F736A82" w:rsidR="009D0C6A" w:rsidRPr="00050F13" w:rsidRDefault="009D0C6A" w:rsidP="009D0C6A">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3.42</w:t>
            </w:r>
          </w:p>
        </w:tc>
        <w:tc>
          <w:tcPr>
            <w:tcW w:w="0" w:type="auto"/>
          </w:tcPr>
          <w:p w14:paraId="383E7E78" w14:textId="3E6230E0" w:rsidR="009D0C6A" w:rsidRPr="00050F13" w:rsidRDefault="009D0C6A" w:rsidP="009D0C6A">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9.71</w:t>
            </w:r>
          </w:p>
        </w:tc>
      </w:tr>
    </w:tbl>
    <w:p w14:paraId="4A34379B" w14:textId="77777777" w:rsidR="007B58B2" w:rsidRDefault="007B58B2" w:rsidP="00E1768A"/>
    <w:p w14:paraId="43231178" w14:textId="77777777" w:rsidR="00B80777" w:rsidRDefault="00B80777" w:rsidP="00B80777">
      <w:pPr>
        <w:keepNext/>
        <w:jc w:val="center"/>
      </w:pPr>
      <w:r>
        <w:rPr>
          <w:noProof/>
        </w:rPr>
        <w:drawing>
          <wp:inline distT="0" distB="0" distL="0" distR="0" wp14:anchorId="2733C87F" wp14:editId="5E9BC5D3">
            <wp:extent cx="4129699" cy="2205557"/>
            <wp:effectExtent l="0" t="0" r="4445" b="4445"/>
            <wp:docPr id="1523799036"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99036" name="Picture 1" descr="A picture containing text, screenshot, plot, line&#10;&#10;Description automatically generated"/>
                    <pic:cNvPicPr/>
                  </pic:nvPicPr>
                  <pic:blipFill>
                    <a:blip r:embed="rId23"/>
                    <a:stretch>
                      <a:fillRect/>
                    </a:stretch>
                  </pic:blipFill>
                  <pic:spPr>
                    <a:xfrm>
                      <a:off x="0" y="0"/>
                      <a:ext cx="4135639" cy="2208729"/>
                    </a:xfrm>
                    <a:prstGeom prst="rect">
                      <a:avLst/>
                    </a:prstGeom>
                  </pic:spPr>
                </pic:pic>
              </a:graphicData>
            </a:graphic>
          </wp:inline>
        </w:drawing>
      </w:r>
    </w:p>
    <w:p w14:paraId="2FE961DC" w14:textId="426B2CB2" w:rsidR="00B80777" w:rsidRDefault="00B80777" w:rsidP="00B80777">
      <w:pPr>
        <w:pStyle w:val="Caption"/>
        <w:jc w:val="center"/>
      </w:pPr>
      <w:bookmarkStart w:id="52" w:name="_Ref137682814"/>
      <w:bookmarkStart w:id="53" w:name="_Toc137828260"/>
      <w:r>
        <w:t xml:space="preserve">Figure </w:t>
      </w:r>
      <w:fldSimple w:instr=" SEQ Figure \* ARABIC ">
        <w:r w:rsidR="002F6820">
          <w:rPr>
            <w:noProof/>
          </w:rPr>
          <w:t>13</w:t>
        </w:r>
      </w:fldSimple>
      <w:bookmarkEnd w:id="52"/>
      <w:r>
        <w:t xml:space="preserve"> </w:t>
      </w:r>
      <w:r w:rsidRPr="003129E8">
        <w:t>Actual vs Predicted Values for Production Volume Index using Random Forest Regressor with Hyperparameter Tuning and Feature Importance</w:t>
      </w:r>
      <w:bookmarkEnd w:id="53"/>
    </w:p>
    <w:p w14:paraId="6E238F7A" w14:textId="77777777" w:rsidR="00B80777" w:rsidRDefault="00B80777" w:rsidP="00B80777">
      <w:pPr>
        <w:keepNext/>
        <w:jc w:val="center"/>
      </w:pPr>
      <w:r>
        <w:rPr>
          <w:noProof/>
        </w:rPr>
        <w:drawing>
          <wp:inline distT="0" distB="0" distL="0" distR="0" wp14:anchorId="22FB5812" wp14:editId="59E746B3">
            <wp:extent cx="3951280" cy="2110269"/>
            <wp:effectExtent l="0" t="0" r="0" b="4445"/>
            <wp:docPr id="45718772"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18772" name="Picture 1" descr="A picture containing text, screenshot, plot, line&#10;&#10;Description automatically generated"/>
                    <pic:cNvPicPr/>
                  </pic:nvPicPr>
                  <pic:blipFill>
                    <a:blip r:embed="rId24"/>
                    <a:stretch>
                      <a:fillRect/>
                    </a:stretch>
                  </pic:blipFill>
                  <pic:spPr>
                    <a:xfrm>
                      <a:off x="0" y="0"/>
                      <a:ext cx="3958249" cy="2113991"/>
                    </a:xfrm>
                    <a:prstGeom prst="rect">
                      <a:avLst/>
                    </a:prstGeom>
                  </pic:spPr>
                </pic:pic>
              </a:graphicData>
            </a:graphic>
          </wp:inline>
        </w:drawing>
      </w:r>
    </w:p>
    <w:p w14:paraId="6EF00C94" w14:textId="308DC314" w:rsidR="00B80777" w:rsidRPr="00E1768A" w:rsidRDefault="00B80777" w:rsidP="00B80777">
      <w:pPr>
        <w:pStyle w:val="Caption"/>
        <w:jc w:val="center"/>
      </w:pPr>
      <w:bookmarkStart w:id="54" w:name="_Ref137682816"/>
      <w:bookmarkStart w:id="55" w:name="_Toc137828261"/>
      <w:r>
        <w:t xml:space="preserve">Figure </w:t>
      </w:r>
      <w:fldSimple w:instr=" SEQ Figure \* ARABIC ">
        <w:r w:rsidR="002F6820">
          <w:rPr>
            <w:noProof/>
          </w:rPr>
          <w:t>14</w:t>
        </w:r>
      </w:fldSimple>
      <w:bookmarkEnd w:id="54"/>
      <w:r>
        <w:t xml:space="preserve"> </w:t>
      </w:r>
      <w:r w:rsidRPr="00E56DB3">
        <w:t>Actual vs Predicted Values for Production Volume Index using Random Forest Regressor tuned Model for Irish Data</w:t>
      </w:r>
      <w:bookmarkEnd w:id="55"/>
    </w:p>
    <w:p w14:paraId="051457FF" w14:textId="280DF969" w:rsidR="002F2AA9" w:rsidRDefault="002F2AA9" w:rsidP="0083330F">
      <w:pPr>
        <w:pStyle w:val="Heading2"/>
        <w:rPr>
          <w:iCs/>
        </w:rPr>
      </w:pPr>
      <w:bookmarkStart w:id="56" w:name="_Toc137828243"/>
      <w:r>
        <w:lastRenderedPageBreak/>
        <w:t>Time Series Analysis with ARIMA</w:t>
      </w:r>
      <w:bookmarkEnd w:id="56"/>
    </w:p>
    <w:p w14:paraId="7173707F" w14:textId="57A40C0C" w:rsidR="00D67FE5" w:rsidRDefault="0083330F" w:rsidP="00D67FE5">
      <w:r>
        <w:t>As the index is measure over time, time</w:t>
      </w:r>
      <w:r w:rsidR="00DD575F">
        <w:t xml:space="preserve"> series analysis </w:t>
      </w:r>
      <w:r>
        <w:t>is suitable</w:t>
      </w:r>
      <w:r w:rsidR="00DD575F">
        <w:t xml:space="preserve"> for prediction/forecasting.</w:t>
      </w:r>
      <w:r w:rsidR="00CC6078">
        <w:t xml:space="preserve"> A lo</w:t>
      </w:r>
      <w:r w:rsidR="00494775">
        <w:t>c</w:t>
      </w:r>
      <w:r w:rsidR="00CC6078">
        <w:t>al univariate model was required so Autoregressive Integrated Moving Average (ARIMA) model was chosen.</w:t>
      </w:r>
      <w:r w:rsidR="00494775">
        <w:t xml:space="preserve"> Prophet was also considered but can be considered less accurate.</w:t>
      </w:r>
      <w:r w:rsidR="00494775">
        <w:fldChar w:fldCharType="begin" w:fldLock="1"/>
      </w:r>
      <w:r w:rsidR="00D72931">
        <w:instrText>ADDIN CSL_CITATION {"citationItems":[{"id":"ITEM-1","itemData":{"URL":"https://medium.com/analytics-vidhya/time-series-forecasting-arima-vs-prophet-5015928e402a","accessed":{"date-parts":[["2023","6","14"]]},"author":[{"dropping-particle":"","family":"Hariharan","given":"Krish","non-dropping-particle":"","parse-names":false,"suffix":""}],"container-title":"Medium","id":"ITEM-1","issued":{"date-parts":[["2020","1","14"]]},"title":"Time Series Forecasting — ARIMA vs Prophet ","type":"webpage"},"uris":["http://www.mendeley.com/documents/?uuid=d04ca365-c0a4-32ae-939b-e61684f1a9b3"]}],"mendeley":{"formattedCitation":"(Hariharan, 2020)","plainTextFormattedCitation":"(Hariharan, 2020)","previouslyFormattedCitation":"(Hariharan, 2020)"},"properties":{"noteIndex":0},"schema":"https://github.com/citation-style-language/schema/raw/master/csl-citation.json"}</w:instrText>
      </w:r>
      <w:r w:rsidR="00494775">
        <w:fldChar w:fldCharType="separate"/>
      </w:r>
      <w:r w:rsidR="00494775" w:rsidRPr="00494775">
        <w:rPr>
          <w:noProof/>
        </w:rPr>
        <w:t>(Hariharan, 2020)</w:t>
      </w:r>
      <w:r w:rsidR="00494775">
        <w:fldChar w:fldCharType="end"/>
      </w:r>
    </w:p>
    <w:p w14:paraId="0B1F2DF3" w14:textId="77777777" w:rsidR="00494775" w:rsidRPr="00D67FE5" w:rsidRDefault="00494775" w:rsidP="00D67FE5"/>
    <w:p w14:paraId="4535E698" w14:textId="7F792AF8" w:rsidR="009E6CCE" w:rsidRDefault="009E6CCE" w:rsidP="009E6CCE">
      <w:r>
        <w:t xml:space="preserve">The data was prepped ensuring that a datetime </w:t>
      </w:r>
      <w:proofErr w:type="spellStart"/>
      <w:r>
        <w:t>dtype</w:t>
      </w:r>
      <w:proofErr w:type="spellEnd"/>
      <w:r>
        <w:t xml:space="preserve"> was the index. Decomposition was performed on the </w:t>
      </w:r>
      <w:proofErr w:type="spellStart"/>
      <w:r>
        <w:t>irish</w:t>
      </w:r>
      <w:proofErr w:type="spellEnd"/>
      <w:r>
        <w:t xml:space="preserve"> dataset using </w:t>
      </w:r>
      <w:proofErr w:type="spellStart"/>
      <w:r>
        <w:t>statsmodel</w:t>
      </w:r>
      <w:proofErr w:type="spellEnd"/>
      <w:r>
        <w:t xml:space="preserve"> to view the trend, seasonal and residual patterns of the data. A</w:t>
      </w:r>
      <w:r w:rsidR="0083330F">
        <w:t xml:space="preserve"> </w:t>
      </w:r>
      <w:r>
        <w:t>multiplicative model was chosen</w:t>
      </w:r>
      <w:r w:rsidR="0083330F">
        <w:t xml:space="preserve"> as data isn’t linear.</w:t>
      </w:r>
      <w:r>
        <w:t xml:space="preserve"> The trend is the moving average, the seasonal component is the period average of the detrended data and the residual is the</w:t>
      </w:r>
      <w:r w:rsidR="00D72931">
        <w:t xml:space="preserve"> data when trend and seasonal components are removed. From this analysis, it can be concluded that the Irish dataset has a seasonal component. </w:t>
      </w:r>
      <w:r w:rsidR="00D72931">
        <w:fldChar w:fldCharType="begin" w:fldLock="1"/>
      </w:r>
      <w:r w:rsidR="002A011D">
        <w:instrText>ADDIN CSL_CITATION {"citationItems":[{"id":"ITEM-1","itemData":{"URL":"https://towardsdatascience.com/time-series-diy-seasonal-decomposition-f0b469afed44","accessed":{"date-parts":[["2023","6","14"]]},"author":[{"dropping-particle":"","family":"Lewinson","given":"Eryk","non-dropping-particle":"","parse-names":false,"suffix":""}],"container-title":"Towards Data Science","id":"ITEM-1","issued":{"date-parts":[["2022","3","31"]]},"title":"Time Series DIY: Seasonal Decomposition","type":"webpage"},"uris":["http://www.mendeley.com/documents/?uuid=f1ee2712-c126-31b7-b266-aa3a03d6f7ec"]},{"id":"ITEM-2","itemData":{"URL":"https://medium.com/@josemarcialportilla/using-python-and-auto-arima-to-forecast-seasonal-time-series-90877adff03c","accessed":{"date-parts":[["2023","6","14"]]},"author":[{"dropping-particle":"","family":"Portilla","given":"Jose Marcial","non-dropping-particle":"","parse-names":false,"suffix":""}],"container-title":"Medium","id":"ITEM-2","issued":{"date-parts":[["2018","3","26"]]},"title":"Using Python and Auto ARIMA to Forecast Seasonal Time Series | by Jose Marcial Portilla | Medium","type":"webpage"},"uris":["http://www.mendeley.com/documents/?uuid=3fc3d3dc-06b0-3e50-84b7-fbdbd4ba8185"]}],"mendeley":{"formattedCitation":"(Portilla, 2018; Lewinson, 2022)","plainTextFormattedCitation":"(Portilla, 2018; Lewinson, 2022)","previouslyFormattedCitation":"(Portilla, 2018; Lewinson, 2022)"},"properties":{"noteIndex":0},"schema":"https://github.com/citation-style-language/schema/raw/master/csl-citation.json"}</w:instrText>
      </w:r>
      <w:r w:rsidR="00D72931">
        <w:fldChar w:fldCharType="separate"/>
      </w:r>
      <w:r w:rsidR="00D72931" w:rsidRPr="00D72931">
        <w:rPr>
          <w:noProof/>
        </w:rPr>
        <w:t>(Portilla, 2018; Lewinson, 2022)</w:t>
      </w:r>
      <w:r w:rsidR="00D72931">
        <w:fldChar w:fldCharType="end"/>
      </w:r>
    </w:p>
    <w:p w14:paraId="269E6313" w14:textId="77777777" w:rsidR="009E6CCE" w:rsidRDefault="009E6CCE" w:rsidP="009E6CCE">
      <w:pPr>
        <w:keepNext/>
        <w:jc w:val="center"/>
      </w:pPr>
      <w:r>
        <w:rPr>
          <w:noProof/>
        </w:rPr>
        <w:drawing>
          <wp:inline distT="0" distB="0" distL="0" distR="0" wp14:anchorId="11A605CF" wp14:editId="59894F88">
            <wp:extent cx="4508993" cy="3606875"/>
            <wp:effectExtent l="0" t="0" r="6350" b="0"/>
            <wp:docPr id="766632491"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632491" name="Picture 1" descr="A picture containing text, screenshot, plot, line&#10;&#10;Description automatically generated"/>
                    <pic:cNvPicPr/>
                  </pic:nvPicPr>
                  <pic:blipFill>
                    <a:blip r:embed="rId25"/>
                    <a:stretch>
                      <a:fillRect/>
                    </a:stretch>
                  </pic:blipFill>
                  <pic:spPr>
                    <a:xfrm>
                      <a:off x="0" y="0"/>
                      <a:ext cx="4512210" cy="3609449"/>
                    </a:xfrm>
                    <a:prstGeom prst="rect">
                      <a:avLst/>
                    </a:prstGeom>
                  </pic:spPr>
                </pic:pic>
              </a:graphicData>
            </a:graphic>
          </wp:inline>
        </w:drawing>
      </w:r>
    </w:p>
    <w:p w14:paraId="7F9B465F" w14:textId="502EAE41" w:rsidR="009E6CCE" w:rsidRPr="009E6CCE" w:rsidRDefault="009E6CCE" w:rsidP="009E6CCE">
      <w:pPr>
        <w:pStyle w:val="Caption"/>
        <w:jc w:val="center"/>
      </w:pPr>
      <w:bookmarkStart w:id="57" w:name="_Toc137828262"/>
      <w:r>
        <w:t xml:space="preserve">Figure </w:t>
      </w:r>
      <w:fldSimple w:instr=" SEQ Figure \* ARABIC ">
        <w:r w:rsidR="002F6820">
          <w:rPr>
            <w:noProof/>
          </w:rPr>
          <w:t>15</w:t>
        </w:r>
      </w:fldSimple>
      <w:r>
        <w:t xml:space="preserve"> Production Volume Index decomposition using Chart Studio </w:t>
      </w:r>
      <w:proofErr w:type="spellStart"/>
      <w:r>
        <w:t>Plotly</w:t>
      </w:r>
      <w:bookmarkEnd w:id="57"/>
      <w:proofErr w:type="spellEnd"/>
    </w:p>
    <w:p w14:paraId="5E193873" w14:textId="1047214E" w:rsidR="00740F4F" w:rsidRDefault="00DF5C2B">
      <w:pPr>
        <w:overflowPunct/>
        <w:autoSpaceDE/>
        <w:autoSpaceDN/>
        <w:adjustRightInd/>
        <w:textAlignment w:val="auto"/>
      </w:pPr>
      <w:r>
        <w:t xml:space="preserve">The data was split for train and test by taking 80% of the past data for training and 20% for testing. </w:t>
      </w:r>
      <w:r w:rsidR="002A011D">
        <w:t xml:space="preserve">To determine the best hyperparameters for the model, the </w:t>
      </w:r>
      <w:proofErr w:type="spellStart"/>
      <w:r w:rsidR="002A011D">
        <w:t>pmdarima</w:t>
      </w:r>
      <w:proofErr w:type="spellEnd"/>
      <w:r w:rsidR="002A011D">
        <w:t xml:space="preserve"> </w:t>
      </w:r>
      <w:proofErr w:type="spellStart"/>
      <w:r w:rsidR="002A011D">
        <w:t>auto_arima</w:t>
      </w:r>
      <w:proofErr w:type="spellEnd"/>
      <w:r w:rsidR="002A011D">
        <w:t xml:space="preserve"> model was utilized. </w:t>
      </w:r>
      <w:r w:rsidR="0083330F">
        <w:t>M</w:t>
      </w:r>
      <w:r w:rsidR="002A011D">
        <w:t xml:space="preserve">ax and min values can be selected for </w:t>
      </w:r>
      <w:proofErr w:type="spellStart"/>
      <w:r w:rsidR="002A011D">
        <w:t>p,q,d</w:t>
      </w:r>
      <w:proofErr w:type="spellEnd"/>
      <w:r w:rsidR="002A011D">
        <w:t xml:space="preserve">  and P,Q,D and the model determines the best settings based on the quality indicator, Akaike information criterion (AIC). Models that fit the data with the fewest features have lower AIC scores which are favourable. The seasonal setting was </w:t>
      </w:r>
      <w:r w:rsidR="0083330F">
        <w:t xml:space="preserve">applied and </w:t>
      </w:r>
      <w:r w:rsidR="00C570D2">
        <w:t xml:space="preserve">m was set to 4 to </w:t>
      </w:r>
      <w:r w:rsidR="0083330F">
        <w:t>for</w:t>
      </w:r>
      <w:r w:rsidR="00C570D2">
        <w:t xml:space="preserve"> quarters.</w:t>
      </w:r>
      <w:r w:rsidR="00EE4114">
        <w:t xml:space="preserve"> The model was then trained and test data was used to generate prediction values. The test and prediction data were graphed to visualise the performance of the model. The model initially performed w</w:t>
      </w:r>
      <w:r w:rsidR="00163032">
        <w:t>e</w:t>
      </w:r>
      <w:r w:rsidR="00EE4114">
        <w:t xml:space="preserve">ll for 2018 and 2019, however it deviates from 2020 onwards, </w:t>
      </w:r>
      <w:r w:rsidR="00EE4114">
        <w:fldChar w:fldCharType="begin"/>
      </w:r>
      <w:r w:rsidR="00EE4114">
        <w:instrText xml:space="preserve"> REF _Ref137669002 \h </w:instrText>
      </w:r>
      <w:r w:rsidR="00EE4114">
        <w:fldChar w:fldCharType="separate"/>
      </w:r>
      <w:r w:rsidR="002F6820">
        <w:t xml:space="preserve">Figure </w:t>
      </w:r>
      <w:r w:rsidR="002F6820">
        <w:rPr>
          <w:noProof/>
        </w:rPr>
        <w:t>16</w:t>
      </w:r>
      <w:r w:rsidR="00EE4114">
        <w:fldChar w:fldCharType="end"/>
      </w:r>
      <w:r w:rsidR="00EE4114">
        <w:t>. This is potentially due to the impact of external factors, like the Covid-19 Pandemic.</w:t>
      </w:r>
      <w:r w:rsidR="00DC34BB">
        <w:t xml:space="preserve"> </w:t>
      </w:r>
      <w:r w:rsidR="00EE4114">
        <w:t xml:space="preserve">As a univariate model, these external factors are not taken into account. </w:t>
      </w:r>
      <w:r w:rsidR="002A011D">
        <w:fldChar w:fldCharType="begin" w:fldLock="1"/>
      </w:r>
      <w:r w:rsidR="00EF5403">
        <w:instrText>ADDIN CSL_CITATION {"citationItems":[{"id":"ITEM-1","itemData":{"URL":"https://medium.com/@josemarcialportilla/using-python-and-auto-arima-to-forecast-seasonal-time-series-90877adff03c","accessed":{"date-parts":[["2023","6","14"]]},"author":[{"dropping-particle":"","family":"Portilla","given":"Jose Marcial","non-dropping-particle":"","parse-names":false,"suffix":""}],"container-title":"Medium","id":"ITEM-1","issued":{"date-parts":[["2018","3","26"]]},"title":"Using Python and Auto ARIMA to Forecast Seasonal Time Series | by Jose Marcial Portilla | Medium","type":"webpage"},"uris":["http://www.mendeley.com/documents/?uuid=3fc3d3dc-06b0-3e50-84b7-fbdbd4ba8185"]}],"mendeley":{"formattedCitation":"(Portilla, 2018)","plainTextFormattedCitation":"(Portilla, 2018)","previouslyFormattedCitation":"(Portilla, 2018)"},"properties":{"noteIndex":0},"schema":"https://github.com/citation-style-language/schema/raw/master/csl-citation.json"}</w:instrText>
      </w:r>
      <w:r w:rsidR="002A011D">
        <w:fldChar w:fldCharType="separate"/>
      </w:r>
      <w:r w:rsidR="002A011D" w:rsidRPr="002A011D">
        <w:rPr>
          <w:noProof/>
        </w:rPr>
        <w:t>(Portilla, 2018)</w:t>
      </w:r>
      <w:r w:rsidR="002A011D">
        <w:fldChar w:fldCharType="end"/>
      </w:r>
      <w:r w:rsidR="002A011D">
        <w:t xml:space="preserve"> </w:t>
      </w:r>
    </w:p>
    <w:p w14:paraId="38C198CA" w14:textId="77777777" w:rsidR="00EE4114" w:rsidRDefault="00EE4114">
      <w:pPr>
        <w:overflowPunct/>
        <w:autoSpaceDE/>
        <w:autoSpaceDN/>
        <w:adjustRightInd/>
        <w:textAlignment w:val="auto"/>
      </w:pPr>
    </w:p>
    <w:p w14:paraId="015DB76F" w14:textId="77777777" w:rsidR="00EE4114" w:rsidRDefault="00EE4114" w:rsidP="0083330F">
      <w:pPr>
        <w:keepNext/>
        <w:overflowPunct/>
        <w:autoSpaceDE/>
        <w:autoSpaceDN/>
        <w:adjustRightInd/>
        <w:jc w:val="center"/>
        <w:textAlignment w:val="auto"/>
      </w:pPr>
      <w:r>
        <w:rPr>
          <w:noProof/>
        </w:rPr>
        <w:lastRenderedPageBreak/>
        <w:drawing>
          <wp:inline distT="0" distB="0" distL="0" distR="0" wp14:anchorId="32B4D0EA" wp14:editId="056295BB">
            <wp:extent cx="4565675" cy="2438400"/>
            <wp:effectExtent l="0" t="0" r="6350" b="0"/>
            <wp:docPr id="924439904" name="Picture 1"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39904" name="Picture 1" descr="A picture containing text, line, plot, diagram&#10;&#10;Description automatically generated"/>
                    <pic:cNvPicPr/>
                  </pic:nvPicPr>
                  <pic:blipFill>
                    <a:blip r:embed="rId26"/>
                    <a:stretch>
                      <a:fillRect/>
                    </a:stretch>
                  </pic:blipFill>
                  <pic:spPr>
                    <a:xfrm>
                      <a:off x="0" y="0"/>
                      <a:ext cx="4574747" cy="2443245"/>
                    </a:xfrm>
                    <a:prstGeom prst="rect">
                      <a:avLst/>
                    </a:prstGeom>
                  </pic:spPr>
                </pic:pic>
              </a:graphicData>
            </a:graphic>
          </wp:inline>
        </w:drawing>
      </w:r>
    </w:p>
    <w:p w14:paraId="451C1CAE" w14:textId="30601E05" w:rsidR="00EE4114" w:rsidRDefault="00EE4114" w:rsidP="00EE4114">
      <w:pPr>
        <w:pStyle w:val="Caption"/>
        <w:jc w:val="center"/>
      </w:pPr>
      <w:bookmarkStart w:id="58" w:name="_Ref137669002"/>
      <w:bookmarkStart w:id="59" w:name="_Toc137828263"/>
      <w:r>
        <w:t xml:space="preserve">Figure </w:t>
      </w:r>
      <w:fldSimple w:instr=" SEQ Figure \* ARABIC ">
        <w:r w:rsidR="002F6820">
          <w:rPr>
            <w:noProof/>
          </w:rPr>
          <w:t>16</w:t>
        </w:r>
      </w:fldSimple>
      <w:bookmarkEnd w:id="58"/>
      <w:r>
        <w:t>: Actual vs Predicted Values for Production Volume Index using Time Series Forecasting</w:t>
      </w:r>
      <w:bookmarkEnd w:id="59"/>
    </w:p>
    <w:p w14:paraId="4E10AB43" w14:textId="370BA80E" w:rsidR="00163032" w:rsidRDefault="00B75CA2" w:rsidP="00163032">
      <w:r>
        <w:t xml:space="preserve">Forecasting of the next 6 years was completed using the ARIMA model, </w:t>
      </w:r>
      <w:r>
        <w:fldChar w:fldCharType="begin"/>
      </w:r>
      <w:r>
        <w:instrText xml:space="preserve"> REF _Ref137776196 \h </w:instrText>
      </w:r>
      <w:r>
        <w:fldChar w:fldCharType="separate"/>
      </w:r>
      <w:r w:rsidR="002F6820">
        <w:t xml:space="preserve">Figure </w:t>
      </w:r>
      <w:r w:rsidR="002F6820">
        <w:rPr>
          <w:noProof/>
        </w:rPr>
        <w:t>17</w:t>
      </w:r>
      <w:r>
        <w:fldChar w:fldCharType="end"/>
      </w:r>
      <w:r>
        <w:t>.</w:t>
      </w:r>
    </w:p>
    <w:p w14:paraId="04699D50" w14:textId="77777777" w:rsidR="00B75CA2" w:rsidRDefault="00B75CA2" w:rsidP="00B75CA2">
      <w:pPr>
        <w:keepNext/>
        <w:jc w:val="center"/>
      </w:pPr>
      <w:r>
        <w:rPr>
          <w:noProof/>
        </w:rPr>
        <w:drawing>
          <wp:inline distT="0" distB="0" distL="0" distR="0" wp14:anchorId="7D298D9D" wp14:editId="60D5783B">
            <wp:extent cx="5386070" cy="2876550"/>
            <wp:effectExtent l="0" t="0" r="5080" b="0"/>
            <wp:docPr id="1503984785"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84785" name="Picture 1" descr="A picture containing text, screenshot, plot, line&#10;&#10;Description automatically generated"/>
                    <pic:cNvPicPr/>
                  </pic:nvPicPr>
                  <pic:blipFill>
                    <a:blip r:embed="rId27"/>
                    <a:stretch>
                      <a:fillRect/>
                    </a:stretch>
                  </pic:blipFill>
                  <pic:spPr>
                    <a:xfrm>
                      <a:off x="0" y="0"/>
                      <a:ext cx="5386070" cy="2876550"/>
                    </a:xfrm>
                    <a:prstGeom prst="rect">
                      <a:avLst/>
                    </a:prstGeom>
                  </pic:spPr>
                </pic:pic>
              </a:graphicData>
            </a:graphic>
          </wp:inline>
        </w:drawing>
      </w:r>
    </w:p>
    <w:p w14:paraId="6F200E97" w14:textId="07078908" w:rsidR="00B75CA2" w:rsidRDefault="00B75CA2" w:rsidP="00B75CA2">
      <w:pPr>
        <w:pStyle w:val="Caption"/>
        <w:jc w:val="center"/>
      </w:pPr>
      <w:bookmarkStart w:id="60" w:name="_Ref137776196"/>
      <w:bookmarkStart w:id="61" w:name="_Toc137828264"/>
      <w:r>
        <w:t xml:space="preserve">Figure </w:t>
      </w:r>
      <w:fldSimple w:instr=" SEQ Figure \* ARABIC ">
        <w:r w:rsidR="002F6820">
          <w:rPr>
            <w:noProof/>
          </w:rPr>
          <w:t>17</w:t>
        </w:r>
      </w:fldSimple>
      <w:bookmarkEnd w:id="60"/>
      <w:r>
        <w:t xml:space="preserve"> Forecasting for the next 6 years for Production Volume Index in Ireland</w:t>
      </w:r>
      <w:bookmarkEnd w:id="61"/>
    </w:p>
    <w:p w14:paraId="095AAD50" w14:textId="7A00258F" w:rsidR="00163032" w:rsidRDefault="00163032" w:rsidP="0083330F">
      <w:pPr>
        <w:pStyle w:val="Heading2"/>
      </w:pPr>
      <w:bookmarkStart w:id="62" w:name="_Toc137828244"/>
      <w:r>
        <w:t>Comparison of Models</w:t>
      </w:r>
      <w:bookmarkEnd w:id="62"/>
    </w:p>
    <w:p w14:paraId="7B722B96" w14:textId="77777777" w:rsidR="00163032" w:rsidRDefault="00163032" w:rsidP="00163032"/>
    <w:p w14:paraId="5DD2840A" w14:textId="038D087C" w:rsidR="00163032" w:rsidRDefault="00163032" w:rsidP="00163032">
      <w:r>
        <w:t xml:space="preserve">The random forest regression and ARIMA models were established to predict the Production Volume Index for Ireland. The MSE, MAE and RMSE are performance measures </w:t>
      </w:r>
      <w:r w:rsidR="0083330F">
        <w:t>for comparison.</w:t>
      </w:r>
      <w:r>
        <w:t xml:space="preserve"> The MSE looks at the difference between the actual and predicted value and squares it</w:t>
      </w:r>
      <w:r w:rsidR="0083330F">
        <w:t>, increased errors gives higher value</w:t>
      </w:r>
      <w:r>
        <w:t>. The RMSE takes the square root of the MSE</w:t>
      </w:r>
      <w:r w:rsidR="0083330F">
        <w:t>, a value of 0 is a perfect model</w:t>
      </w:r>
      <w:r>
        <w:t>. The MAE is a simpler function that takes the difference between the actual and predicted values</w:t>
      </w:r>
      <w:r w:rsidR="0083330F">
        <w:t xml:space="preserve">, a low result is desirable. </w:t>
      </w:r>
      <w:r>
        <w:fldChar w:fldCharType="begin" w:fldLock="1"/>
      </w:r>
      <w:r w:rsidR="008B054E">
        <w:instrText>ADDIN CSL_CITATION {"citationItems":[{"id":"ITEM-1","itemData":{"URL":"https://www.analyticsvidhya.com/blog/2021/10/evaluation-metric-for-regression-models/","author":[{"dropping-particle":"","family":"M","given":"Padhma","non-dropping-particle":"","parse-names":false,"suffix":""}],"container-title":"Analytics Vidhya","id":"ITEM-1","issued":{"date-parts":[["2021"]]},"title":"End-to-End Introduction to Evaluating Regression Models","type":"webpage"},"uris":["http://www.mendeley.com/documents/?uuid=c7e5fc38-38c9-4dbf-9a05-d08ca303e0aa"]}],"mendeley":{"formattedCitation":"(M, 2021)","plainTextFormattedCitation":"(M, 2021)","previouslyFormattedCitation":"(M, 2021)"},"properties":{"noteIndex":0},"schema":"https://github.com/citation-style-language/schema/raw/master/csl-citation.json"}</w:instrText>
      </w:r>
      <w:r>
        <w:fldChar w:fldCharType="separate"/>
      </w:r>
      <w:r w:rsidRPr="00163032">
        <w:rPr>
          <w:noProof/>
        </w:rPr>
        <w:t>(M, 2021)</w:t>
      </w:r>
      <w:r>
        <w:fldChar w:fldCharType="end"/>
      </w:r>
    </w:p>
    <w:p w14:paraId="7945A03B" w14:textId="77777777" w:rsidR="00163032" w:rsidRDefault="00163032" w:rsidP="00163032"/>
    <w:p w14:paraId="2AE946A8" w14:textId="2E6FAF6B" w:rsidR="00163032" w:rsidRPr="00163032" w:rsidRDefault="00163032" w:rsidP="00163032">
      <w:r>
        <w:t xml:space="preserve">The results are summarized in </w:t>
      </w:r>
      <w:r w:rsidR="00D473E0">
        <w:fldChar w:fldCharType="begin"/>
      </w:r>
      <w:r w:rsidR="00D473E0">
        <w:instrText xml:space="preserve"> REF _Ref137683731 \h </w:instrText>
      </w:r>
      <w:r w:rsidR="00D473E0">
        <w:fldChar w:fldCharType="separate"/>
      </w:r>
      <w:r w:rsidR="002F6820">
        <w:t xml:space="preserve">Table </w:t>
      </w:r>
      <w:r w:rsidR="002F6820">
        <w:rPr>
          <w:noProof/>
        </w:rPr>
        <w:t>10</w:t>
      </w:r>
      <w:r w:rsidR="00D473E0">
        <w:fldChar w:fldCharType="end"/>
      </w:r>
      <w:r w:rsidR="00D473E0">
        <w:t xml:space="preserve">. </w:t>
      </w:r>
      <w:r w:rsidR="0083330F">
        <w:t>The</w:t>
      </w:r>
      <w:r w:rsidR="00D473E0">
        <w:t xml:space="preserve"> Random Forest is the best performing model with considerably lower values. The random forest used a multivariate approach with data all across Europe in order to understand the Production Volume Index </w:t>
      </w:r>
      <w:proofErr w:type="spellStart"/>
      <w:r w:rsidR="00D473E0">
        <w:t>where as</w:t>
      </w:r>
      <w:proofErr w:type="spellEnd"/>
      <w:r w:rsidR="00D473E0">
        <w:t xml:space="preserve"> the Time Series was univariate with only </w:t>
      </w:r>
      <w:proofErr w:type="spellStart"/>
      <w:r w:rsidR="00D473E0">
        <w:t>irish</w:t>
      </w:r>
      <w:proofErr w:type="spellEnd"/>
      <w:r w:rsidR="00D473E0">
        <w:t xml:space="preserve"> data. The difference in these input </w:t>
      </w:r>
      <w:proofErr w:type="spellStart"/>
      <w:r w:rsidR="00D473E0">
        <w:t>datas</w:t>
      </w:r>
      <w:proofErr w:type="spellEnd"/>
      <w:r w:rsidR="00D473E0">
        <w:t xml:space="preserve"> has </w:t>
      </w:r>
      <w:r w:rsidR="00D473E0">
        <w:lastRenderedPageBreak/>
        <w:t xml:space="preserve">had a big effect on the performance of the data. In order to optimize the time series, it would be recommended to utilize a multivariate approach in the future. </w:t>
      </w:r>
    </w:p>
    <w:p w14:paraId="7C29AD86" w14:textId="77777777" w:rsidR="00163032" w:rsidRPr="00163032" w:rsidRDefault="00163032" w:rsidP="00163032"/>
    <w:p w14:paraId="1A01114E" w14:textId="0878234D" w:rsidR="00163032" w:rsidRDefault="00163032" w:rsidP="00163032">
      <w:pPr>
        <w:pStyle w:val="Caption"/>
        <w:keepNext/>
        <w:jc w:val="center"/>
      </w:pPr>
      <w:bookmarkStart w:id="63" w:name="_Ref137683731"/>
      <w:r>
        <w:t xml:space="preserve">Table </w:t>
      </w:r>
      <w:fldSimple w:instr=" SEQ Table \* ARABIC ">
        <w:r w:rsidR="002F6820">
          <w:rPr>
            <w:noProof/>
          </w:rPr>
          <w:t>10</w:t>
        </w:r>
      </w:fldSimple>
      <w:bookmarkEnd w:id="63"/>
      <w:r w:rsidR="00D473E0">
        <w:t>:</w:t>
      </w:r>
      <w:r>
        <w:t xml:space="preserve"> </w:t>
      </w:r>
      <w:r w:rsidRPr="008164FE">
        <w:t>Performance Metrics for the Random Forest and Time Series Models for Predicting Production Volume Index in Ireland</w:t>
      </w:r>
    </w:p>
    <w:tbl>
      <w:tblPr>
        <w:tblStyle w:val="GridTable3"/>
        <w:tblW w:w="0" w:type="auto"/>
        <w:tblLook w:val="04A0" w:firstRow="1" w:lastRow="0" w:firstColumn="1" w:lastColumn="0" w:noHBand="0" w:noVBand="1"/>
      </w:tblPr>
      <w:tblGrid>
        <w:gridCol w:w="2118"/>
        <w:gridCol w:w="2118"/>
        <w:gridCol w:w="2118"/>
        <w:gridCol w:w="2118"/>
      </w:tblGrid>
      <w:tr w:rsidR="00EE4114" w:rsidRPr="00163032" w14:paraId="0274A5A8" w14:textId="77777777" w:rsidTr="001630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18" w:type="dxa"/>
          </w:tcPr>
          <w:p w14:paraId="71BF0BAD" w14:textId="77777777" w:rsidR="00EE4114" w:rsidRPr="00163032" w:rsidRDefault="00EE4114" w:rsidP="00163032">
            <w:pPr>
              <w:overflowPunct/>
              <w:autoSpaceDE/>
              <w:autoSpaceDN/>
              <w:adjustRightInd/>
              <w:jc w:val="center"/>
              <w:textAlignment w:val="auto"/>
              <w:rPr>
                <w:sz w:val="20"/>
                <w:szCs w:val="20"/>
              </w:rPr>
            </w:pPr>
          </w:p>
        </w:tc>
        <w:tc>
          <w:tcPr>
            <w:tcW w:w="2118" w:type="dxa"/>
          </w:tcPr>
          <w:p w14:paraId="492FDEB6" w14:textId="685DED47" w:rsidR="00EE4114" w:rsidRPr="00163032" w:rsidRDefault="00EE4114" w:rsidP="00163032">
            <w:pPr>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sz w:val="20"/>
                <w:szCs w:val="20"/>
              </w:rPr>
            </w:pPr>
            <w:r w:rsidRPr="00163032">
              <w:rPr>
                <w:sz w:val="20"/>
                <w:szCs w:val="20"/>
              </w:rPr>
              <w:t>Mean Squared Error</w:t>
            </w:r>
          </w:p>
        </w:tc>
        <w:tc>
          <w:tcPr>
            <w:tcW w:w="2118" w:type="dxa"/>
          </w:tcPr>
          <w:p w14:paraId="4C7FD77D" w14:textId="6AA85C22" w:rsidR="00EE4114" w:rsidRPr="00163032" w:rsidRDefault="00EE4114" w:rsidP="00163032">
            <w:pPr>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sz w:val="20"/>
                <w:szCs w:val="20"/>
              </w:rPr>
            </w:pPr>
            <w:r w:rsidRPr="00163032">
              <w:rPr>
                <w:sz w:val="20"/>
                <w:szCs w:val="20"/>
              </w:rPr>
              <w:t>Mean Absolute Error</w:t>
            </w:r>
          </w:p>
        </w:tc>
        <w:tc>
          <w:tcPr>
            <w:tcW w:w="2118" w:type="dxa"/>
          </w:tcPr>
          <w:p w14:paraId="5F7ABB69" w14:textId="72FF35C0" w:rsidR="00EE4114" w:rsidRPr="00163032" w:rsidRDefault="00EE4114" w:rsidP="00163032">
            <w:pPr>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sz w:val="20"/>
                <w:szCs w:val="20"/>
              </w:rPr>
            </w:pPr>
            <w:r w:rsidRPr="00163032">
              <w:rPr>
                <w:sz w:val="20"/>
                <w:szCs w:val="20"/>
              </w:rPr>
              <w:t>Root Mean Square Error</w:t>
            </w:r>
          </w:p>
        </w:tc>
      </w:tr>
      <w:tr w:rsidR="00EE4114" w:rsidRPr="00163032" w14:paraId="20C71218" w14:textId="77777777" w:rsidTr="00163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8" w:type="dxa"/>
          </w:tcPr>
          <w:p w14:paraId="5003D0D5" w14:textId="2193CE08" w:rsidR="00EE4114" w:rsidRPr="00163032" w:rsidRDefault="00EE4114" w:rsidP="00163032">
            <w:pPr>
              <w:overflowPunct/>
              <w:autoSpaceDE/>
              <w:autoSpaceDN/>
              <w:adjustRightInd/>
              <w:jc w:val="center"/>
              <w:textAlignment w:val="auto"/>
              <w:rPr>
                <w:sz w:val="20"/>
                <w:szCs w:val="20"/>
              </w:rPr>
            </w:pPr>
            <w:r w:rsidRPr="00163032">
              <w:rPr>
                <w:sz w:val="20"/>
                <w:szCs w:val="20"/>
              </w:rPr>
              <w:t>Random Forrest Regression</w:t>
            </w:r>
          </w:p>
        </w:tc>
        <w:tc>
          <w:tcPr>
            <w:tcW w:w="2118" w:type="dxa"/>
          </w:tcPr>
          <w:p w14:paraId="3D6F5B11" w14:textId="77E2FF10" w:rsidR="00EE4114" w:rsidRPr="00163032" w:rsidRDefault="00163032" w:rsidP="00163032">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sz w:val="20"/>
                <w:szCs w:val="20"/>
              </w:rPr>
            </w:pPr>
            <w:r w:rsidRPr="00163032">
              <w:rPr>
                <w:sz w:val="20"/>
                <w:szCs w:val="20"/>
              </w:rPr>
              <w:t>128.67</w:t>
            </w:r>
          </w:p>
        </w:tc>
        <w:tc>
          <w:tcPr>
            <w:tcW w:w="2118" w:type="dxa"/>
          </w:tcPr>
          <w:p w14:paraId="740563EE" w14:textId="256B6676" w:rsidR="00EE4114" w:rsidRPr="00163032" w:rsidRDefault="00163032" w:rsidP="00163032">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sz w:val="20"/>
                <w:szCs w:val="20"/>
              </w:rPr>
            </w:pPr>
            <w:r w:rsidRPr="00163032">
              <w:rPr>
                <w:sz w:val="20"/>
                <w:szCs w:val="20"/>
              </w:rPr>
              <w:t>9.04</w:t>
            </w:r>
          </w:p>
        </w:tc>
        <w:tc>
          <w:tcPr>
            <w:tcW w:w="2118" w:type="dxa"/>
          </w:tcPr>
          <w:p w14:paraId="0DD7899D" w14:textId="0E43F45B" w:rsidR="00EE4114" w:rsidRPr="00163032" w:rsidRDefault="00163032" w:rsidP="00163032">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sz w:val="20"/>
                <w:szCs w:val="20"/>
              </w:rPr>
            </w:pPr>
            <w:r w:rsidRPr="00163032">
              <w:rPr>
                <w:sz w:val="20"/>
                <w:szCs w:val="20"/>
              </w:rPr>
              <w:t>11.34</w:t>
            </w:r>
          </w:p>
        </w:tc>
      </w:tr>
      <w:tr w:rsidR="00EE4114" w:rsidRPr="00163032" w14:paraId="6A559D14" w14:textId="77777777" w:rsidTr="00163032">
        <w:tc>
          <w:tcPr>
            <w:cnfStyle w:val="001000000000" w:firstRow="0" w:lastRow="0" w:firstColumn="1" w:lastColumn="0" w:oddVBand="0" w:evenVBand="0" w:oddHBand="0" w:evenHBand="0" w:firstRowFirstColumn="0" w:firstRowLastColumn="0" w:lastRowFirstColumn="0" w:lastRowLastColumn="0"/>
            <w:tcW w:w="2118" w:type="dxa"/>
          </w:tcPr>
          <w:p w14:paraId="100DF631" w14:textId="09131452" w:rsidR="00EE4114" w:rsidRPr="00163032" w:rsidRDefault="00EE4114" w:rsidP="00163032">
            <w:pPr>
              <w:overflowPunct/>
              <w:autoSpaceDE/>
              <w:autoSpaceDN/>
              <w:adjustRightInd/>
              <w:jc w:val="center"/>
              <w:textAlignment w:val="auto"/>
              <w:rPr>
                <w:sz w:val="20"/>
                <w:szCs w:val="20"/>
              </w:rPr>
            </w:pPr>
            <w:r w:rsidRPr="00163032">
              <w:rPr>
                <w:sz w:val="20"/>
                <w:szCs w:val="20"/>
              </w:rPr>
              <w:t>Time Series Analysis ARIMA</w:t>
            </w:r>
          </w:p>
        </w:tc>
        <w:tc>
          <w:tcPr>
            <w:tcW w:w="2118" w:type="dxa"/>
          </w:tcPr>
          <w:p w14:paraId="02AA769E" w14:textId="4D87A7E0" w:rsidR="00EE4114" w:rsidRPr="00163032" w:rsidRDefault="00EE4114" w:rsidP="00163032">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sz w:val="20"/>
                <w:szCs w:val="20"/>
              </w:rPr>
            </w:pPr>
            <w:r w:rsidRPr="00163032">
              <w:rPr>
                <w:sz w:val="20"/>
                <w:szCs w:val="20"/>
              </w:rPr>
              <w:t>863.78</w:t>
            </w:r>
          </w:p>
        </w:tc>
        <w:tc>
          <w:tcPr>
            <w:tcW w:w="2118" w:type="dxa"/>
          </w:tcPr>
          <w:p w14:paraId="60954371" w14:textId="3692F15F" w:rsidR="00EE4114" w:rsidRPr="00163032" w:rsidRDefault="00EE4114" w:rsidP="00163032">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sz w:val="20"/>
                <w:szCs w:val="20"/>
              </w:rPr>
            </w:pPr>
            <w:r w:rsidRPr="00163032">
              <w:rPr>
                <w:sz w:val="20"/>
                <w:szCs w:val="20"/>
              </w:rPr>
              <w:t>21.82</w:t>
            </w:r>
          </w:p>
        </w:tc>
        <w:tc>
          <w:tcPr>
            <w:tcW w:w="2118" w:type="dxa"/>
          </w:tcPr>
          <w:p w14:paraId="59494129" w14:textId="356FF506" w:rsidR="00EE4114" w:rsidRPr="00163032" w:rsidRDefault="00EE4114" w:rsidP="00163032">
            <w:pPr>
              <w:keepNext/>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sz w:val="20"/>
                <w:szCs w:val="20"/>
              </w:rPr>
            </w:pPr>
            <w:r w:rsidRPr="00163032">
              <w:rPr>
                <w:sz w:val="20"/>
                <w:szCs w:val="20"/>
              </w:rPr>
              <w:t>29.39</w:t>
            </w:r>
          </w:p>
        </w:tc>
      </w:tr>
    </w:tbl>
    <w:p w14:paraId="5CDBD14F" w14:textId="08978DD7" w:rsidR="00310096" w:rsidRDefault="00310096">
      <w:pPr>
        <w:overflowPunct/>
        <w:autoSpaceDE/>
        <w:autoSpaceDN/>
        <w:adjustRightInd/>
        <w:textAlignment w:val="auto"/>
      </w:pPr>
      <w:r>
        <w:br w:type="page"/>
      </w:r>
    </w:p>
    <w:p w14:paraId="13216B6A" w14:textId="1E593B97" w:rsidR="0083330F" w:rsidRDefault="0083330F" w:rsidP="002F5390">
      <w:pPr>
        <w:pStyle w:val="Heading1"/>
      </w:pPr>
      <w:bookmarkStart w:id="64" w:name="_Toc137828245"/>
      <w:r>
        <w:lastRenderedPageBreak/>
        <w:t>Dashboard</w:t>
      </w:r>
      <w:bookmarkEnd w:id="64"/>
    </w:p>
    <w:p w14:paraId="70ABF28A" w14:textId="77777777" w:rsidR="0083330F" w:rsidRDefault="0083330F" w:rsidP="0083330F"/>
    <w:p w14:paraId="0624A1F2" w14:textId="42D39BD1" w:rsidR="00AA790F" w:rsidRDefault="001916D7" w:rsidP="0083330F">
      <w:r>
        <w:t xml:space="preserve">Dashboard was created in notebook </w:t>
      </w:r>
      <w:r w:rsidRPr="001916D7">
        <w:t>CA02_sba22177_Section_03_Section_05</w:t>
      </w:r>
      <w:r>
        <w:t xml:space="preserve"> under Section 5. Dashboard was created using </w:t>
      </w:r>
      <w:proofErr w:type="spellStart"/>
      <w:r>
        <w:t>JupyterDash</w:t>
      </w:r>
      <w:proofErr w:type="spellEnd"/>
      <w:r>
        <w:t xml:space="preserve"> application</w:t>
      </w:r>
      <w:r w:rsidR="00CF062D">
        <w:t xml:space="preserve"> applying </w:t>
      </w:r>
      <w:proofErr w:type="spellStart"/>
      <w:r w:rsidR="00CF062D">
        <w:t>Tuftes</w:t>
      </w:r>
      <w:proofErr w:type="spellEnd"/>
      <w:r w:rsidR="00CF062D">
        <w:t xml:space="preserve"> Principles.</w:t>
      </w:r>
      <w:r w:rsidR="00CF062D">
        <w:fldChar w:fldCharType="begin" w:fldLock="1"/>
      </w:r>
      <w:r w:rsidR="00734E2D">
        <w:instrText>ADDIN CSL_CITATION {"citationItems":[{"id":"ITEM-1","itemData":{"URL":"https://internationalservicedesigninstitute.com/tuftes-6-principles-graphical-integrity-adopted-service-design/","accessed":{"date-parts":[["2023","6","16"]]},"author":[{"dropping-particle":"","family":"International Service Design Institute","given":"","non-dropping-particle":"","parse-names":false,"suffix":""}],"container-title":"International Service Design Institute","id":"ITEM-1","issued":{"date-parts":[["0"]]},"title":"Tufte’s 6 Principles for Graphical Integrity (Adopted for Service Design) - International Service Design Institute","type":"webpage"},"uris":["http://www.mendeley.com/documents/?uuid=7075c93b-cb05-3701-a626-1311b69129df"]}],"mendeley":{"formattedCitation":"(International Service Design Institute, no date)","plainTextFormattedCitation":"(International Service Design Institute, no date)","previouslyFormattedCitation":"(International Service Design Institute, no date)"},"properties":{"noteIndex":0},"schema":"https://github.com/citation-style-language/schema/raw/master/csl-citation.json"}</w:instrText>
      </w:r>
      <w:r w:rsidR="00CF062D">
        <w:fldChar w:fldCharType="separate"/>
      </w:r>
      <w:r w:rsidR="00CF062D" w:rsidRPr="00CF062D">
        <w:rPr>
          <w:noProof/>
        </w:rPr>
        <w:t>(International Service Design Institute, no date)</w:t>
      </w:r>
      <w:r w:rsidR="00CF062D">
        <w:fldChar w:fldCharType="end"/>
      </w:r>
      <w:r>
        <w:t xml:space="preserve"> </w:t>
      </w:r>
      <w:proofErr w:type="spellStart"/>
      <w:r>
        <w:t>J</w:t>
      </w:r>
      <w:r w:rsidR="00CF062D">
        <w:t>u</w:t>
      </w:r>
      <w:r>
        <w:t>pyterdash</w:t>
      </w:r>
      <w:proofErr w:type="spellEnd"/>
      <w:r>
        <w:t xml:space="preserve"> was chosen as </w:t>
      </w:r>
      <w:proofErr w:type="spellStart"/>
      <w:r>
        <w:t>it s</w:t>
      </w:r>
      <w:proofErr w:type="spellEnd"/>
      <w:r>
        <w:t xml:space="preserve"> open source, works in the Jupyter notebook and as </w:t>
      </w:r>
      <w:proofErr w:type="spellStart"/>
      <w:r>
        <w:t>plotly</w:t>
      </w:r>
      <w:proofErr w:type="spellEnd"/>
      <w:r>
        <w:t xml:space="preserve"> was already utilised in the project it was continued into here. The dashboard contains four pieces of data. There is an interactive line plot for viewing the parameters by country. This was chosen as it provides good overview of all data. An interactive heatmap to view spearman correlations by country. This was included to give insight into the relationship of the parameters. </w:t>
      </w:r>
      <w:proofErr w:type="spellStart"/>
      <w:r>
        <w:t>Redblue</w:t>
      </w:r>
      <w:proofErr w:type="spellEnd"/>
      <w:r>
        <w:t xml:space="preserve"> colours were chosen to give a clear visual on what correlates and what does not. A snapshot of the top 10 headlines from </w:t>
      </w:r>
      <w:proofErr w:type="spellStart"/>
      <w:r>
        <w:t>webscraping</w:t>
      </w:r>
      <w:proofErr w:type="spellEnd"/>
      <w:r>
        <w:t xml:space="preserve"> to provide insight into the sentiment of the domain. The chart of the forecasting by ARIMA for Irish data to showcase prediction modelling. With more time, it would be beneficial to have a prediction modelling chart that changes based on country input.</w:t>
      </w:r>
      <w:r>
        <w:fldChar w:fldCharType="begin" w:fldLock="1"/>
      </w:r>
      <w:r w:rsidR="00CF062D">
        <w:instrText>ADDIN CSL_CITATION {"citationItems":[{"id":"ITEM-1","itemData":{"URL":"https://dash.plotly.com/workspaces/using-dash-in-jupyter-and-workspaces","accessed":{"date-parts":[["2023","6","16"]]},"author":[{"dropping-particle":"","family":"Plotly","given":"","non-dropping-particle":"","parse-names":false,"suffix":""}],"container-title":"Plotly","id":"ITEM-1","issued":{"date-parts":[["0"]]},"title":"Using Dash in Jupyter and Workspaces | Dash for Python Documentation | Plotly","type":"webpage"},"uris":["http://www.mendeley.com/documents/?uuid=1dc9d77c-8d72-34f8-9098-b2fe580b5567"]},{"id":"ITEM-2","itemData":{"URL":"https://dash.plotly.com/tutorial","accessed":{"date-parts":[["2023","6","16"]]},"author":[{"dropping-particle":"","family":"Plotly","given":"","non-dropping-particle":"","parse-names":false,"suffix":""}],"container-title":"Plotly","id":"ITEM-2","issued":{"date-parts":[["0"]]},"title":"Dash in 20 Minutes Tutorial | Dash for Python Documentation | Plotly","type":"webpage"},"uris":["http://www.mendeley.com/documents/?uuid=432c29c4-19a0-3a85-af4f-9115b8d9ce85"]},{"id":"ITEM-3","itemData":{"URL":"https://dash.plotly.com/minimal-app","accessed":{"date-parts":[["2023","6","16"]]},"author":[{"dropping-particle":"","family":"Plotly","given":"","non-dropping-particle":"","parse-names":false,"suffix":""}],"id":"ITEM-3","issued":{"date-parts":[["0"]]},"title":"A Minimal Dash App | Dash for Python Documentation | Plotly","type":"webpage"},"uris":["http://www.mendeley.com/documents/?uuid=b16212df-eab1-39e0-bb32-98de76efd717"]},{"id":"ITEM-4","itemData":{"URL":"https://medium.com/@balajiciet/dashboard-interactive-heatmap-visualization-using-dash-plotly-6e69cf732e34","accessed":{"date-parts":[["2023","6","16"]]},"author":[{"dropping-particle":"","family":"Muthukrishnan","given":"Balaji","non-dropping-particle":"","parse-names":false,"suffix":""}],"container-title":"Medium","id":"ITEM-4","issued":{"date-parts":[["2019","1","24"]]},"title":"Dashboard - interactive heatmap visualization using dash-plotly | by Balaji Muthukrishnan | Medium","type":"webpage"},"uris":["http://www.mendeley.com/documents/?uuid=8f37053f-24ba-3718-9d39-03f0110f998b"]},{"id":"ITEM-5","itemData":{"URL":"https://medium.com/analytics-vidhya/building-a-dashboard-app-using-plotlys-dash-a-complete-guide-from-beginner-to-pro-e7657a4eb707","accessed":{"date-parts":[["2023","6","16"]]},"author":[{"dropping-particle":"","family":"Aichara","given":"Dayal Chand","non-dropping-particle":"","parse-names":false,"suffix":""}],"container-title":"Medium","id":"ITEM-5","issued":{"date-parts":[["2019","11","26"]]},"title":"Building a Dashboard App using Plotly’s Dash: A Complete Guide from Beginner to Pro | by Dayal Chand Aichara | Analytics Vidhya | Medium","type":"webpage"},"uris":["http://www.mendeley.com/documents/?uuid=e0e13987-928e-397b-9ba2-67ae0ccc28dc"]},{"id":"ITEM-6","itemData":{"URL":"https://plotly.com/python/box-plots/","accessed":{"date-parts":[["2023","4","12"]]},"author":[{"dropping-particle":"","family":"Plotly","given":"","non-dropping-particle":"","parse-names":false,"suffix":""}],"id":"ITEM-6","issued":{"date-parts":[["0"]]},"title":"Box plots in Python","type":"webpage"},"uris":["http://www.mendeley.com/documents/?uuid=ac492cbe-12e8-342a-8658-c744760f1e6a"]}],"mendeley":{"formattedCitation":"(Plotly, no date f, no date c, no date a, no date b; Aichara, 2019; Muthukrishnan, 2019)","plainTextFormattedCitation":"(Plotly, no date f, no date c, no date a, no date b; Aichara, 2019; Muthukrishnan, 2019)","previouslyFormattedCitation":"(Plotly, no date f, no date c, no date a, no date b; Aichara, 2019; Muthukrishnan, 2019)"},"properties":{"noteIndex":0},"schema":"https://github.com/citation-style-language/schema/raw/master/csl-citation.json"}</w:instrText>
      </w:r>
      <w:r>
        <w:fldChar w:fldCharType="separate"/>
      </w:r>
      <w:r w:rsidRPr="001916D7">
        <w:rPr>
          <w:noProof/>
        </w:rPr>
        <w:t>(</w:t>
      </w:r>
      <w:proofErr w:type="spellStart"/>
      <w:r w:rsidRPr="001916D7">
        <w:rPr>
          <w:noProof/>
        </w:rPr>
        <w:t>Plotly</w:t>
      </w:r>
      <w:proofErr w:type="spellEnd"/>
      <w:r w:rsidRPr="001916D7">
        <w:rPr>
          <w:noProof/>
        </w:rPr>
        <w:t>, no date f, no date c, no date a, no date b; Aichara, 2019; Muthukrishnan, 2019)</w:t>
      </w:r>
      <w:r>
        <w:fldChar w:fldCharType="end"/>
      </w:r>
    </w:p>
    <w:p w14:paraId="39E76516" w14:textId="77777777" w:rsidR="00AA790F" w:rsidRDefault="00AA790F" w:rsidP="0083330F"/>
    <w:p w14:paraId="78FEC5A5" w14:textId="77777777" w:rsidR="00AA790F" w:rsidRDefault="00AA790F" w:rsidP="00AA790F">
      <w:pPr>
        <w:keepNext/>
        <w:jc w:val="center"/>
      </w:pPr>
      <w:r>
        <w:rPr>
          <w:noProof/>
        </w:rPr>
        <mc:AlternateContent>
          <mc:Choice Requires="wpg">
            <w:drawing>
              <wp:inline distT="0" distB="0" distL="0" distR="0" wp14:anchorId="23CD4F85" wp14:editId="2D0BAA1A">
                <wp:extent cx="4326990" cy="4841507"/>
                <wp:effectExtent l="0" t="0" r="0" b="0"/>
                <wp:docPr id="1898759969" name="Group 8"/>
                <wp:cNvGraphicFramePr/>
                <a:graphic xmlns:a="http://schemas.openxmlformats.org/drawingml/2006/main">
                  <a:graphicData uri="http://schemas.microsoft.com/office/word/2010/wordprocessingGroup">
                    <wpg:wgp>
                      <wpg:cNvGrpSpPr/>
                      <wpg:grpSpPr>
                        <a:xfrm>
                          <a:off x="0" y="0"/>
                          <a:ext cx="4326990" cy="4841507"/>
                          <a:chOff x="0" y="0"/>
                          <a:chExt cx="5386070" cy="7028113"/>
                        </a:xfrm>
                      </wpg:grpSpPr>
                      <pic:pic xmlns:pic="http://schemas.openxmlformats.org/drawingml/2006/picture">
                        <pic:nvPicPr>
                          <pic:cNvPr id="1417385239" name="Picture 1" descr="A picture containing text, screenshot, font, diagram&#10;&#10;Description automatically generated"/>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386070" cy="3176905"/>
                          </a:xfrm>
                          <a:prstGeom prst="rect">
                            <a:avLst/>
                          </a:prstGeom>
                        </pic:spPr>
                      </pic:pic>
                      <pic:pic xmlns:pic="http://schemas.openxmlformats.org/drawingml/2006/picture">
                        <pic:nvPicPr>
                          <pic:cNvPr id="1419086882" name="Picture 1" descr="A screenshot of a computer screen&#10;&#10;Description automatically generated with low confidence"/>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3407343"/>
                            <a:ext cx="5386070" cy="3620770"/>
                          </a:xfrm>
                          <a:prstGeom prst="rect">
                            <a:avLst/>
                          </a:prstGeom>
                        </pic:spPr>
                      </pic:pic>
                    </wpg:wgp>
                  </a:graphicData>
                </a:graphic>
              </wp:inline>
            </w:drawing>
          </mc:Choice>
          <mc:Fallback>
            <w:pict>
              <v:group w14:anchorId="7C13A002" id="Group 8" o:spid="_x0000_s1026" style="width:340.7pt;height:381.2pt;mso-position-horizontal-relative:char;mso-position-vertical-relative:line" coordsize="53860,70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picture containing text, screenshot, font, diagram&#10;&#10;Description automatically generated" style="position:absolute;width:53860;height:31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">
                  <v:imagedata r:id="rId30" o:title="A picture containing text, screenshot, font, diagram&#10;&#10;Description automatically generated"/>
                </v:shape>
                <v:shape id="Picture 1" o:spid="_x0000_s1028" type="#_x0000_t75" alt="A screenshot of a computer screen&#10;&#10;Description automatically generated with low confidence" style="position:absolute;top:34073;width:53860;height:36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">
                  <v:imagedata r:id="rId31" o:title="A screenshot of a computer screen&#10;&#10;Description automatically generated with low confidence"/>
                </v:shape>
                <w10:anchorlock/>
              </v:group>
            </w:pict>
          </mc:Fallback>
        </mc:AlternateContent>
      </w:r>
    </w:p>
    <w:p w14:paraId="099055C7" w14:textId="4064F410" w:rsidR="0083330F" w:rsidRDefault="00AA790F" w:rsidP="00AA790F">
      <w:pPr>
        <w:pStyle w:val="Caption"/>
        <w:jc w:val="center"/>
      </w:pPr>
      <w:bookmarkStart w:id="65" w:name="_Toc137828265"/>
      <w:r>
        <w:t xml:space="preserve">Figure </w:t>
      </w:r>
      <w:fldSimple w:instr=" SEQ Figure \* ARABIC ">
        <w:r w:rsidR="002F6820">
          <w:rPr>
            <w:noProof/>
          </w:rPr>
          <w:t>18</w:t>
        </w:r>
      </w:fldSimple>
      <w:r>
        <w:t xml:space="preserve">: Screenshot of Jupyter </w:t>
      </w:r>
      <w:proofErr w:type="spellStart"/>
      <w:r>
        <w:t>Plotly</w:t>
      </w:r>
      <w:proofErr w:type="spellEnd"/>
      <w:r>
        <w:t xml:space="preserve"> Dash Dashboard</w:t>
      </w:r>
      <w:bookmarkEnd w:id="65"/>
    </w:p>
    <w:p w14:paraId="612ABB67" w14:textId="11BA62F6" w:rsidR="00AA790F" w:rsidRDefault="00AA790F" w:rsidP="0083330F"/>
    <w:p w14:paraId="0FF705E7" w14:textId="3D149E1F" w:rsidR="00AA790F" w:rsidRDefault="00AA790F" w:rsidP="0083330F"/>
    <w:p w14:paraId="68378211" w14:textId="77777777" w:rsidR="0083330F" w:rsidRDefault="0083330F" w:rsidP="0083330F"/>
    <w:p w14:paraId="37C9D844" w14:textId="2A11E742" w:rsidR="00183F3F" w:rsidRDefault="00183F3F" w:rsidP="002F5390">
      <w:pPr>
        <w:pStyle w:val="Heading1"/>
      </w:pPr>
      <w:bookmarkStart w:id="66" w:name="_Toc137828246"/>
      <w:r>
        <w:t>Testing and Optimization Strategy</w:t>
      </w:r>
      <w:bookmarkEnd w:id="66"/>
    </w:p>
    <w:p w14:paraId="13AE3B66" w14:textId="77777777" w:rsidR="00183F3F" w:rsidRDefault="00183F3F" w:rsidP="00183F3F"/>
    <w:p w14:paraId="0A8AB693" w14:textId="1C037C56" w:rsidR="00734E2D" w:rsidRDefault="00AA790F" w:rsidP="00183F3F">
      <w:r>
        <w:t xml:space="preserve">For this project, all code was </w:t>
      </w:r>
      <w:r w:rsidR="00734E2D">
        <w:t xml:space="preserve">manually </w:t>
      </w:r>
      <w:r>
        <w:t>tested</w:t>
      </w:r>
      <w:r w:rsidR="00734E2D">
        <w:t xml:space="preserve"> using one of info(), head(), shape(), unique() to ensure changes executed correctly. Where required, graphs were </w:t>
      </w:r>
      <w:proofErr w:type="spellStart"/>
      <w:r w:rsidR="00734E2D">
        <w:t>utilsed</w:t>
      </w:r>
      <w:proofErr w:type="spellEnd"/>
      <w:r w:rsidR="00734E2D">
        <w:t xml:space="preserve"> to visualize changes. If the project was deployed in a production application automated testing such as </w:t>
      </w:r>
      <w:proofErr w:type="spellStart"/>
      <w:r w:rsidR="00734E2D">
        <w:t>unittest</w:t>
      </w:r>
      <w:proofErr w:type="spellEnd"/>
      <w:r w:rsidR="00734E2D">
        <w:t xml:space="preserve"> would be appropriate.</w:t>
      </w:r>
      <w:r w:rsidR="00734E2D">
        <w:fldChar w:fldCharType="begin" w:fldLock="1"/>
      </w:r>
      <w:r w:rsidR="00734E2D">
        <w:instrText>ADDIN CSL_CITATION {"citationItems":[{"id":"ITEM-1","itemData":{"URL":"https://realpython.com/python-testing/","accessed":{"date-parts":[["2023","6","16"]]},"author":[{"dropping-particle":"","family":"Shaw","given":"Anthony","non-dropping-particle":"","parse-names":false,"suffix":""}],"container-title":"Real Python","id":"ITEM-1","issued":{"date-parts":[["0"]]},"title":"Getting Started With Testing in Python – Real Python","type":"webpage"},"uris":["http://www.mendeley.com/documents/?uuid=266029ec-01be-36da-b5a2-3fcec2ec9e16"]}],"mendeley":{"formattedCitation":"(Shaw, no date)","plainTextFormattedCitation":"(Shaw, no date)","previouslyFormattedCitation":"(Shaw, no date)"},"properties":{"noteIndex":0},"schema":"https://github.com/citation-style-language/schema/raw/master/csl-citation.json"}</w:instrText>
      </w:r>
      <w:r w:rsidR="00734E2D">
        <w:fldChar w:fldCharType="separate"/>
      </w:r>
      <w:r w:rsidR="00734E2D" w:rsidRPr="00734E2D">
        <w:rPr>
          <w:noProof/>
        </w:rPr>
        <w:t>(Shaw, no date)</w:t>
      </w:r>
      <w:r w:rsidR="00734E2D">
        <w:fldChar w:fldCharType="end"/>
      </w:r>
      <w:r w:rsidR="00734E2D">
        <w:t xml:space="preserve"> </w:t>
      </w:r>
    </w:p>
    <w:p w14:paraId="166D0FE6" w14:textId="77777777" w:rsidR="00734E2D" w:rsidRDefault="00734E2D" w:rsidP="00183F3F"/>
    <w:p w14:paraId="7C9D978B" w14:textId="0F6578DD" w:rsidR="00734E2D" w:rsidRDefault="00AA790F" w:rsidP="00734E2D">
      <w:r>
        <w:t xml:space="preserve">For optimization, the dataframe memory usage was tracked at the end of each notebook. While </w:t>
      </w:r>
      <w:r w:rsidR="00734E2D">
        <w:t xml:space="preserve">updating </w:t>
      </w:r>
      <w:proofErr w:type="spellStart"/>
      <w:r w:rsidR="00734E2D">
        <w:t>dataframes</w:t>
      </w:r>
      <w:proofErr w:type="spellEnd"/>
      <w:r w:rsidR="00734E2D">
        <w:t xml:space="preserve">, where possible, new </w:t>
      </w:r>
      <w:proofErr w:type="spellStart"/>
      <w:r w:rsidR="00734E2D">
        <w:t>dataframes</w:t>
      </w:r>
      <w:proofErr w:type="spellEnd"/>
      <w:r w:rsidR="00734E2D">
        <w:t xml:space="preserve"> were not created </w:t>
      </w:r>
      <w:r>
        <w:t xml:space="preserve">to reduce the stored memory. </w:t>
      </w:r>
      <w:r w:rsidR="00734E2D">
        <w:fldChar w:fldCharType="begin" w:fldLock="1"/>
      </w:r>
      <w:r w:rsidR="00D651FF">
        <w:instrText>ADDIN CSL_CITATION {"citationItems":[{"id":"ITEM-1","itemData":{"URL":"https://cmdlinetips.com/2020/03/memory-usage-of-pandas-dataframe/","accessed":{"date-parts":[["2023","6","16"]]},"author":[{"dropping-particle":"","family":"Cmdlinetips","given":"","non-dropping-particle":"","parse-names":false,"suffix":""}],"container-title":"Python and R Tips","id":"ITEM-1","issued":{"date-parts":[["2020","3","31"]]},"title":"How To Get The Memory Usage of Pandas Dataframe? - Python and R Tips","type":"webpage"},"uris":["http://www.mendeley.com/documents/?uuid=93bee4e1-2cea-39c4-9dc4-4e45f7ee96d2"]}],"mendeley":{"formattedCitation":"(Cmdlinetips, 2020)","plainTextFormattedCitation":"(Cmdlinetips, 2020)","previouslyFormattedCitation":"(Cmdlinetips, 2020)"},"properties":{"noteIndex":0},"schema":"https://github.com/citation-style-language/schema/raw/master/csl-citation.json"}</w:instrText>
      </w:r>
      <w:r w:rsidR="00734E2D">
        <w:fldChar w:fldCharType="separate"/>
      </w:r>
      <w:r w:rsidR="00734E2D" w:rsidRPr="00734E2D">
        <w:rPr>
          <w:noProof/>
        </w:rPr>
        <w:t>(Cmdlinetips, 2020)</w:t>
      </w:r>
      <w:r w:rsidR="00734E2D">
        <w:fldChar w:fldCharType="end"/>
      </w:r>
      <w:r w:rsidR="00734E2D">
        <w:t xml:space="preserve"> Functions were created if code was being ran multiple times to reduce the lines of code.</w:t>
      </w:r>
      <w:r w:rsidR="00D651FF">
        <w:t xml:space="preserve"> In addition, profiling with the profile module in the notebook would be beneficial to understand the performance of the code.</w:t>
      </w:r>
      <w:r w:rsidR="00D651FF">
        <w:fldChar w:fldCharType="begin" w:fldLock="1"/>
      </w:r>
      <w:r w:rsidR="001B59F9">
        <w:instrText>ADDIN CSL_CITATION {"citationItems":[{"id":"ITEM-1","itemData":{"URL":"https://towardsdatascience.com/magic-commands-for-profiling-in-jupyter-notebook-d2ef00e29a63","accessed":{"date-parts":[["2023","6","16"]]},"author":[{"dropping-particle":"","family":"Perrier","given":"Remi","non-dropping-particle":"","parse-names":false,"suffix":""}],"container-title":"Medium","id":"ITEM-1","issued":{"date-parts":[["2021","1","26"]]},"title":"Magic Commands for Profiling in Jupyter Notebook | by Remi Perrier | Towards Data Science","type":"webpage"},"uris":["http://www.mendeley.com/documents/?uuid=0be1b99a-011f-3434-a3a3-94a734ef7a50"]},{"id":"ITEM-2","itemData":{"URL":"https://machinelearningmastery.com/profiling-python-code/","accessed":{"date-parts":[["2023","6","16"]]},"author":[{"dropping-particle":"","family":"Tam","given":"Adrian","non-dropping-particle":"","parse-names":false,"suffix":""}],"container-title":"MachineLearningMastery","id":"ITEM-2","issued":{"date-parts":[["2022","5","14"]]},"title":"Profiling Python Code ","type":"webpage"},"uris":["http://www.mendeley.com/documents/?uuid=2396d411-e661-3d26-91fb-49d827113b71"]}],"mendeley":{"formattedCitation":"(Perrier, 2021; Tam, 2022)","plainTextFormattedCitation":"(Perrier, 2021; Tam, 2022)","previouslyFormattedCitation":"(Perrier, 2021; Tam, 2022)"},"properties":{"noteIndex":0},"schema":"https://github.com/citation-style-language/schema/raw/master/csl-citation.json"}</w:instrText>
      </w:r>
      <w:r w:rsidR="00D651FF">
        <w:fldChar w:fldCharType="separate"/>
      </w:r>
      <w:r w:rsidR="00D651FF" w:rsidRPr="00D651FF">
        <w:rPr>
          <w:noProof/>
        </w:rPr>
        <w:t>(Perrier, 2021; Tam, 2022)</w:t>
      </w:r>
      <w:r w:rsidR="00D651FF">
        <w:fldChar w:fldCharType="end"/>
      </w:r>
      <w:r w:rsidR="001B59F9">
        <w:t xml:space="preserve"> </w:t>
      </w:r>
      <w:proofErr w:type="spellStart"/>
      <w:r w:rsidR="001B59F9">
        <w:t>Trade offs</w:t>
      </w:r>
      <w:proofErr w:type="spellEnd"/>
      <w:r w:rsidR="001B59F9">
        <w:t xml:space="preserve"> between legibility, maintenance and speed of your code is required for optimal project work.</w:t>
      </w:r>
      <w:r w:rsidR="001B59F9">
        <w:fldChar w:fldCharType="begin" w:fldLock="1"/>
      </w:r>
      <w:r w:rsidR="00AA66D0">
        <w:instrText>ADDIN CSL_CITATION {"citationItems":[{"id":"ITEM-1","itemData":{"URL":"https://medium.com/geekculture/how-to-speed-up-and-save-memory-in-your-python-code-633325f009e9","accessed":{"date-parts":[["2023","6","16"]]},"author":[{"dropping-particle":"","family":"Orac","given":"Roman","non-dropping-particle":"","parse-names":false,"suffix":""}],"container-title":"Medium","id":"ITEM-1","issued":{"date-parts":[["0"]]},"title":"How to Speed Up and Save Memory in Your Python Code | by Roman Orac | Geek Culture | May, 2023 | Medium","type":"webpage"},"uris":["http://www.mendeley.com/documents/?uuid=b7dc935e-ebca-3280-881b-825cbdf0efc0"]}],"mendeley":{"formattedCitation":"(Orac, no date)","plainTextFormattedCitation":"(Orac, no date)","previouslyFormattedCitation":"(Orac, no date)"},"properties":{"noteIndex":0},"schema":"https://github.com/citation-style-language/schema/raw/master/csl-citation.json"}</w:instrText>
      </w:r>
      <w:r w:rsidR="001B59F9">
        <w:fldChar w:fldCharType="separate"/>
      </w:r>
      <w:r w:rsidR="001B59F9" w:rsidRPr="001B59F9">
        <w:rPr>
          <w:noProof/>
        </w:rPr>
        <w:t>(</w:t>
      </w:r>
      <w:proofErr w:type="spellStart"/>
      <w:r w:rsidR="001B59F9" w:rsidRPr="001B59F9">
        <w:rPr>
          <w:noProof/>
        </w:rPr>
        <w:t>Orac</w:t>
      </w:r>
      <w:proofErr w:type="spellEnd"/>
      <w:r w:rsidR="001B59F9" w:rsidRPr="001B59F9">
        <w:rPr>
          <w:noProof/>
        </w:rPr>
        <w:t>, no date)</w:t>
      </w:r>
      <w:r w:rsidR="001B59F9">
        <w:fldChar w:fldCharType="end"/>
      </w:r>
    </w:p>
    <w:p w14:paraId="5AB34EB3" w14:textId="44CBB0BF" w:rsidR="00AA790F" w:rsidRDefault="00AA790F" w:rsidP="00183F3F"/>
    <w:p w14:paraId="1A79EB50" w14:textId="2E0959E1" w:rsidR="00497A2F" w:rsidRDefault="00497A2F" w:rsidP="002F5390">
      <w:pPr>
        <w:pStyle w:val="Heading1"/>
      </w:pPr>
      <w:bookmarkStart w:id="67" w:name="_Toc137828247"/>
      <w:r>
        <w:t>Conclusion</w:t>
      </w:r>
      <w:bookmarkEnd w:id="67"/>
      <w:r>
        <w:t xml:space="preserve"> </w:t>
      </w:r>
    </w:p>
    <w:p w14:paraId="6BBB8D0B" w14:textId="13526330" w:rsidR="0051300A" w:rsidRDefault="0051300A" w:rsidP="00CB66FC"/>
    <w:p w14:paraId="3252FE42" w14:textId="4A1C5AA1" w:rsidR="000B3781" w:rsidRDefault="000B3781" w:rsidP="00CB66FC">
      <w:r>
        <w:t xml:space="preserve">The project goal was to analyse, evaluate and model data related to Construction Industry for Ireland and other EU countries. </w:t>
      </w:r>
      <w:r w:rsidR="006506A3">
        <w:t>The data was explored and analysed statistically to provide insight into variables prior to modelling. A random forest regression and time series analysis was performed, where the random forest performed the best.</w:t>
      </w:r>
      <w:r w:rsidR="00207732">
        <w:t xml:space="preserve"> This was due to the multivariate nature of the model. It was recommended that a multivariate time series be completed at a future state.</w:t>
      </w:r>
      <w:r w:rsidR="006506A3">
        <w:t xml:space="preserve"> </w:t>
      </w:r>
      <w:proofErr w:type="spellStart"/>
      <w:r w:rsidR="006506A3">
        <w:t>Webscraping</w:t>
      </w:r>
      <w:proofErr w:type="spellEnd"/>
      <w:r w:rsidR="006506A3">
        <w:t xml:space="preserve"> was performed on a news outlet and sentiment analysis was performed which demonstrated negative sentiments. The outputs of the data exploration and modelling were summarised in a </w:t>
      </w:r>
      <w:proofErr w:type="spellStart"/>
      <w:r w:rsidR="006506A3">
        <w:t>plotly</w:t>
      </w:r>
      <w:proofErr w:type="spellEnd"/>
      <w:r w:rsidR="006506A3">
        <w:t xml:space="preserve"> dashboard. </w:t>
      </w:r>
      <w:r w:rsidR="00207732">
        <w:t>From the analysis performed, it can be concluded the Construction Industry is ever changing, year to year and also country to country. There are many dependent factors for the Production Volume Index of a country including building permits available and economic factors that influence labour.</w:t>
      </w:r>
    </w:p>
    <w:p w14:paraId="1A308DF3" w14:textId="77777777" w:rsidR="00AA790F" w:rsidRDefault="00AA790F">
      <w:pPr>
        <w:overflowPunct/>
        <w:autoSpaceDE/>
        <w:autoSpaceDN/>
        <w:adjustRightInd/>
        <w:textAlignment w:val="auto"/>
      </w:pPr>
      <w:r>
        <w:br w:type="page"/>
      </w:r>
    </w:p>
    <w:p w14:paraId="1B342B7A" w14:textId="1624BB42" w:rsidR="00833BC4" w:rsidRDefault="00833BC4" w:rsidP="00F54065">
      <w:pPr>
        <w:overflowPunct/>
        <w:autoSpaceDE/>
        <w:autoSpaceDN/>
        <w:adjustRightInd/>
        <w:jc w:val="left"/>
        <w:textAlignment w:val="auto"/>
        <w:rPr>
          <w:b/>
          <w:bCs/>
        </w:rPr>
      </w:pPr>
      <w:r w:rsidRPr="00833BC4">
        <w:rPr>
          <w:b/>
          <w:bCs/>
        </w:rPr>
        <w:lastRenderedPageBreak/>
        <w:t>Appendix</w:t>
      </w:r>
    </w:p>
    <w:p w14:paraId="033837BA" w14:textId="0D0EEE8C" w:rsidR="00833BC4" w:rsidRDefault="00833BC4" w:rsidP="00F54065">
      <w:pPr>
        <w:tabs>
          <w:tab w:val="left" w:pos="535"/>
        </w:tabs>
        <w:overflowPunct/>
        <w:autoSpaceDE/>
        <w:autoSpaceDN/>
        <w:adjustRightInd/>
        <w:jc w:val="center"/>
        <w:textAlignment w:val="auto"/>
        <w:rPr>
          <w:b/>
          <w:bCs/>
        </w:rPr>
      </w:pPr>
    </w:p>
    <w:p w14:paraId="73DDEB45" w14:textId="48B064E8" w:rsidR="00833BC4" w:rsidRDefault="00833BC4" w:rsidP="00F54065">
      <w:pPr>
        <w:keepNext/>
        <w:tabs>
          <w:tab w:val="left" w:pos="535"/>
        </w:tabs>
        <w:overflowPunct/>
        <w:autoSpaceDE/>
        <w:autoSpaceDN/>
        <w:adjustRightInd/>
        <w:jc w:val="center"/>
        <w:textAlignment w:val="auto"/>
      </w:pPr>
      <w:r>
        <w:rPr>
          <w:noProof/>
        </w:rPr>
        <w:drawing>
          <wp:inline distT="0" distB="0" distL="0" distR="0" wp14:anchorId="3AB29AA9" wp14:editId="0D2F8B4B">
            <wp:extent cx="2520000" cy="1800127"/>
            <wp:effectExtent l="0" t="0" r="0" b="0"/>
            <wp:docPr id="1144575047"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575047" name="Picture 1" descr="A picture containing text, screenshot, diagram, line&#10;&#10;Description automatically generated"/>
                    <pic:cNvPicPr/>
                  </pic:nvPicPr>
                  <pic:blipFill>
                    <a:blip r:embed="rId32"/>
                    <a:stretch>
                      <a:fillRect/>
                    </a:stretch>
                  </pic:blipFill>
                  <pic:spPr>
                    <a:xfrm>
                      <a:off x="0" y="0"/>
                      <a:ext cx="2520000" cy="1800127"/>
                    </a:xfrm>
                    <a:prstGeom prst="rect">
                      <a:avLst/>
                    </a:prstGeom>
                  </pic:spPr>
                </pic:pic>
              </a:graphicData>
            </a:graphic>
          </wp:inline>
        </w:drawing>
      </w:r>
    </w:p>
    <w:p w14:paraId="5219A090" w14:textId="1443C307" w:rsidR="00833BC4" w:rsidRDefault="00833BC4" w:rsidP="00F54065">
      <w:pPr>
        <w:pStyle w:val="Caption"/>
        <w:jc w:val="center"/>
      </w:pPr>
      <w:bookmarkStart w:id="68" w:name="_Toc137828266"/>
      <w:r>
        <w:t xml:space="preserve">Figure </w:t>
      </w:r>
      <w:fldSimple w:instr=" SEQ Figure \* ARABIC ">
        <w:r w:rsidR="002F6820">
          <w:rPr>
            <w:noProof/>
          </w:rPr>
          <w:t>19</w:t>
        </w:r>
        <w:bookmarkEnd w:id="68"/>
      </w:fldSimple>
    </w:p>
    <w:p w14:paraId="312A30A2" w14:textId="77777777" w:rsidR="00833BC4" w:rsidRDefault="00833BC4" w:rsidP="00F54065">
      <w:pPr>
        <w:keepNext/>
        <w:jc w:val="center"/>
      </w:pPr>
      <w:r>
        <w:rPr>
          <w:noProof/>
        </w:rPr>
        <w:drawing>
          <wp:inline distT="0" distB="0" distL="0" distR="0" wp14:anchorId="4A1DC957" wp14:editId="208A26F8">
            <wp:extent cx="2520000" cy="1800127"/>
            <wp:effectExtent l="0" t="0" r="0" b="0"/>
            <wp:docPr id="2035278630" name="Picture 1" descr="A picture containing text, diagram,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278630" name="Picture 1" descr="A picture containing text, diagram, screenshot, plot&#10;&#10;Description automatically generated"/>
                    <pic:cNvPicPr/>
                  </pic:nvPicPr>
                  <pic:blipFill>
                    <a:blip r:embed="rId33"/>
                    <a:stretch>
                      <a:fillRect/>
                    </a:stretch>
                  </pic:blipFill>
                  <pic:spPr>
                    <a:xfrm>
                      <a:off x="0" y="0"/>
                      <a:ext cx="2520000" cy="1800127"/>
                    </a:xfrm>
                    <a:prstGeom prst="rect">
                      <a:avLst/>
                    </a:prstGeom>
                  </pic:spPr>
                </pic:pic>
              </a:graphicData>
            </a:graphic>
          </wp:inline>
        </w:drawing>
      </w:r>
    </w:p>
    <w:p w14:paraId="479D845F" w14:textId="3FD6EE2F" w:rsidR="00833BC4" w:rsidRDefault="00833BC4" w:rsidP="00F54065">
      <w:pPr>
        <w:pStyle w:val="Caption"/>
        <w:jc w:val="center"/>
      </w:pPr>
      <w:bookmarkStart w:id="69" w:name="_Toc137828267"/>
      <w:r>
        <w:t xml:space="preserve">Figure </w:t>
      </w:r>
      <w:fldSimple w:instr=" SEQ Figure \* ARABIC ">
        <w:r w:rsidR="002F6820">
          <w:rPr>
            <w:noProof/>
          </w:rPr>
          <w:t>20</w:t>
        </w:r>
        <w:bookmarkEnd w:id="69"/>
      </w:fldSimple>
    </w:p>
    <w:p w14:paraId="0FF97560" w14:textId="77777777" w:rsidR="00833BC4" w:rsidRDefault="00833BC4" w:rsidP="00F54065">
      <w:pPr>
        <w:keepNext/>
        <w:jc w:val="center"/>
      </w:pPr>
      <w:r>
        <w:rPr>
          <w:noProof/>
        </w:rPr>
        <w:drawing>
          <wp:inline distT="0" distB="0" distL="0" distR="0" wp14:anchorId="29B2EEAC" wp14:editId="75B6D250">
            <wp:extent cx="2520000" cy="1800127"/>
            <wp:effectExtent l="0" t="0" r="0" b="0"/>
            <wp:docPr id="218013377" name="Picture 1"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013377" name="Picture 1" descr="A picture containing text, screenshot, font, design&#10;&#10;Description automatically generated"/>
                    <pic:cNvPicPr/>
                  </pic:nvPicPr>
                  <pic:blipFill>
                    <a:blip r:embed="rId34"/>
                    <a:stretch>
                      <a:fillRect/>
                    </a:stretch>
                  </pic:blipFill>
                  <pic:spPr>
                    <a:xfrm>
                      <a:off x="0" y="0"/>
                      <a:ext cx="2520000" cy="1800127"/>
                    </a:xfrm>
                    <a:prstGeom prst="rect">
                      <a:avLst/>
                    </a:prstGeom>
                  </pic:spPr>
                </pic:pic>
              </a:graphicData>
            </a:graphic>
          </wp:inline>
        </w:drawing>
      </w:r>
    </w:p>
    <w:p w14:paraId="15D8B08D" w14:textId="0565BD0D" w:rsidR="00833BC4" w:rsidRDefault="00833BC4" w:rsidP="00F54065">
      <w:pPr>
        <w:pStyle w:val="Caption"/>
        <w:jc w:val="center"/>
      </w:pPr>
      <w:bookmarkStart w:id="70" w:name="_Toc137828268"/>
      <w:r>
        <w:t xml:space="preserve">Figure </w:t>
      </w:r>
      <w:fldSimple w:instr=" SEQ Figure \* ARABIC ">
        <w:r w:rsidR="002F6820">
          <w:rPr>
            <w:noProof/>
          </w:rPr>
          <w:t>21</w:t>
        </w:r>
        <w:bookmarkEnd w:id="70"/>
      </w:fldSimple>
    </w:p>
    <w:p w14:paraId="1D433828" w14:textId="77777777" w:rsidR="00833BC4" w:rsidRDefault="00833BC4" w:rsidP="00F54065">
      <w:pPr>
        <w:keepNext/>
        <w:jc w:val="center"/>
      </w:pPr>
      <w:r>
        <w:rPr>
          <w:noProof/>
        </w:rPr>
        <w:drawing>
          <wp:inline distT="0" distB="0" distL="0" distR="0" wp14:anchorId="1E801E79" wp14:editId="1E18BA71">
            <wp:extent cx="2520000" cy="1800127"/>
            <wp:effectExtent l="0" t="0" r="0" b="0"/>
            <wp:docPr id="1739057219"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057219" name="Picture 1" descr="A picture containing text, screenshot, diagram, plot&#10;&#10;Description automatically generated"/>
                    <pic:cNvPicPr/>
                  </pic:nvPicPr>
                  <pic:blipFill>
                    <a:blip r:embed="rId35"/>
                    <a:stretch>
                      <a:fillRect/>
                    </a:stretch>
                  </pic:blipFill>
                  <pic:spPr>
                    <a:xfrm>
                      <a:off x="0" y="0"/>
                      <a:ext cx="2520000" cy="1800127"/>
                    </a:xfrm>
                    <a:prstGeom prst="rect">
                      <a:avLst/>
                    </a:prstGeom>
                  </pic:spPr>
                </pic:pic>
              </a:graphicData>
            </a:graphic>
          </wp:inline>
        </w:drawing>
      </w:r>
    </w:p>
    <w:p w14:paraId="6F40C672" w14:textId="1026DED4" w:rsidR="00833BC4" w:rsidRDefault="00833BC4" w:rsidP="00F54065">
      <w:pPr>
        <w:pStyle w:val="Caption"/>
        <w:jc w:val="center"/>
      </w:pPr>
      <w:bookmarkStart w:id="71" w:name="_Toc137828269"/>
      <w:r>
        <w:t xml:space="preserve">Figure </w:t>
      </w:r>
      <w:fldSimple w:instr=" SEQ Figure \* ARABIC ">
        <w:r w:rsidR="002F6820">
          <w:rPr>
            <w:noProof/>
          </w:rPr>
          <w:t>22</w:t>
        </w:r>
        <w:bookmarkEnd w:id="71"/>
      </w:fldSimple>
    </w:p>
    <w:p w14:paraId="40109969" w14:textId="77777777" w:rsidR="00833BC4" w:rsidRDefault="00833BC4" w:rsidP="00F54065">
      <w:pPr>
        <w:keepNext/>
        <w:jc w:val="center"/>
      </w:pPr>
      <w:r>
        <w:rPr>
          <w:noProof/>
        </w:rPr>
        <w:lastRenderedPageBreak/>
        <w:drawing>
          <wp:inline distT="0" distB="0" distL="0" distR="0" wp14:anchorId="75EA9AE3" wp14:editId="5332A7D5">
            <wp:extent cx="2520000" cy="1800127"/>
            <wp:effectExtent l="0" t="0" r="0" b="0"/>
            <wp:docPr id="64354102"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54102" name="Picture 1" descr="A picture containing text, screenshot, diagram, plot&#10;&#10;Description automatically generated"/>
                    <pic:cNvPicPr/>
                  </pic:nvPicPr>
                  <pic:blipFill>
                    <a:blip r:embed="rId36"/>
                    <a:stretch>
                      <a:fillRect/>
                    </a:stretch>
                  </pic:blipFill>
                  <pic:spPr>
                    <a:xfrm>
                      <a:off x="0" y="0"/>
                      <a:ext cx="2520000" cy="1800127"/>
                    </a:xfrm>
                    <a:prstGeom prst="rect">
                      <a:avLst/>
                    </a:prstGeom>
                  </pic:spPr>
                </pic:pic>
              </a:graphicData>
            </a:graphic>
          </wp:inline>
        </w:drawing>
      </w:r>
    </w:p>
    <w:p w14:paraId="6BA53016" w14:textId="5763239E" w:rsidR="00833BC4" w:rsidRDefault="00833BC4" w:rsidP="00F54065">
      <w:pPr>
        <w:pStyle w:val="Caption"/>
        <w:jc w:val="center"/>
      </w:pPr>
      <w:bookmarkStart w:id="72" w:name="_Toc137828270"/>
      <w:r>
        <w:t xml:space="preserve">Figure </w:t>
      </w:r>
      <w:fldSimple w:instr=" SEQ Figure \* ARABIC ">
        <w:r w:rsidR="002F6820">
          <w:rPr>
            <w:noProof/>
          </w:rPr>
          <w:t>23</w:t>
        </w:r>
        <w:bookmarkEnd w:id="72"/>
      </w:fldSimple>
    </w:p>
    <w:p w14:paraId="2AAEC6E2" w14:textId="77777777" w:rsidR="00833BC4" w:rsidRDefault="00833BC4" w:rsidP="00F54065">
      <w:pPr>
        <w:keepNext/>
        <w:jc w:val="center"/>
      </w:pPr>
      <w:r>
        <w:rPr>
          <w:noProof/>
        </w:rPr>
        <w:drawing>
          <wp:inline distT="0" distB="0" distL="0" distR="0" wp14:anchorId="4F392C14" wp14:editId="007D4D94">
            <wp:extent cx="2520000" cy="1800127"/>
            <wp:effectExtent l="0" t="0" r="0" b="0"/>
            <wp:docPr id="697677016" name="Picture 1"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677016" name="Picture 1" descr="A picture containing text, screenshot, font, design&#10;&#10;Description automatically generated"/>
                    <pic:cNvPicPr/>
                  </pic:nvPicPr>
                  <pic:blipFill>
                    <a:blip r:embed="rId37"/>
                    <a:stretch>
                      <a:fillRect/>
                    </a:stretch>
                  </pic:blipFill>
                  <pic:spPr>
                    <a:xfrm>
                      <a:off x="0" y="0"/>
                      <a:ext cx="2520000" cy="1800127"/>
                    </a:xfrm>
                    <a:prstGeom prst="rect">
                      <a:avLst/>
                    </a:prstGeom>
                  </pic:spPr>
                </pic:pic>
              </a:graphicData>
            </a:graphic>
          </wp:inline>
        </w:drawing>
      </w:r>
    </w:p>
    <w:p w14:paraId="79EFC494" w14:textId="72BA7C0B" w:rsidR="00833BC4" w:rsidRDefault="00833BC4" w:rsidP="00F54065">
      <w:pPr>
        <w:pStyle w:val="Caption"/>
        <w:jc w:val="center"/>
      </w:pPr>
      <w:bookmarkStart w:id="73" w:name="_Toc137828271"/>
      <w:r>
        <w:t xml:space="preserve">Figure </w:t>
      </w:r>
      <w:fldSimple w:instr=" SEQ Figure \* ARABIC ">
        <w:r w:rsidR="002F6820">
          <w:rPr>
            <w:noProof/>
          </w:rPr>
          <w:t>24</w:t>
        </w:r>
        <w:bookmarkEnd w:id="73"/>
      </w:fldSimple>
    </w:p>
    <w:p w14:paraId="265DAFD7" w14:textId="77777777" w:rsidR="00833BC4" w:rsidRDefault="00833BC4" w:rsidP="00F54065">
      <w:pPr>
        <w:keepNext/>
        <w:jc w:val="center"/>
      </w:pPr>
      <w:r>
        <w:rPr>
          <w:noProof/>
        </w:rPr>
        <w:drawing>
          <wp:inline distT="0" distB="0" distL="0" distR="0" wp14:anchorId="5C6B7B1B" wp14:editId="05DB2D73">
            <wp:extent cx="2520000" cy="1800127"/>
            <wp:effectExtent l="0" t="0" r="0" b="0"/>
            <wp:docPr id="30726062" name="Picture 1"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6062" name="Picture 1" descr="A picture containing text, screenshot, diagram, design&#10;&#10;Description automatically generated"/>
                    <pic:cNvPicPr/>
                  </pic:nvPicPr>
                  <pic:blipFill>
                    <a:blip r:embed="rId38"/>
                    <a:stretch>
                      <a:fillRect/>
                    </a:stretch>
                  </pic:blipFill>
                  <pic:spPr>
                    <a:xfrm>
                      <a:off x="0" y="0"/>
                      <a:ext cx="2520000" cy="1800127"/>
                    </a:xfrm>
                    <a:prstGeom prst="rect">
                      <a:avLst/>
                    </a:prstGeom>
                  </pic:spPr>
                </pic:pic>
              </a:graphicData>
            </a:graphic>
          </wp:inline>
        </w:drawing>
      </w:r>
    </w:p>
    <w:p w14:paraId="69F80D13" w14:textId="07602C90" w:rsidR="00833BC4" w:rsidRDefault="00833BC4" w:rsidP="00F54065">
      <w:pPr>
        <w:pStyle w:val="Caption"/>
        <w:jc w:val="center"/>
      </w:pPr>
      <w:bookmarkStart w:id="74" w:name="_Toc137828272"/>
      <w:r>
        <w:t xml:space="preserve">Figure </w:t>
      </w:r>
      <w:fldSimple w:instr=" SEQ Figure \* ARABIC ">
        <w:r w:rsidR="002F6820">
          <w:rPr>
            <w:noProof/>
          </w:rPr>
          <w:t>25</w:t>
        </w:r>
        <w:bookmarkEnd w:id="74"/>
      </w:fldSimple>
    </w:p>
    <w:p w14:paraId="43B17688" w14:textId="77777777" w:rsidR="00833BC4" w:rsidRDefault="00833BC4" w:rsidP="00F54065">
      <w:pPr>
        <w:keepNext/>
        <w:jc w:val="center"/>
      </w:pPr>
      <w:r>
        <w:rPr>
          <w:noProof/>
        </w:rPr>
        <w:drawing>
          <wp:inline distT="0" distB="0" distL="0" distR="0" wp14:anchorId="146317F9" wp14:editId="194D5789">
            <wp:extent cx="2520000" cy="1800127"/>
            <wp:effectExtent l="0" t="0" r="0" b="0"/>
            <wp:docPr id="561088029" name="Picture 1" descr="A picture containing text,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088029" name="Picture 1" descr="A picture containing text, screenshot, design&#10;&#10;Description automatically generated"/>
                    <pic:cNvPicPr/>
                  </pic:nvPicPr>
                  <pic:blipFill>
                    <a:blip r:embed="rId39"/>
                    <a:stretch>
                      <a:fillRect/>
                    </a:stretch>
                  </pic:blipFill>
                  <pic:spPr>
                    <a:xfrm>
                      <a:off x="0" y="0"/>
                      <a:ext cx="2520000" cy="1800127"/>
                    </a:xfrm>
                    <a:prstGeom prst="rect">
                      <a:avLst/>
                    </a:prstGeom>
                  </pic:spPr>
                </pic:pic>
              </a:graphicData>
            </a:graphic>
          </wp:inline>
        </w:drawing>
      </w:r>
    </w:p>
    <w:p w14:paraId="5D25E2F2" w14:textId="6CAF44AA" w:rsidR="00833BC4" w:rsidRDefault="00833BC4" w:rsidP="00F54065">
      <w:pPr>
        <w:pStyle w:val="Caption"/>
        <w:jc w:val="center"/>
      </w:pPr>
      <w:bookmarkStart w:id="75" w:name="_Toc137828273"/>
      <w:r>
        <w:t xml:space="preserve">Figure </w:t>
      </w:r>
      <w:fldSimple w:instr=" SEQ Figure \* ARABIC ">
        <w:r w:rsidR="002F6820">
          <w:rPr>
            <w:noProof/>
          </w:rPr>
          <w:t>26</w:t>
        </w:r>
        <w:bookmarkEnd w:id="75"/>
      </w:fldSimple>
    </w:p>
    <w:p w14:paraId="0EB65648" w14:textId="77777777" w:rsidR="00833BC4" w:rsidRDefault="00833BC4" w:rsidP="00F54065">
      <w:pPr>
        <w:keepNext/>
        <w:jc w:val="center"/>
      </w:pPr>
      <w:r>
        <w:rPr>
          <w:noProof/>
        </w:rPr>
        <w:lastRenderedPageBreak/>
        <w:drawing>
          <wp:inline distT="0" distB="0" distL="0" distR="0" wp14:anchorId="007B6749" wp14:editId="51554F6D">
            <wp:extent cx="2520000" cy="1800127"/>
            <wp:effectExtent l="0" t="0" r="0" b="0"/>
            <wp:docPr id="1658816532" name="Picture 1" descr="A picture containing text,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816532" name="Picture 1" descr="A picture containing text, screenshot, design&#10;&#10;Description automatically generated"/>
                    <pic:cNvPicPr/>
                  </pic:nvPicPr>
                  <pic:blipFill>
                    <a:blip r:embed="rId40"/>
                    <a:stretch>
                      <a:fillRect/>
                    </a:stretch>
                  </pic:blipFill>
                  <pic:spPr>
                    <a:xfrm>
                      <a:off x="0" y="0"/>
                      <a:ext cx="2520000" cy="1800127"/>
                    </a:xfrm>
                    <a:prstGeom prst="rect">
                      <a:avLst/>
                    </a:prstGeom>
                  </pic:spPr>
                </pic:pic>
              </a:graphicData>
            </a:graphic>
          </wp:inline>
        </w:drawing>
      </w:r>
    </w:p>
    <w:p w14:paraId="04F91102" w14:textId="094C7A6A" w:rsidR="00833BC4" w:rsidRDefault="00833BC4" w:rsidP="00F54065">
      <w:pPr>
        <w:pStyle w:val="Caption"/>
        <w:jc w:val="center"/>
      </w:pPr>
      <w:bookmarkStart w:id="76" w:name="_Toc137828274"/>
      <w:r>
        <w:t xml:space="preserve">Figure </w:t>
      </w:r>
      <w:fldSimple w:instr=" SEQ Figure \* ARABIC ">
        <w:r w:rsidR="002F6820">
          <w:rPr>
            <w:noProof/>
          </w:rPr>
          <w:t>27</w:t>
        </w:r>
        <w:bookmarkEnd w:id="76"/>
      </w:fldSimple>
    </w:p>
    <w:p w14:paraId="7E2BB880" w14:textId="77777777" w:rsidR="00833BC4" w:rsidRDefault="00833BC4" w:rsidP="00F54065">
      <w:pPr>
        <w:keepNext/>
        <w:jc w:val="center"/>
      </w:pPr>
      <w:r>
        <w:rPr>
          <w:noProof/>
        </w:rPr>
        <w:drawing>
          <wp:inline distT="0" distB="0" distL="0" distR="0" wp14:anchorId="5125235D" wp14:editId="2F5D8228">
            <wp:extent cx="2520000" cy="1800127"/>
            <wp:effectExtent l="0" t="0" r="0" b="0"/>
            <wp:docPr id="1059521373" name="Picture 1"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521373" name="Picture 1" descr="A picture containing text, screenshot, diagram, design&#10;&#10;Description automatically generated"/>
                    <pic:cNvPicPr/>
                  </pic:nvPicPr>
                  <pic:blipFill>
                    <a:blip r:embed="rId41"/>
                    <a:stretch>
                      <a:fillRect/>
                    </a:stretch>
                  </pic:blipFill>
                  <pic:spPr>
                    <a:xfrm>
                      <a:off x="0" y="0"/>
                      <a:ext cx="2520000" cy="1800127"/>
                    </a:xfrm>
                    <a:prstGeom prst="rect">
                      <a:avLst/>
                    </a:prstGeom>
                  </pic:spPr>
                </pic:pic>
              </a:graphicData>
            </a:graphic>
          </wp:inline>
        </w:drawing>
      </w:r>
    </w:p>
    <w:p w14:paraId="2579046F" w14:textId="5BD1757F" w:rsidR="00833BC4" w:rsidRDefault="00833BC4" w:rsidP="00F54065">
      <w:pPr>
        <w:pStyle w:val="Caption"/>
        <w:jc w:val="center"/>
      </w:pPr>
      <w:bookmarkStart w:id="77" w:name="_Toc137828275"/>
      <w:r>
        <w:t xml:space="preserve">Figure </w:t>
      </w:r>
      <w:fldSimple w:instr=" SEQ Figure \* ARABIC ">
        <w:r w:rsidR="002F6820">
          <w:rPr>
            <w:noProof/>
          </w:rPr>
          <w:t>28</w:t>
        </w:r>
        <w:bookmarkEnd w:id="77"/>
      </w:fldSimple>
    </w:p>
    <w:p w14:paraId="3D6FB735" w14:textId="77777777" w:rsidR="00833BC4" w:rsidRDefault="00833BC4" w:rsidP="00F54065">
      <w:pPr>
        <w:keepNext/>
        <w:jc w:val="center"/>
      </w:pPr>
      <w:r>
        <w:rPr>
          <w:noProof/>
        </w:rPr>
        <w:drawing>
          <wp:inline distT="0" distB="0" distL="0" distR="0" wp14:anchorId="3CB18B38" wp14:editId="13416822">
            <wp:extent cx="2520000" cy="1800127"/>
            <wp:effectExtent l="0" t="0" r="0" b="0"/>
            <wp:docPr id="1892540902" name="Picture 1" descr="A picture containing text,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40902" name="Picture 1" descr="A picture containing text, screenshot, design&#10;&#10;Description automatically generated"/>
                    <pic:cNvPicPr/>
                  </pic:nvPicPr>
                  <pic:blipFill>
                    <a:blip r:embed="rId42"/>
                    <a:stretch>
                      <a:fillRect/>
                    </a:stretch>
                  </pic:blipFill>
                  <pic:spPr>
                    <a:xfrm>
                      <a:off x="0" y="0"/>
                      <a:ext cx="2520000" cy="1800127"/>
                    </a:xfrm>
                    <a:prstGeom prst="rect">
                      <a:avLst/>
                    </a:prstGeom>
                  </pic:spPr>
                </pic:pic>
              </a:graphicData>
            </a:graphic>
          </wp:inline>
        </w:drawing>
      </w:r>
    </w:p>
    <w:p w14:paraId="30CC658D" w14:textId="3A68BC20" w:rsidR="00833BC4" w:rsidRDefault="00833BC4" w:rsidP="00F54065">
      <w:pPr>
        <w:pStyle w:val="Caption"/>
        <w:jc w:val="center"/>
      </w:pPr>
      <w:bookmarkStart w:id="78" w:name="_Toc137828276"/>
      <w:r>
        <w:t xml:space="preserve">Figure </w:t>
      </w:r>
      <w:fldSimple w:instr=" SEQ Figure \* ARABIC ">
        <w:r w:rsidR="002F6820">
          <w:rPr>
            <w:noProof/>
          </w:rPr>
          <w:t>29</w:t>
        </w:r>
        <w:bookmarkEnd w:id="78"/>
      </w:fldSimple>
    </w:p>
    <w:p w14:paraId="53D630F0" w14:textId="77777777" w:rsidR="00833BC4" w:rsidRDefault="00833BC4" w:rsidP="00F54065">
      <w:pPr>
        <w:keepNext/>
        <w:jc w:val="center"/>
      </w:pPr>
      <w:r>
        <w:rPr>
          <w:noProof/>
        </w:rPr>
        <w:drawing>
          <wp:inline distT="0" distB="0" distL="0" distR="0" wp14:anchorId="4B46B4B1" wp14:editId="3E190FA6">
            <wp:extent cx="2520000" cy="1800127"/>
            <wp:effectExtent l="0" t="0" r="0" b="0"/>
            <wp:docPr id="2094883405" name="Picture 1"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883405" name="Picture 1" descr="A picture containing text, screenshot, line, diagram&#10;&#10;Description automatically generated"/>
                    <pic:cNvPicPr/>
                  </pic:nvPicPr>
                  <pic:blipFill>
                    <a:blip r:embed="rId43"/>
                    <a:stretch>
                      <a:fillRect/>
                    </a:stretch>
                  </pic:blipFill>
                  <pic:spPr>
                    <a:xfrm>
                      <a:off x="0" y="0"/>
                      <a:ext cx="2520000" cy="1800127"/>
                    </a:xfrm>
                    <a:prstGeom prst="rect">
                      <a:avLst/>
                    </a:prstGeom>
                  </pic:spPr>
                </pic:pic>
              </a:graphicData>
            </a:graphic>
          </wp:inline>
        </w:drawing>
      </w:r>
    </w:p>
    <w:p w14:paraId="122C526B" w14:textId="1D5C866E" w:rsidR="00833BC4" w:rsidRPr="00833BC4" w:rsidRDefault="00833BC4" w:rsidP="00F54065">
      <w:pPr>
        <w:pStyle w:val="Caption"/>
        <w:jc w:val="center"/>
      </w:pPr>
      <w:bookmarkStart w:id="79" w:name="_Toc137828277"/>
      <w:r>
        <w:t xml:space="preserve">Figure </w:t>
      </w:r>
      <w:fldSimple w:instr=" SEQ Figure \* ARABIC ">
        <w:r w:rsidR="002F6820">
          <w:rPr>
            <w:noProof/>
          </w:rPr>
          <w:t>30</w:t>
        </w:r>
        <w:bookmarkEnd w:id="79"/>
      </w:fldSimple>
    </w:p>
    <w:p w14:paraId="654DB18C" w14:textId="3B7499AC" w:rsidR="00833BC4" w:rsidRPr="00833BC4" w:rsidRDefault="00833BC4">
      <w:pPr>
        <w:overflowPunct/>
        <w:autoSpaceDE/>
        <w:autoSpaceDN/>
        <w:adjustRightInd/>
        <w:textAlignment w:val="auto"/>
        <w:rPr>
          <w:b/>
          <w:bCs/>
        </w:rPr>
      </w:pPr>
      <w:r w:rsidRPr="00833BC4">
        <w:rPr>
          <w:b/>
          <w:bCs/>
        </w:rPr>
        <w:br w:type="page"/>
      </w:r>
    </w:p>
    <w:p w14:paraId="0000002D" w14:textId="1D8A7F98" w:rsidR="00134716" w:rsidRDefault="00676C7B" w:rsidP="00CB66FC">
      <w:pPr>
        <w:rPr>
          <w:b/>
          <w:bCs/>
        </w:rPr>
      </w:pPr>
      <w:r w:rsidRPr="00CB66FC">
        <w:rPr>
          <w:b/>
          <w:bCs/>
        </w:rPr>
        <w:lastRenderedPageBreak/>
        <w:t>References</w:t>
      </w:r>
    </w:p>
    <w:p w14:paraId="5E2DF702" w14:textId="4F0F3E7F" w:rsidR="00AA66D0" w:rsidRPr="00AA66D0" w:rsidRDefault="00AA66D0" w:rsidP="00AA66D0">
      <w:pPr>
        <w:widowControl w:val="0"/>
        <w:rPr>
          <w:noProof/>
        </w:rPr>
      </w:pPr>
      <w:r>
        <w:rPr>
          <w:b/>
          <w:bCs/>
        </w:rPr>
        <w:fldChar w:fldCharType="begin" w:fldLock="1"/>
      </w:r>
      <w:r>
        <w:rPr>
          <w:b/>
          <w:bCs/>
        </w:rPr>
        <w:instrText xml:space="preserve">ADDIN Mendeley Bibliography CSL_BIBLIOGRAPHY </w:instrText>
      </w:r>
      <w:r>
        <w:rPr>
          <w:b/>
          <w:bCs/>
        </w:rPr>
        <w:fldChar w:fldCharType="separate"/>
      </w:r>
      <w:r w:rsidRPr="00AA66D0">
        <w:rPr>
          <w:noProof/>
        </w:rPr>
        <w:t xml:space="preserve">Acharya, S. (2022) </w:t>
      </w:r>
      <w:r w:rsidRPr="00AA66D0">
        <w:rPr>
          <w:i/>
          <w:iCs/>
          <w:noProof/>
        </w:rPr>
        <w:t>Text Analytics 101 — Word Cloud and Sentiment Analysis</w:t>
      </w:r>
      <w:r w:rsidRPr="00AA66D0">
        <w:rPr>
          <w:noProof/>
        </w:rPr>
        <w:t>. Available at: https://towardsdatascience.com/text-analytics-101-word-cloud-and-sentiment-analysis-2c3ade81c7e8 (Accessed: 9 June 2023).</w:t>
      </w:r>
    </w:p>
    <w:p w14:paraId="2469E71D" w14:textId="77777777" w:rsidR="00AA66D0" w:rsidRPr="00AA66D0" w:rsidRDefault="00AA66D0" w:rsidP="00AA66D0">
      <w:pPr>
        <w:widowControl w:val="0"/>
        <w:rPr>
          <w:noProof/>
        </w:rPr>
      </w:pPr>
      <w:r w:rsidRPr="00AA66D0">
        <w:rPr>
          <w:noProof/>
        </w:rPr>
        <w:t xml:space="preserve">Aichara, D. C. (2019) </w:t>
      </w:r>
      <w:r w:rsidRPr="00AA66D0">
        <w:rPr>
          <w:i/>
          <w:iCs/>
          <w:noProof/>
        </w:rPr>
        <w:t>Building a Dashboard App using Plotly’s Dash: A Complete Guide from Beginner to Pro | by Dayal Chand Aichara | Analytics Vidhya | Medium</w:t>
      </w:r>
      <w:r w:rsidRPr="00AA66D0">
        <w:rPr>
          <w:noProof/>
        </w:rPr>
        <w:t xml:space="preserve">, </w:t>
      </w:r>
      <w:r w:rsidRPr="00AA66D0">
        <w:rPr>
          <w:i/>
          <w:iCs/>
          <w:noProof/>
        </w:rPr>
        <w:t>Medium</w:t>
      </w:r>
      <w:r w:rsidRPr="00AA66D0">
        <w:rPr>
          <w:noProof/>
        </w:rPr>
        <w:t>. Available at: https://medium.com/analytics-vidhya/building-a-dashboard-app-using-plotlys-dash-a-complete-guide-from-beginner-to-pro-e7657a4eb707 (Accessed: 16 June 2023).</w:t>
      </w:r>
    </w:p>
    <w:p w14:paraId="0DD3FFC8" w14:textId="77777777" w:rsidR="00AA66D0" w:rsidRPr="00AA66D0" w:rsidRDefault="00AA66D0" w:rsidP="00AA66D0">
      <w:pPr>
        <w:widowControl w:val="0"/>
        <w:rPr>
          <w:noProof/>
        </w:rPr>
      </w:pPr>
      <w:r w:rsidRPr="00AA66D0">
        <w:rPr>
          <w:noProof/>
        </w:rPr>
        <w:t>Arigoni, F., Kennedy, G. and Killeen, N. (no date) ‘No.12 Rising construction costs and the residential real estate market in Ireland (Arigoni, Kennedy and Killeen)’, 2022(12).</w:t>
      </w:r>
    </w:p>
    <w:p w14:paraId="190850A2" w14:textId="77777777" w:rsidR="00AA66D0" w:rsidRPr="00AA66D0" w:rsidRDefault="00AA66D0" w:rsidP="00AA66D0">
      <w:pPr>
        <w:widowControl w:val="0"/>
        <w:rPr>
          <w:noProof/>
        </w:rPr>
      </w:pPr>
      <w:r w:rsidRPr="00AA66D0">
        <w:rPr>
          <w:noProof/>
        </w:rPr>
        <w:t xml:space="preserve">Barai, M. K. (2021) </w:t>
      </w:r>
      <w:r w:rsidRPr="00AA66D0">
        <w:rPr>
          <w:i/>
          <w:iCs/>
          <w:noProof/>
        </w:rPr>
        <w:t>Sentiment Analysis with Textblob and Vader in Python</w:t>
      </w:r>
      <w:r w:rsidRPr="00AA66D0">
        <w:rPr>
          <w:noProof/>
        </w:rPr>
        <w:t xml:space="preserve">, </w:t>
      </w:r>
      <w:r w:rsidRPr="00AA66D0">
        <w:rPr>
          <w:i/>
          <w:iCs/>
          <w:noProof/>
        </w:rPr>
        <w:t>Analytics Vidhya</w:t>
      </w:r>
      <w:r w:rsidRPr="00AA66D0">
        <w:rPr>
          <w:noProof/>
        </w:rPr>
        <w:t>. Available at: https://www.analyticsvidhya.com/blog/2021/10/sentiment-analysis-with-textblob-and-vader/ (Accessed: 10 June 2023).</w:t>
      </w:r>
    </w:p>
    <w:p w14:paraId="6F0A1A6F" w14:textId="77777777" w:rsidR="00AA66D0" w:rsidRPr="00AA66D0" w:rsidRDefault="00AA66D0" w:rsidP="00AA66D0">
      <w:pPr>
        <w:widowControl w:val="0"/>
        <w:rPr>
          <w:noProof/>
        </w:rPr>
      </w:pPr>
      <w:r w:rsidRPr="00AA66D0">
        <w:rPr>
          <w:noProof/>
        </w:rPr>
        <w:t xml:space="preserve">Cmdlinetips (2020) </w:t>
      </w:r>
      <w:r w:rsidRPr="00AA66D0">
        <w:rPr>
          <w:i/>
          <w:iCs/>
          <w:noProof/>
        </w:rPr>
        <w:t>How To Get The Memory Usage of Pandas Dataframe? - Python and R Tips</w:t>
      </w:r>
      <w:r w:rsidRPr="00AA66D0">
        <w:rPr>
          <w:noProof/>
        </w:rPr>
        <w:t xml:space="preserve">, </w:t>
      </w:r>
      <w:r w:rsidRPr="00AA66D0">
        <w:rPr>
          <w:i/>
          <w:iCs/>
          <w:noProof/>
        </w:rPr>
        <w:t>Python and R Tips</w:t>
      </w:r>
      <w:r w:rsidRPr="00AA66D0">
        <w:rPr>
          <w:noProof/>
        </w:rPr>
        <w:t>. Available at: https://cmdlinetips.com/2020/03/memory-usage-of-pandas-dataframe/ (Accessed: 16 June 2023).</w:t>
      </w:r>
    </w:p>
    <w:p w14:paraId="71A50E61" w14:textId="77777777" w:rsidR="00AA66D0" w:rsidRPr="00AA66D0" w:rsidRDefault="00AA66D0" w:rsidP="00AA66D0">
      <w:pPr>
        <w:widowControl w:val="0"/>
        <w:rPr>
          <w:noProof/>
        </w:rPr>
      </w:pPr>
      <w:r w:rsidRPr="00AA66D0">
        <w:rPr>
          <w:noProof/>
        </w:rPr>
        <w:t xml:space="preserve">Desktop, N. (2022) </w:t>
      </w:r>
      <w:r w:rsidRPr="00AA66D0">
        <w:rPr>
          <w:i/>
          <w:iCs/>
          <w:noProof/>
        </w:rPr>
        <w:t>Pandas vs. NumPy: Which Python Library is Better for Data Analytics?</w:t>
      </w:r>
      <w:r w:rsidRPr="00AA66D0">
        <w:rPr>
          <w:noProof/>
        </w:rPr>
        <w:t xml:space="preserve">, </w:t>
      </w:r>
      <w:r w:rsidRPr="00AA66D0">
        <w:rPr>
          <w:i/>
          <w:iCs/>
          <w:noProof/>
        </w:rPr>
        <w:t>Noble Desktop</w:t>
      </w:r>
      <w:r w:rsidRPr="00AA66D0">
        <w:rPr>
          <w:noProof/>
        </w:rPr>
        <w:t>. Available at: https://www.nobledesktop.com/classes-near-me/blog/pandas-vs-numpy-for-data-analytics.</w:t>
      </w:r>
    </w:p>
    <w:p w14:paraId="64259B65" w14:textId="77777777" w:rsidR="00AA66D0" w:rsidRPr="00AA66D0" w:rsidRDefault="00AA66D0" w:rsidP="00AA66D0">
      <w:pPr>
        <w:widowControl w:val="0"/>
        <w:rPr>
          <w:noProof/>
        </w:rPr>
      </w:pPr>
      <w:r w:rsidRPr="00AA66D0">
        <w:rPr>
          <w:noProof/>
        </w:rPr>
        <w:t xml:space="preserve">Dhingra, D. (2021) </w:t>
      </w:r>
      <w:r w:rsidRPr="00AA66D0">
        <w:rPr>
          <w:i/>
          <w:iCs/>
          <w:noProof/>
        </w:rPr>
        <w:t>Gaussian Distribution Transform| Transformation of Normal Distribution</w:t>
      </w:r>
      <w:r w:rsidRPr="00AA66D0">
        <w:rPr>
          <w:noProof/>
        </w:rPr>
        <w:t xml:space="preserve">, </w:t>
      </w:r>
      <w:r w:rsidRPr="00AA66D0">
        <w:rPr>
          <w:i/>
          <w:iCs/>
          <w:noProof/>
        </w:rPr>
        <w:t>Analytics Vidhya</w:t>
      </w:r>
      <w:r w:rsidRPr="00AA66D0">
        <w:rPr>
          <w:noProof/>
        </w:rPr>
        <w:t>. Available at: https://www.analyticsvidhya.com/blog/2021/05/how-to-transform-features-into-normal-gaussian-distribution/ (Accessed: 13 June 2023).</w:t>
      </w:r>
    </w:p>
    <w:p w14:paraId="11C74AC9" w14:textId="77777777" w:rsidR="00AA66D0" w:rsidRPr="00AA66D0" w:rsidRDefault="00AA66D0" w:rsidP="00AA66D0">
      <w:pPr>
        <w:widowControl w:val="0"/>
        <w:rPr>
          <w:noProof/>
        </w:rPr>
      </w:pPr>
      <w:r w:rsidRPr="00AA66D0">
        <w:rPr>
          <w:noProof/>
        </w:rPr>
        <w:t xml:space="preserve">Eurostat (no date a) </w:t>
      </w:r>
      <w:r w:rsidRPr="00AA66D0">
        <w:rPr>
          <w:i/>
          <w:iCs/>
          <w:noProof/>
        </w:rPr>
        <w:t>Statistics Building permits - quarterly data</w:t>
      </w:r>
      <w:r w:rsidRPr="00AA66D0">
        <w:rPr>
          <w:noProof/>
        </w:rPr>
        <w:t xml:space="preserve">, </w:t>
      </w:r>
      <w:r w:rsidRPr="00AA66D0">
        <w:rPr>
          <w:i/>
          <w:iCs/>
          <w:noProof/>
        </w:rPr>
        <w:t>Eurostat</w:t>
      </w:r>
      <w:r w:rsidRPr="00AA66D0">
        <w:rPr>
          <w:noProof/>
        </w:rPr>
        <w:t>. Available at: https://ec.europa.eu/eurostat/databrowser/view/STS_COBP_Q/default/table?lang=en (Accessed: 12 June 2023).</w:t>
      </w:r>
    </w:p>
    <w:p w14:paraId="258CB360" w14:textId="77777777" w:rsidR="00AA66D0" w:rsidRPr="00AA66D0" w:rsidRDefault="00AA66D0" w:rsidP="00AA66D0">
      <w:pPr>
        <w:widowControl w:val="0"/>
        <w:rPr>
          <w:noProof/>
        </w:rPr>
      </w:pPr>
      <w:r w:rsidRPr="00AA66D0">
        <w:rPr>
          <w:noProof/>
        </w:rPr>
        <w:t xml:space="preserve">Eurostat (no date b) </w:t>
      </w:r>
      <w:r w:rsidRPr="00AA66D0">
        <w:rPr>
          <w:i/>
          <w:iCs/>
          <w:noProof/>
        </w:rPr>
        <w:t>Statistics Construction producer prices or costs, new residential buildings - quarterly data</w:t>
      </w:r>
      <w:r w:rsidRPr="00AA66D0">
        <w:rPr>
          <w:noProof/>
        </w:rPr>
        <w:t xml:space="preserve">, </w:t>
      </w:r>
      <w:r w:rsidRPr="00AA66D0">
        <w:rPr>
          <w:i/>
          <w:iCs/>
          <w:noProof/>
        </w:rPr>
        <w:t>Eurostat</w:t>
      </w:r>
      <w:r w:rsidRPr="00AA66D0">
        <w:rPr>
          <w:noProof/>
        </w:rPr>
        <w:t>. Available at: https://ec.europa.eu/eurostat/databrowser/view/STS_COPI_Q/default/table?lang=en (Accessed: 12 June 2023).</w:t>
      </w:r>
    </w:p>
    <w:p w14:paraId="21CA1FC0" w14:textId="77777777" w:rsidR="00AA66D0" w:rsidRPr="00AA66D0" w:rsidRDefault="00AA66D0" w:rsidP="00AA66D0">
      <w:pPr>
        <w:widowControl w:val="0"/>
        <w:rPr>
          <w:noProof/>
        </w:rPr>
      </w:pPr>
      <w:r w:rsidRPr="00AA66D0">
        <w:rPr>
          <w:noProof/>
        </w:rPr>
        <w:t xml:space="preserve">Eurostat (no date c) </w:t>
      </w:r>
      <w:r w:rsidRPr="00AA66D0">
        <w:rPr>
          <w:i/>
          <w:iCs/>
          <w:noProof/>
        </w:rPr>
        <w:t>Statistics House price index (2015 = 100) - quarterly data</w:t>
      </w:r>
      <w:r w:rsidRPr="00AA66D0">
        <w:rPr>
          <w:noProof/>
        </w:rPr>
        <w:t>. Available at: https://ec.europa.eu/eurostat/databrowser/view/EI_HPPI_Q/default/table?lang=en (Accessed: 12 June 2023).</w:t>
      </w:r>
    </w:p>
    <w:p w14:paraId="6230D33A" w14:textId="77777777" w:rsidR="00AA66D0" w:rsidRPr="00AA66D0" w:rsidRDefault="00AA66D0" w:rsidP="00AA66D0">
      <w:pPr>
        <w:widowControl w:val="0"/>
        <w:rPr>
          <w:noProof/>
        </w:rPr>
      </w:pPr>
      <w:r w:rsidRPr="00AA66D0">
        <w:rPr>
          <w:noProof/>
        </w:rPr>
        <w:t xml:space="preserve">Eurostat (no date d) </w:t>
      </w:r>
      <w:r w:rsidRPr="00AA66D0">
        <w:rPr>
          <w:i/>
          <w:iCs/>
          <w:noProof/>
        </w:rPr>
        <w:t>Statistics Labour input in construction - quarterly data</w:t>
      </w:r>
      <w:r w:rsidRPr="00AA66D0">
        <w:rPr>
          <w:noProof/>
        </w:rPr>
        <w:t xml:space="preserve">, </w:t>
      </w:r>
      <w:r w:rsidRPr="00AA66D0">
        <w:rPr>
          <w:i/>
          <w:iCs/>
          <w:noProof/>
        </w:rPr>
        <w:t>Eurostat</w:t>
      </w:r>
      <w:r w:rsidRPr="00AA66D0">
        <w:rPr>
          <w:noProof/>
        </w:rPr>
        <w:t>. Available at: https://ec.europa.eu/eurostat/databrowser/view/STS_COLB_Q/default/table?lang=en (Accessed: 12 June 2023).</w:t>
      </w:r>
    </w:p>
    <w:p w14:paraId="0624470B" w14:textId="77777777" w:rsidR="00AA66D0" w:rsidRPr="00AA66D0" w:rsidRDefault="00AA66D0" w:rsidP="00AA66D0">
      <w:pPr>
        <w:widowControl w:val="0"/>
        <w:rPr>
          <w:noProof/>
        </w:rPr>
      </w:pPr>
      <w:r w:rsidRPr="00AA66D0">
        <w:rPr>
          <w:noProof/>
        </w:rPr>
        <w:t xml:space="preserve">Eurostat (no date e) </w:t>
      </w:r>
      <w:r w:rsidRPr="00AA66D0">
        <w:rPr>
          <w:i/>
          <w:iCs/>
          <w:noProof/>
        </w:rPr>
        <w:t>Statistics Main GDP aggregates per capita</w:t>
      </w:r>
      <w:r w:rsidRPr="00AA66D0">
        <w:rPr>
          <w:noProof/>
        </w:rPr>
        <w:t xml:space="preserve">, </w:t>
      </w:r>
      <w:r w:rsidRPr="00AA66D0">
        <w:rPr>
          <w:i/>
          <w:iCs/>
          <w:noProof/>
        </w:rPr>
        <w:t>Eurostat</w:t>
      </w:r>
      <w:r w:rsidRPr="00AA66D0">
        <w:rPr>
          <w:noProof/>
        </w:rPr>
        <w:t>. Available at: https://ec.europa.eu/eurostat/databrowser/view/NAMQ_10_PC/default/table?lang=en (Accessed: 12 June 2023).</w:t>
      </w:r>
    </w:p>
    <w:p w14:paraId="38C624D9" w14:textId="77777777" w:rsidR="00AA66D0" w:rsidRPr="00AA66D0" w:rsidRDefault="00AA66D0" w:rsidP="00AA66D0">
      <w:pPr>
        <w:widowControl w:val="0"/>
        <w:rPr>
          <w:noProof/>
        </w:rPr>
      </w:pPr>
      <w:r w:rsidRPr="00AA66D0">
        <w:rPr>
          <w:noProof/>
        </w:rPr>
        <w:t xml:space="preserve">Eurostat (no date f) </w:t>
      </w:r>
      <w:r w:rsidRPr="00AA66D0">
        <w:rPr>
          <w:i/>
          <w:iCs/>
          <w:noProof/>
        </w:rPr>
        <w:t>Statistics Production in construction - quarterly data</w:t>
      </w:r>
      <w:r w:rsidRPr="00AA66D0">
        <w:rPr>
          <w:noProof/>
        </w:rPr>
        <w:t xml:space="preserve">, </w:t>
      </w:r>
      <w:r w:rsidRPr="00AA66D0">
        <w:rPr>
          <w:i/>
          <w:iCs/>
          <w:noProof/>
        </w:rPr>
        <w:t>Eurostat</w:t>
      </w:r>
      <w:r w:rsidRPr="00AA66D0">
        <w:rPr>
          <w:noProof/>
        </w:rPr>
        <w:t>. Available at: https://ec.europa.eu/eurostat/databrowser/view/STS_COPR_Q/default/table?lang=en (Accessed: 12 June 2023).</w:t>
      </w:r>
    </w:p>
    <w:p w14:paraId="248066FC" w14:textId="77777777" w:rsidR="00AA66D0" w:rsidRPr="00AA66D0" w:rsidRDefault="00AA66D0" w:rsidP="00AA66D0">
      <w:pPr>
        <w:widowControl w:val="0"/>
        <w:rPr>
          <w:noProof/>
        </w:rPr>
      </w:pPr>
      <w:r w:rsidRPr="00AA66D0">
        <w:rPr>
          <w:noProof/>
        </w:rPr>
        <w:t xml:space="preserve">EuroStat (no date a) </w:t>
      </w:r>
      <w:r w:rsidRPr="00AA66D0">
        <w:rPr>
          <w:i/>
          <w:iCs/>
          <w:noProof/>
        </w:rPr>
        <w:t>Copyright notice and free re-use of data - Eurostat</w:t>
      </w:r>
      <w:r w:rsidRPr="00AA66D0">
        <w:rPr>
          <w:noProof/>
        </w:rPr>
        <w:t xml:space="preserve">, </w:t>
      </w:r>
      <w:r w:rsidRPr="00AA66D0">
        <w:rPr>
          <w:i/>
          <w:iCs/>
          <w:noProof/>
        </w:rPr>
        <w:t>EuroStat</w:t>
      </w:r>
      <w:r w:rsidRPr="00AA66D0">
        <w:rPr>
          <w:noProof/>
        </w:rPr>
        <w:t xml:space="preserve">. </w:t>
      </w:r>
      <w:r w:rsidRPr="00AA66D0">
        <w:rPr>
          <w:noProof/>
        </w:rPr>
        <w:lastRenderedPageBreak/>
        <w:t>Available at: https://ec.europa.eu/eurostat/about-us/policies/copyright (Accessed: 9 June 2023).</w:t>
      </w:r>
    </w:p>
    <w:p w14:paraId="6CFB9654" w14:textId="77777777" w:rsidR="00AA66D0" w:rsidRPr="00AA66D0" w:rsidRDefault="00AA66D0" w:rsidP="00AA66D0">
      <w:pPr>
        <w:widowControl w:val="0"/>
        <w:rPr>
          <w:noProof/>
        </w:rPr>
      </w:pPr>
      <w:r w:rsidRPr="00AA66D0">
        <w:rPr>
          <w:noProof/>
        </w:rPr>
        <w:t xml:space="preserve">EuroStat (no date b) </w:t>
      </w:r>
      <w:r w:rsidRPr="00AA66D0">
        <w:rPr>
          <w:i/>
          <w:iCs/>
          <w:noProof/>
        </w:rPr>
        <w:t>Short-term business statistics (sts)</w:t>
      </w:r>
      <w:r w:rsidRPr="00AA66D0">
        <w:rPr>
          <w:noProof/>
        </w:rPr>
        <w:t xml:space="preserve">, </w:t>
      </w:r>
      <w:r w:rsidRPr="00AA66D0">
        <w:rPr>
          <w:i/>
          <w:iCs/>
          <w:noProof/>
        </w:rPr>
        <w:t>EuroStat</w:t>
      </w:r>
      <w:r w:rsidRPr="00AA66D0">
        <w:rPr>
          <w:noProof/>
        </w:rPr>
        <w:t>. Available at: https://ec.europa.eu/eurostat/cache/metadata/en/sts_esms.htm#rel_policy1677061311663 (Accessed: 9 June 2023).</w:t>
      </w:r>
    </w:p>
    <w:p w14:paraId="0AC30AFB" w14:textId="77777777" w:rsidR="00AA66D0" w:rsidRPr="00AA66D0" w:rsidRDefault="00AA66D0" w:rsidP="00AA66D0">
      <w:pPr>
        <w:widowControl w:val="0"/>
        <w:rPr>
          <w:noProof/>
        </w:rPr>
      </w:pPr>
      <w:r w:rsidRPr="00AA66D0">
        <w:rPr>
          <w:noProof/>
        </w:rPr>
        <w:t xml:space="preserve">GeeksforGeeks (2022) </w:t>
      </w:r>
      <w:r w:rsidRPr="00AA66D0">
        <w:rPr>
          <w:i/>
          <w:iCs/>
          <w:noProof/>
        </w:rPr>
        <w:t>How to Perform a Shapiro-Wilk Test in Python - GeeksforGeeks</w:t>
      </w:r>
      <w:r w:rsidRPr="00AA66D0">
        <w:rPr>
          <w:noProof/>
        </w:rPr>
        <w:t>. Available at: https://www.geeksforgeeks.org/how-to-perform-a-shapiro-wilk-test-in-python/ (Accessed: 15 April 2023).</w:t>
      </w:r>
    </w:p>
    <w:p w14:paraId="7788F966" w14:textId="77777777" w:rsidR="00AA66D0" w:rsidRPr="00AA66D0" w:rsidRDefault="00AA66D0" w:rsidP="00AA66D0">
      <w:pPr>
        <w:widowControl w:val="0"/>
        <w:rPr>
          <w:noProof/>
        </w:rPr>
      </w:pPr>
      <w:r w:rsidRPr="00AA66D0">
        <w:rPr>
          <w:noProof/>
        </w:rPr>
        <w:t xml:space="preserve">GeeksforGeeks (no date a) </w:t>
      </w:r>
      <w:r w:rsidRPr="00AA66D0">
        <w:rPr>
          <w:i/>
          <w:iCs/>
          <w:noProof/>
        </w:rPr>
        <w:t>Difference between Pandas vs Numpy</w:t>
      </w:r>
      <w:r w:rsidRPr="00AA66D0">
        <w:rPr>
          <w:noProof/>
        </w:rPr>
        <w:t xml:space="preserve">, </w:t>
      </w:r>
      <w:r w:rsidRPr="00AA66D0">
        <w:rPr>
          <w:i/>
          <w:iCs/>
          <w:noProof/>
        </w:rPr>
        <w:t>GeeksforGeeks</w:t>
      </w:r>
      <w:r w:rsidRPr="00AA66D0">
        <w:rPr>
          <w:noProof/>
        </w:rPr>
        <w:t>. Available at: https://www.geeksforgeeks.org/difference-between-pandas-vs-numpy/.</w:t>
      </w:r>
    </w:p>
    <w:p w14:paraId="5CD4C36D" w14:textId="77777777" w:rsidR="00AA66D0" w:rsidRPr="00AA66D0" w:rsidRDefault="00AA66D0" w:rsidP="00AA66D0">
      <w:pPr>
        <w:widowControl w:val="0"/>
        <w:rPr>
          <w:noProof/>
        </w:rPr>
      </w:pPr>
      <w:r w:rsidRPr="00AA66D0">
        <w:rPr>
          <w:noProof/>
        </w:rPr>
        <w:t xml:space="preserve">GeeksforGeeks (no date b) </w:t>
      </w:r>
      <w:r w:rsidRPr="00AA66D0">
        <w:rPr>
          <w:i/>
          <w:iCs/>
          <w:noProof/>
        </w:rPr>
        <w:t>Friedman Test</w:t>
      </w:r>
      <w:r w:rsidRPr="00AA66D0">
        <w:rPr>
          <w:noProof/>
        </w:rPr>
        <w:t xml:space="preserve">, </w:t>
      </w:r>
      <w:r w:rsidRPr="00AA66D0">
        <w:rPr>
          <w:i/>
          <w:iCs/>
          <w:noProof/>
        </w:rPr>
        <w:t>GeeksforGeeks</w:t>
      </w:r>
      <w:r w:rsidRPr="00AA66D0">
        <w:rPr>
          <w:noProof/>
        </w:rPr>
        <w:t>. Available at: https://www.geeksforgeeks.org/friedman-test/ (Accessed: 13 June 2023).</w:t>
      </w:r>
    </w:p>
    <w:p w14:paraId="695A12B9" w14:textId="77777777" w:rsidR="00AA66D0" w:rsidRPr="00AA66D0" w:rsidRDefault="00AA66D0" w:rsidP="00AA66D0">
      <w:pPr>
        <w:widowControl w:val="0"/>
        <w:rPr>
          <w:noProof/>
        </w:rPr>
      </w:pPr>
      <w:r w:rsidRPr="00AA66D0">
        <w:rPr>
          <w:noProof/>
        </w:rPr>
        <w:t xml:space="preserve">GeeksforGeeks (no date c) </w:t>
      </w:r>
      <w:r w:rsidRPr="00AA66D0">
        <w:rPr>
          <w:i/>
          <w:iCs/>
          <w:noProof/>
        </w:rPr>
        <w:t>How to Conduct a Wilcoxon Signed-Rank Test in Python? - GeeksforGeeks</w:t>
      </w:r>
      <w:r w:rsidRPr="00AA66D0">
        <w:rPr>
          <w:noProof/>
        </w:rPr>
        <w:t xml:space="preserve">, </w:t>
      </w:r>
      <w:r w:rsidRPr="00AA66D0">
        <w:rPr>
          <w:i/>
          <w:iCs/>
          <w:noProof/>
        </w:rPr>
        <w:t>GeeksforGeeks</w:t>
      </w:r>
      <w:r w:rsidRPr="00AA66D0">
        <w:rPr>
          <w:noProof/>
        </w:rPr>
        <w:t>. Available at: https://www.geeksforgeeks.org/how-to-conduct-a-wilcoxon-signed-rank-test-in-python/ (Accessed: 13 June 2023).</w:t>
      </w:r>
    </w:p>
    <w:p w14:paraId="3F8D3326" w14:textId="77777777" w:rsidR="00AA66D0" w:rsidRPr="00AA66D0" w:rsidRDefault="00AA66D0" w:rsidP="00AA66D0">
      <w:pPr>
        <w:widowControl w:val="0"/>
        <w:rPr>
          <w:noProof/>
        </w:rPr>
      </w:pPr>
      <w:r w:rsidRPr="00AA66D0">
        <w:rPr>
          <w:noProof/>
        </w:rPr>
        <w:t xml:space="preserve">GeeksforGeeks (no date d) </w:t>
      </w:r>
      <w:r w:rsidRPr="00AA66D0">
        <w:rPr>
          <w:i/>
          <w:iCs/>
          <w:noProof/>
        </w:rPr>
        <w:t>How to Perform a Kruskal-Wallis Test in Python</w:t>
      </w:r>
      <w:r w:rsidRPr="00AA66D0">
        <w:rPr>
          <w:noProof/>
        </w:rPr>
        <w:t xml:space="preserve">, </w:t>
      </w:r>
      <w:r w:rsidRPr="00AA66D0">
        <w:rPr>
          <w:i/>
          <w:iCs/>
          <w:noProof/>
        </w:rPr>
        <w:t>GeeksforGeeks</w:t>
      </w:r>
      <w:r w:rsidRPr="00AA66D0">
        <w:rPr>
          <w:noProof/>
        </w:rPr>
        <w:t>. Available at: https://www.geeksforgeeks.org/how-to-perform-a-kruskal-wallis-test-in-python/ (Accessed: 13 June 2023).</w:t>
      </w:r>
    </w:p>
    <w:p w14:paraId="26F020E2" w14:textId="77777777" w:rsidR="00AA66D0" w:rsidRPr="00AA66D0" w:rsidRDefault="00AA66D0" w:rsidP="00AA66D0">
      <w:pPr>
        <w:widowControl w:val="0"/>
        <w:rPr>
          <w:noProof/>
        </w:rPr>
      </w:pPr>
      <w:r w:rsidRPr="00AA66D0">
        <w:rPr>
          <w:noProof/>
        </w:rPr>
        <w:t xml:space="preserve">Hariharan, K. (2020) </w:t>
      </w:r>
      <w:r w:rsidRPr="00AA66D0">
        <w:rPr>
          <w:i/>
          <w:iCs/>
          <w:noProof/>
        </w:rPr>
        <w:t xml:space="preserve">Time Series Forecasting — ARIMA vs Prophet </w:t>
      </w:r>
      <w:r w:rsidRPr="00AA66D0">
        <w:rPr>
          <w:noProof/>
        </w:rPr>
        <w:t xml:space="preserve">, </w:t>
      </w:r>
      <w:r w:rsidRPr="00AA66D0">
        <w:rPr>
          <w:i/>
          <w:iCs/>
          <w:noProof/>
        </w:rPr>
        <w:t>Medium</w:t>
      </w:r>
      <w:r w:rsidRPr="00AA66D0">
        <w:rPr>
          <w:noProof/>
        </w:rPr>
        <w:t>. Available at: https://medium.com/analytics-vidhya/time-series-forecasting-arima-vs-prophet-5015928e402a (Accessed: 14 June 2023).</w:t>
      </w:r>
    </w:p>
    <w:p w14:paraId="652A3D0A" w14:textId="77777777" w:rsidR="00AA66D0" w:rsidRPr="00AA66D0" w:rsidRDefault="00AA66D0" w:rsidP="00AA66D0">
      <w:pPr>
        <w:widowControl w:val="0"/>
        <w:rPr>
          <w:noProof/>
        </w:rPr>
      </w:pPr>
      <w:r w:rsidRPr="00AA66D0">
        <w:rPr>
          <w:noProof/>
        </w:rPr>
        <w:t xml:space="preserve">Hessing, T. (no date) </w:t>
      </w:r>
      <w:r w:rsidRPr="00AA66D0">
        <w:rPr>
          <w:i/>
          <w:iCs/>
          <w:noProof/>
        </w:rPr>
        <w:t>Friedman Non Parametric Hypothesis Test</w:t>
      </w:r>
      <w:r w:rsidRPr="00AA66D0">
        <w:rPr>
          <w:noProof/>
        </w:rPr>
        <w:t xml:space="preserve">, </w:t>
      </w:r>
      <w:r w:rsidRPr="00AA66D0">
        <w:rPr>
          <w:i/>
          <w:iCs/>
          <w:noProof/>
        </w:rPr>
        <w:t>Six Sigma Study Guide</w:t>
      </w:r>
      <w:r w:rsidRPr="00AA66D0">
        <w:rPr>
          <w:noProof/>
        </w:rPr>
        <w:t>. Available at: https://sixsigmastudyguide.com/friedman-non-parametric-hypothesis-test/ (Accessed: 13 June 2023).</w:t>
      </w:r>
    </w:p>
    <w:p w14:paraId="207498A7" w14:textId="77777777" w:rsidR="00AA66D0" w:rsidRPr="00AA66D0" w:rsidRDefault="00AA66D0" w:rsidP="00AA66D0">
      <w:pPr>
        <w:widowControl w:val="0"/>
        <w:rPr>
          <w:noProof/>
        </w:rPr>
      </w:pPr>
      <w:r w:rsidRPr="00AA66D0">
        <w:rPr>
          <w:noProof/>
        </w:rPr>
        <w:t xml:space="preserve">International Service Design Institute (no date) </w:t>
      </w:r>
      <w:r w:rsidRPr="00AA66D0">
        <w:rPr>
          <w:i/>
          <w:iCs/>
          <w:noProof/>
        </w:rPr>
        <w:t>Tufte’s 6 Principles for Graphical Integrity (Adopted for Service Design) - International Service Design Institute</w:t>
      </w:r>
      <w:r w:rsidRPr="00AA66D0">
        <w:rPr>
          <w:noProof/>
        </w:rPr>
        <w:t xml:space="preserve">, </w:t>
      </w:r>
      <w:r w:rsidRPr="00AA66D0">
        <w:rPr>
          <w:i/>
          <w:iCs/>
          <w:noProof/>
        </w:rPr>
        <w:t>International Service Design Institute</w:t>
      </w:r>
      <w:r w:rsidRPr="00AA66D0">
        <w:rPr>
          <w:noProof/>
        </w:rPr>
        <w:t>. Available at: https://internationalservicedesigninstitute.com/tuftes-6-principles-graphical-integrity-adopted-service-design/ (Accessed: 16 June 2023).</w:t>
      </w:r>
    </w:p>
    <w:p w14:paraId="34110759" w14:textId="77777777" w:rsidR="00AA66D0" w:rsidRPr="00AA66D0" w:rsidRDefault="00AA66D0" w:rsidP="00AA66D0">
      <w:pPr>
        <w:widowControl w:val="0"/>
        <w:rPr>
          <w:noProof/>
        </w:rPr>
      </w:pPr>
      <w:r w:rsidRPr="00AA66D0">
        <w:rPr>
          <w:noProof/>
        </w:rPr>
        <w:t xml:space="preserve">Karatas, G. (2023) </w:t>
      </w:r>
      <w:r w:rsidRPr="00AA66D0">
        <w:rPr>
          <w:i/>
          <w:iCs/>
          <w:noProof/>
        </w:rPr>
        <w:t>Beautiful Soup vs Scrapy: Which Should You Choose in 2023?</w:t>
      </w:r>
      <w:r w:rsidRPr="00AA66D0">
        <w:rPr>
          <w:noProof/>
        </w:rPr>
        <w:t xml:space="preserve">, </w:t>
      </w:r>
      <w:r w:rsidRPr="00AA66D0">
        <w:rPr>
          <w:i/>
          <w:iCs/>
          <w:noProof/>
        </w:rPr>
        <w:t>AI Multiple</w:t>
      </w:r>
      <w:r w:rsidRPr="00AA66D0">
        <w:rPr>
          <w:noProof/>
        </w:rPr>
        <w:t>. Available at: https://research.aimultiple.com/beautiful-soup-vs-scrapy/ (Accessed: 9 June 2023).</w:t>
      </w:r>
    </w:p>
    <w:p w14:paraId="0C53C284" w14:textId="77777777" w:rsidR="00AA66D0" w:rsidRPr="00AA66D0" w:rsidRDefault="00AA66D0" w:rsidP="00AA66D0">
      <w:pPr>
        <w:widowControl w:val="0"/>
        <w:rPr>
          <w:noProof/>
        </w:rPr>
      </w:pPr>
      <w:r w:rsidRPr="00AA66D0">
        <w:rPr>
          <w:noProof/>
        </w:rPr>
        <w:t xml:space="preserve">Koehrsen, W. (2018) </w:t>
      </w:r>
      <w:r w:rsidRPr="00AA66D0">
        <w:rPr>
          <w:i/>
          <w:iCs/>
          <w:noProof/>
        </w:rPr>
        <w:t>Hyperparameter Tuning the Random Forest in Python | by Will Koehrsen | Towards Data Science</w:t>
      </w:r>
      <w:r w:rsidRPr="00AA66D0">
        <w:rPr>
          <w:noProof/>
        </w:rPr>
        <w:t xml:space="preserve">, </w:t>
      </w:r>
      <w:r w:rsidRPr="00AA66D0">
        <w:rPr>
          <w:i/>
          <w:iCs/>
          <w:noProof/>
        </w:rPr>
        <w:t>Medium</w:t>
      </w:r>
      <w:r w:rsidRPr="00AA66D0">
        <w:rPr>
          <w:noProof/>
        </w:rPr>
        <w:t>. Available at: https://towardsdatascience.com/hyperparameter-tuning-the-random-forest-in-python-using-scikit-learn-28d2aa77dd74 (Accessed: 18 April 2023).</w:t>
      </w:r>
    </w:p>
    <w:p w14:paraId="045A0BFC" w14:textId="77777777" w:rsidR="00AA66D0" w:rsidRPr="00AA66D0" w:rsidRDefault="00AA66D0" w:rsidP="00AA66D0">
      <w:pPr>
        <w:widowControl w:val="0"/>
        <w:rPr>
          <w:noProof/>
        </w:rPr>
      </w:pPr>
      <w:r w:rsidRPr="00AA66D0">
        <w:rPr>
          <w:noProof/>
        </w:rPr>
        <w:t xml:space="preserve">Koehrsen, Wi. (2017) </w:t>
      </w:r>
      <w:r w:rsidRPr="00AA66D0">
        <w:rPr>
          <w:i/>
          <w:iCs/>
          <w:noProof/>
        </w:rPr>
        <w:t>Random Forest in Python. A Practical End-to-End Machine Learning… | by Will Koehrsen | Towards Data Science</w:t>
      </w:r>
      <w:r w:rsidRPr="00AA66D0">
        <w:rPr>
          <w:noProof/>
        </w:rPr>
        <w:t xml:space="preserve">, </w:t>
      </w:r>
      <w:r w:rsidRPr="00AA66D0">
        <w:rPr>
          <w:i/>
          <w:iCs/>
          <w:noProof/>
        </w:rPr>
        <w:t>Medium</w:t>
      </w:r>
      <w:r w:rsidRPr="00AA66D0">
        <w:rPr>
          <w:noProof/>
        </w:rPr>
        <w:t>. Available at: https://towardsdatascience.com/random-forest-in-python-24d0893d51c0 (Accessed: 13 June 2023).</w:t>
      </w:r>
    </w:p>
    <w:p w14:paraId="0D8A87B6" w14:textId="77777777" w:rsidR="00AA66D0" w:rsidRPr="00AA66D0" w:rsidRDefault="00AA66D0" w:rsidP="00AA66D0">
      <w:pPr>
        <w:widowControl w:val="0"/>
        <w:rPr>
          <w:noProof/>
        </w:rPr>
      </w:pPr>
      <w:r w:rsidRPr="00AA66D0">
        <w:rPr>
          <w:noProof/>
        </w:rPr>
        <w:t xml:space="preserve">Kumar, S. (2020) </w:t>
      </w:r>
      <w:r w:rsidRPr="00AA66D0">
        <w:rPr>
          <w:i/>
          <w:iCs/>
          <w:noProof/>
        </w:rPr>
        <w:t>7 Ways to Handle Missing Values in Machine Learning</w:t>
      </w:r>
      <w:r w:rsidRPr="00AA66D0">
        <w:rPr>
          <w:noProof/>
        </w:rPr>
        <w:t xml:space="preserve">, </w:t>
      </w:r>
      <w:r w:rsidRPr="00AA66D0">
        <w:rPr>
          <w:i/>
          <w:iCs/>
          <w:noProof/>
        </w:rPr>
        <w:t>Towards Data Science</w:t>
      </w:r>
      <w:r w:rsidRPr="00AA66D0">
        <w:rPr>
          <w:noProof/>
        </w:rPr>
        <w:t>. Available at: https://towardsdatascience.com/7-ways-to-handle-missing-values-in-machine-learning-1a6326adf79e.</w:t>
      </w:r>
    </w:p>
    <w:p w14:paraId="1684F755" w14:textId="77777777" w:rsidR="00AA66D0" w:rsidRPr="00AA66D0" w:rsidRDefault="00AA66D0" w:rsidP="00AA66D0">
      <w:pPr>
        <w:widowControl w:val="0"/>
        <w:rPr>
          <w:noProof/>
        </w:rPr>
      </w:pPr>
      <w:r w:rsidRPr="00AA66D0">
        <w:rPr>
          <w:noProof/>
        </w:rPr>
        <w:t xml:space="preserve">Lewinson, E. (2022) </w:t>
      </w:r>
      <w:r w:rsidRPr="00AA66D0">
        <w:rPr>
          <w:i/>
          <w:iCs/>
          <w:noProof/>
        </w:rPr>
        <w:t>Time Series DIY: Seasonal Decomposition</w:t>
      </w:r>
      <w:r w:rsidRPr="00AA66D0">
        <w:rPr>
          <w:noProof/>
        </w:rPr>
        <w:t xml:space="preserve">, </w:t>
      </w:r>
      <w:r w:rsidRPr="00AA66D0">
        <w:rPr>
          <w:i/>
          <w:iCs/>
          <w:noProof/>
        </w:rPr>
        <w:t>Towards Data Science</w:t>
      </w:r>
      <w:r w:rsidRPr="00AA66D0">
        <w:rPr>
          <w:noProof/>
        </w:rPr>
        <w:t>. Available at: https://towardsdatascience.com/time-series-diy-seasonal-decomposition-f0b469afed44 (Accessed: 14 June 2023).</w:t>
      </w:r>
    </w:p>
    <w:p w14:paraId="061143C9" w14:textId="77777777" w:rsidR="00AA66D0" w:rsidRPr="00AA66D0" w:rsidRDefault="00AA66D0" w:rsidP="00AA66D0">
      <w:pPr>
        <w:widowControl w:val="0"/>
        <w:rPr>
          <w:noProof/>
        </w:rPr>
      </w:pPr>
      <w:r w:rsidRPr="00AA66D0">
        <w:rPr>
          <w:noProof/>
        </w:rPr>
        <w:lastRenderedPageBreak/>
        <w:t xml:space="preserve">M, P. (2021) </w:t>
      </w:r>
      <w:r w:rsidRPr="00AA66D0">
        <w:rPr>
          <w:i/>
          <w:iCs/>
          <w:noProof/>
        </w:rPr>
        <w:t>End-to-End Introduction to Evaluating Regression Models</w:t>
      </w:r>
      <w:r w:rsidRPr="00AA66D0">
        <w:rPr>
          <w:noProof/>
        </w:rPr>
        <w:t xml:space="preserve">, </w:t>
      </w:r>
      <w:r w:rsidRPr="00AA66D0">
        <w:rPr>
          <w:i/>
          <w:iCs/>
          <w:noProof/>
        </w:rPr>
        <w:t>Analytics Vidhya</w:t>
      </w:r>
      <w:r w:rsidRPr="00AA66D0">
        <w:rPr>
          <w:noProof/>
        </w:rPr>
        <w:t>. Available at: https://www.analyticsvidhya.com/blog/2021/10/evaluation-metric-for-regression-models/.</w:t>
      </w:r>
    </w:p>
    <w:p w14:paraId="5F622992" w14:textId="77777777" w:rsidR="00AA66D0" w:rsidRPr="00AA66D0" w:rsidRDefault="00AA66D0" w:rsidP="00AA66D0">
      <w:pPr>
        <w:widowControl w:val="0"/>
        <w:rPr>
          <w:noProof/>
        </w:rPr>
      </w:pPr>
      <w:r w:rsidRPr="00AA66D0">
        <w:rPr>
          <w:noProof/>
        </w:rPr>
        <w:t xml:space="preserve">McQuaid, D. (2023a) </w:t>
      </w:r>
      <w:r w:rsidRPr="00AA66D0">
        <w:rPr>
          <w:i/>
          <w:iCs/>
          <w:noProof/>
        </w:rPr>
        <w:t>Combining Data in Pandas With merge(), .join(), and concat() – Real Python</w:t>
      </w:r>
      <w:r w:rsidRPr="00AA66D0">
        <w:rPr>
          <w:noProof/>
        </w:rPr>
        <w:t>. Available at: https://realpython.com/pandas-merge-join-and-concat/.</w:t>
      </w:r>
    </w:p>
    <w:p w14:paraId="53E19EAE" w14:textId="77777777" w:rsidR="00AA66D0" w:rsidRPr="00AA66D0" w:rsidRDefault="00AA66D0" w:rsidP="00AA66D0">
      <w:pPr>
        <w:widowControl w:val="0"/>
        <w:rPr>
          <w:noProof/>
        </w:rPr>
      </w:pPr>
      <w:r w:rsidRPr="00AA66D0">
        <w:rPr>
          <w:noProof/>
        </w:rPr>
        <w:t xml:space="preserve">McQuaid, D. (2023b) </w:t>
      </w:r>
      <w:r w:rsidRPr="00AA66D0">
        <w:rPr>
          <w:i/>
          <w:iCs/>
          <w:noProof/>
        </w:rPr>
        <w:t>Encoding Categorical Data</w:t>
      </w:r>
      <w:r w:rsidRPr="00AA66D0">
        <w:rPr>
          <w:noProof/>
        </w:rPr>
        <w:t>.</w:t>
      </w:r>
    </w:p>
    <w:p w14:paraId="11914E7C" w14:textId="77777777" w:rsidR="00AA66D0" w:rsidRPr="00AA66D0" w:rsidRDefault="00AA66D0" w:rsidP="00AA66D0">
      <w:pPr>
        <w:widowControl w:val="0"/>
        <w:rPr>
          <w:noProof/>
        </w:rPr>
      </w:pPr>
      <w:r w:rsidRPr="00AA66D0">
        <w:rPr>
          <w:noProof/>
        </w:rPr>
        <w:t xml:space="preserve">McQuaid, D. (2023c) </w:t>
      </w:r>
      <w:r w:rsidRPr="00AA66D0">
        <w:rPr>
          <w:i/>
          <w:iCs/>
          <w:noProof/>
        </w:rPr>
        <w:t>Handling Data with pandas DataFrame</w:t>
      </w:r>
      <w:r w:rsidRPr="00AA66D0">
        <w:rPr>
          <w:noProof/>
        </w:rPr>
        <w:t>.</w:t>
      </w:r>
    </w:p>
    <w:p w14:paraId="0E7C9349" w14:textId="77777777" w:rsidR="00AA66D0" w:rsidRPr="00AA66D0" w:rsidRDefault="00AA66D0" w:rsidP="00AA66D0">
      <w:pPr>
        <w:widowControl w:val="0"/>
        <w:rPr>
          <w:noProof/>
        </w:rPr>
      </w:pPr>
      <w:r w:rsidRPr="00AA66D0">
        <w:rPr>
          <w:noProof/>
        </w:rPr>
        <w:t xml:space="preserve">McQuinn, C. (2023) </w:t>
      </w:r>
      <w:r w:rsidRPr="00AA66D0">
        <w:rPr>
          <w:i/>
          <w:iCs/>
          <w:noProof/>
        </w:rPr>
        <w:t>Building homes in Dublin costs up to 30% more than in Europe due to ‘higher spec’, Government told – The Irish Times</w:t>
      </w:r>
      <w:r w:rsidRPr="00AA66D0">
        <w:rPr>
          <w:noProof/>
        </w:rPr>
        <w:t xml:space="preserve">, </w:t>
      </w:r>
      <w:r w:rsidRPr="00AA66D0">
        <w:rPr>
          <w:i/>
          <w:iCs/>
          <w:noProof/>
        </w:rPr>
        <w:t>The Irish Times</w:t>
      </w:r>
      <w:r w:rsidRPr="00AA66D0">
        <w:rPr>
          <w:noProof/>
        </w:rPr>
        <w:t>. Available at: https://www.irishtimes.com/ireland/housing-planning/2023/05/04/building-homes-in-dublin-costs-30-more-than-in-europe-due-to-higher-spec-government-told/ (Accessed: 13 June 2023).</w:t>
      </w:r>
    </w:p>
    <w:p w14:paraId="5C2B1FC0" w14:textId="77777777" w:rsidR="00AA66D0" w:rsidRPr="00AA66D0" w:rsidRDefault="00AA66D0" w:rsidP="00AA66D0">
      <w:pPr>
        <w:widowControl w:val="0"/>
        <w:rPr>
          <w:noProof/>
        </w:rPr>
      </w:pPr>
      <w:r w:rsidRPr="00AA66D0">
        <w:rPr>
          <w:noProof/>
        </w:rPr>
        <w:t xml:space="preserve">Mishra, S. (2020) </w:t>
      </w:r>
      <w:r w:rsidRPr="00AA66D0">
        <w:rPr>
          <w:i/>
          <w:iCs/>
          <w:noProof/>
        </w:rPr>
        <w:t>Methods for Normality Test with Application in Python</w:t>
      </w:r>
      <w:r w:rsidRPr="00AA66D0">
        <w:rPr>
          <w:noProof/>
        </w:rPr>
        <w:t xml:space="preserve">, </w:t>
      </w:r>
      <w:r w:rsidRPr="00AA66D0">
        <w:rPr>
          <w:i/>
          <w:iCs/>
          <w:noProof/>
        </w:rPr>
        <w:t>Towards Data Science</w:t>
      </w:r>
      <w:r w:rsidRPr="00AA66D0">
        <w:rPr>
          <w:noProof/>
        </w:rPr>
        <w:t>. Available at: https://towardsdatascience.com/methods-for-normality-test-with-application-in-python-bb91b49ed0f5.</w:t>
      </w:r>
    </w:p>
    <w:p w14:paraId="7D6DE67B" w14:textId="77777777" w:rsidR="00AA66D0" w:rsidRPr="00AA66D0" w:rsidRDefault="00AA66D0" w:rsidP="00AA66D0">
      <w:pPr>
        <w:widowControl w:val="0"/>
        <w:rPr>
          <w:noProof/>
        </w:rPr>
      </w:pPr>
      <w:r w:rsidRPr="00AA66D0">
        <w:rPr>
          <w:noProof/>
        </w:rPr>
        <w:t xml:space="preserve">Muthukrishnan, B. (2019) </w:t>
      </w:r>
      <w:r w:rsidRPr="00AA66D0">
        <w:rPr>
          <w:i/>
          <w:iCs/>
          <w:noProof/>
        </w:rPr>
        <w:t>Dashboard - interactive heatmap visualization using dash-plotly | by Balaji Muthukrishnan | Medium</w:t>
      </w:r>
      <w:r w:rsidRPr="00AA66D0">
        <w:rPr>
          <w:noProof/>
        </w:rPr>
        <w:t xml:space="preserve">, </w:t>
      </w:r>
      <w:r w:rsidRPr="00AA66D0">
        <w:rPr>
          <w:i/>
          <w:iCs/>
          <w:noProof/>
        </w:rPr>
        <w:t>Medium</w:t>
      </w:r>
      <w:r w:rsidRPr="00AA66D0">
        <w:rPr>
          <w:noProof/>
        </w:rPr>
        <w:t>. Available at: https://medium.com/@balajiciet/dashboard-interactive-heatmap-visualization-using-dash-plotly-6e69cf732e34 (Accessed: 16 June 2023).</w:t>
      </w:r>
    </w:p>
    <w:p w14:paraId="7C3005CD" w14:textId="77777777" w:rsidR="00AA66D0" w:rsidRPr="00AA66D0" w:rsidRDefault="00AA66D0" w:rsidP="00AA66D0">
      <w:pPr>
        <w:widowControl w:val="0"/>
        <w:rPr>
          <w:noProof/>
        </w:rPr>
      </w:pPr>
      <w:r w:rsidRPr="00AA66D0">
        <w:rPr>
          <w:noProof/>
        </w:rPr>
        <w:t xml:space="preserve">O’Carroll, L. (2023) </w:t>
      </w:r>
      <w:r w:rsidRPr="00AA66D0">
        <w:rPr>
          <w:i/>
          <w:iCs/>
          <w:noProof/>
        </w:rPr>
        <w:t>Brexit: UK construction costs ‘have risen much more steeply than EU’ | Brexit | The Guardian</w:t>
      </w:r>
      <w:r w:rsidRPr="00AA66D0">
        <w:rPr>
          <w:noProof/>
        </w:rPr>
        <w:t xml:space="preserve">, </w:t>
      </w:r>
      <w:r w:rsidRPr="00AA66D0">
        <w:rPr>
          <w:i/>
          <w:iCs/>
          <w:noProof/>
        </w:rPr>
        <w:t>The Guardian</w:t>
      </w:r>
      <w:r w:rsidRPr="00AA66D0">
        <w:rPr>
          <w:noProof/>
        </w:rPr>
        <w:t>. Available at: https://www.theguardian.com/politics/2023/jan/24/brexit-uk-construction-costs-eu (Accessed: 13 June 2023).</w:t>
      </w:r>
    </w:p>
    <w:p w14:paraId="595B72E5" w14:textId="77777777" w:rsidR="00AA66D0" w:rsidRPr="00AA66D0" w:rsidRDefault="00AA66D0" w:rsidP="00AA66D0">
      <w:pPr>
        <w:widowControl w:val="0"/>
        <w:rPr>
          <w:noProof/>
        </w:rPr>
      </w:pPr>
      <w:r w:rsidRPr="00AA66D0">
        <w:rPr>
          <w:noProof/>
        </w:rPr>
        <w:t xml:space="preserve">Omoniyi, T. (2022) </w:t>
      </w:r>
      <w:r w:rsidRPr="00AA66D0">
        <w:rPr>
          <w:i/>
          <w:iCs/>
          <w:noProof/>
        </w:rPr>
        <w:t>Reddit Sentiment Analysis</w:t>
      </w:r>
      <w:r w:rsidRPr="00AA66D0">
        <w:rPr>
          <w:noProof/>
        </w:rPr>
        <w:t xml:space="preserve">, </w:t>
      </w:r>
      <w:r w:rsidRPr="00AA66D0">
        <w:rPr>
          <w:i/>
          <w:iCs/>
          <w:noProof/>
        </w:rPr>
        <w:t>Medium</w:t>
      </w:r>
      <w:r w:rsidRPr="00AA66D0">
        <w:rPr>
          <w:noProof/>
        </w:rPr>
        <w:t>. Available at: https://medium.com/@kiddojazz/reddit-sentiment-analysis-f8a1a790124a (Accessed: 10 June 2023).</w:t>
      </w:r>
    </w:p>
    <w:p w14:paraId="2453AAE9" w14:textId="77777777" w:rsidR="00AA66D0" w:rsidRPr="00AA66D0" w:rsidRDefault="00AA66D0" w:rsidP="00AA66D0">
      <w:pPr>
        <w:widowControl w:val="0"/>
        <w:rPr>
          <w:noProof/>
        </w:rPr>
      </w:pPr>
      <w:r w:rsidRPr="00AA66D0">
        <w:rPr>
          <w:noProof/>
        </w:rPr>
        <w:t xml:space="preserve">Orac, R. (no date) </w:t>
      </w:r>
      <w:r w:rsidRPr="00AA66D0">
        <w:rPr>
          <w:i/>
          <w:iCs/>
          <w:noProof/>
        </w:rPr>
        <w:t>How to Speed Up and Save Memory in Your Python Code | by Roman Orac | Geek Culture | May, 2023 | Medium</w:t>
      </w:r>
      <w:r w:rsidRPr="00AA66D0">
        <w:rPr>
          <w:noProof/>
        </w:rPr>
        <w:t xml:space="preserve">, </w:t>
      </w:r>
      <w:r w:rsidRPr="00AA66D0">
        <w:rPr>
          <w:i/>
          <w:iCs/>
          <w:noProof/>
        </w:rPr>
        <w:t>Medium</w:t>
      </w:r>
      <w:r w:rsidRPr="00AA66D0">
        <w:rPr>
          <w:noProof/>
        </w:rPr>
        <w:t>. Available at: https://medium.com/geekculture/how-to-speed-up-and-save-memory-in-your-python-code-633325f009e9 (Accessed: 16 June 2023).</w:t>
      </w:r>
    </w:p>
    <w:p w14:paraId="38D07FD1" w14:textId="77777777" w:rsidR="00AA66D0" w:rsidRPr="00AA66D0" w:rsidRDefault="00AA66D0" w:rsidP="00AA66D0">
      <w:pPr>
        <w:widowControl w:val="0"/>
        <w:rPr>
          <w:noProof/>
        </w:rPr>
      </w:pPr>
      <w:r w:rsidRPr="00AA66D0">
        <w:rPr>
          <w:noProof/>
        </w:rPr>
        <w:t xml:space="preserve">Pandas (no date) </w:t>
      </w:r>
      <w:r w:rsidRPr="00AA66D0">
        <w:rPr>
          <w:i/>
          <w:iCs/>
          <w:noProof/>
        </w:rPr>
        <w:t>pandas.DataFrame.corr — pandas 2.0.2 documentation</w:t>
      </w:r>
      <w:r w:rsidRPr="00AA66D0">
        <w:rPr>
          <w:noProof/>
        </w:rPr>
        <w:t>. Available at: https://pandas.pydata.org/docs/reference/api/pandas.DataFrame.corr.html (Accessed: 13 June 2023).</w:t>
      </w:r>
    </w:p>
    <w:p w14:paraId="31C4403B" w14:textId="77777777" w:rsidR="00AA66D0" w:rsidRPr="00AA66D0" w:rsidRDefault="00AA66D0" w:rsidP="00AA66D0">
      <w:pPr>
        <w:widowControl w:val="0"/>
        <w:rPr>
          <w:noProof/>
        </w:rPr>
      </w:pPr>
      <w:r w:rsidRPr="00AA66D0">
        <w:rPr>
          <w:noProof/>
        </w:rPr>
        <w:t xml:space="preserve">Pawangfg (2020) </w:t>
      </w:r>
      <w:r w:rsidRPr="00AA66D0">
        <w:rPr>
          <w:i/>
          <w:iCs/>
          <w:noProof/>
        </w:rPr>
        <w:t>Mann and Whitney U test</w:t>
      </w:r>
      <w:r w:rsidRPr="00AA66D0">
        <w:rPr>
          <w:noProof/>
        </w:rPr>
        <w:t xml:space="preserve">, </w:t>
      </w:r>
      <w:r w:rsidRPr="00AA66D0">
        <w:rPr>
          <w:i/>
          <w:iCs/>
          <w:noProof/>
        </w:rPr>
        <w:t>GeeksforGeeks</w:t>
      </w:r>
      <w:r w:rsidRPr="00AA66D0">
        <w:rPr>
          <w:noProof/>
        </w:rPr>
        <w:t>. Available at: https://www.geeksforgeeks.org/mann-and-whitney-u-test/ (Accessed: 13 June 2023).</w:t>
      </w:r>
    </w:p>
    <w:p w14:paraId="50E0DFF7" w14:textId="77777777" w:rsidR="00AA66D0" w:rsidRPr="00AA66D0" w:rsidRDefault="00AA66D0" w:rsidP="00AA66D0">
      <w:pPr>
        <w:widowControl w:val="0"/>
        <w:rPr>
          <w:noProof/>
        </w:rPr>
      </w:pPr>
      <w:r w:rsidRPr="00AA66D0">
        <w:rPr>
          <w:noProof/>
        </w:rPr>
        <w:t xml:space="preserve">Perrier, R. (2021) </w:t>
      </w:r>
      <w:r w:rsidRPr="00AA66D0">
        <w:rPr>
          <w:i/>
          <w:iCs/>
          <w:noProof/>
        </w:rPr>
        <w:t>Magic Commands for Profiling in Jupyter Notebook | by Remi Perrier | Towards Data Science</w:t>
      </w:r>
      <w:r w:rsidRPr="00AA66D0">
        <w:rPr>
          <w:noProof/>
        </w:rPr>
        <w:t xml:space="preserve">, </w:t>
      </w:r>
      <w:r w:rsidRPr="00AA66D0">
        <w:rPr>
          <w:i/>
          <w:iCs/>
          <w:noProof/>
        </w:rPr>
        <w:t>Medium</w:t>
      </w:r>
      <w:r w:rsidRPr="00AA66D0">
        <w:rPr>
          <w:noProof/>
        </w:rPr>
        <w:t>. Available at: https://towardsdatascience.com/magic-commands-for-profiling-in-jupyter-notebook-d2ef00e29a63 (Accessed: 16 June 2023).</w:t>
      </w:r>
    </w:p>
    <w:p w14:paraId="5DFCD9F9" w14:textId="77777777" w:rsidR="00AA66D0" w:rsidRPr="00AA66D0" w:rsidRDefault="00AA66D0" w:rsidP="00AA66D0">
      <w:pPr>
        <w:widowControl w:val="0"/>
        <w:rPr>
          <w:noProof/>
        </w:rPr>
      </w:pPr>
      <w:r w:rsidRPr="00AA66D0">
        <w:rPr>
          <w:noProof/>
        </w:rPr>
        <w:t xml:space="preserve">Plotly (no date a) </w:t>
      </w:r>
      <w:r w:rsidRPr="00AA66D0">
        <w:rPr>
          <w:i/>
          <w:iCs/>
          <w:noProof/>
        </w:rPr>
        <w:t>A Minimal Dash App | Dash for Python Documentation | Plotly</w:t>
      </w:r>
      <w:r w:rsidRPr="00AA66D0">
        <w:rPr>
          <w:noProof/>
        </w:rPr>
        <w:t>. Available at: https://dash.plotly.com/minimal-app (Accessed: 16 June 2023).</w:t>
      </w:r>
    </w:p>
    <w:p w14:paraId="48431E17" w14:textId="77777777" w:rsidR="00AA66D0" w:rsidRPr="00AA66D0" w:rsidRDefault="00AA66D0" w:rsidP="00AA66D0">
      <w:pPr>
        <w:widowControl w:val="0"/>
        <w:rPr>
          <w:noProof/>
        </w:rPr>
      </w:pPr>
      <w:r w:rsidRPr="00AA66D0">
        <w:rPr>
          <w:noProof/>
        </w:rPr>
        <w:t xml:space="preserve">Plotly (no date b) </w:t>
      </w:r>
      <w:r w:rsidRPr="00AA66D0">
        <w:rPr>
          <w:i/>
          <w:iCs/>
          <w:noProof/>
        </w:rPr>
        <w:t>Box plots in Python</w:t>
      </w:r>
      <w:r w:rsidRPr="00AA66D0">
        <w:rPr>
          <w:noProof/>
        </w:rPr>
        <w:t>. Available at: https://plotly.com/python/box-plots/ (Accessed: 12 April 2023).</w:t>
      </w:r>
    </w:p>
    <w:p w14:paraId="51E64321" w14:textId="77777777" w:rsidR="00AA66D0" w:rsidRPr="00AA66D0" w:rsidRDefault="00AA66D0" w:rsidP="00AA66D0">
      <w:pPr>
        <w:widowControl w:val="0"/>
        <w:rPr>
          <w:noProof/>
        </w:rPr>
      </w:pPr>
      <w:r w:rsidRPr="00AA66D0">
        <w:rPr>
          <w:noProof/>
        </w:rPr>
        <w:t xml:space="preserve">Plotly (no date c) </w:t>
      </w:r>
      <w:r w:rsidRPr="00AA66D0">
        <w:rPr>
          <w:i/>
          <w:iCs/>
          <w:noProof/>
        </w:rPr>
        <w:t>Dash in 20 Minutes Tutorial | Dash for Python Documentation | Plotly</w:t>
      </w:r>
      <w:r w:rsidRPr="00AA66D0">
        <w:rPr>
          <w:noProof/>
        </w:rPr>
        <w:t xml:space="preserve">, </w:t>
      </w:r>
      <w:r w:rsidRPr="00AA66D0">
        <w:rPr>
          <w:i/>
          <w:iCs/>
          <w:noProof/>
        </w:rPr>
        <w:t>Plotly</w:t>
      </w:r>
      <w:r w:rsidRPr="00AA66D0">
        <w:rPr>
          <w:noProof/>
        </w:rPr>
        <w:t>. Available at: https://dash.plotly.com/tutorial (Accessed: 16 June 2023).</w:t>
      </w:r>
    </w:p>
    <w:p w14:paraId="09AA1C9D" w14:textId="77777777" w:rsidR="00AA66D0" w:rsidRPr="00AA66D0" w:rsidRDefault="00AA66D0" w:rsidP="00AA66D0">
      <w:pPr>
        <w:widowControl w:val="0"/>
        <w:rPr>
          <w:noProof/>
        </w:rPr>
      </w:pPr>
      <w:r w:rsidRPr="00AA66D0">
        <w:rPr>
          <w:noProof/>
        </w:rPr>
        <w:t xml:space="preserve">Plotly (no date d) </w:t>
      </w:r>
      <w:r w:rsidRPr="00AA66D0">
        <w:rPr>
          <w:i/>
          <w:iCs/>
          <w:noProof/>
        </w:rPr>
        <w:t>Plotly express in Python</w:t>
      </w:r>
      <w:r w:rsidRPr="00AA66D0">
        <w:rPr>
          <w:noProof/>
        </w:rPr>
        <w:t xml:space="preserve">, </w:t>
      </w:r>
      <w:r w:rsidRPr="00AA66D0">
        <w:rPr>
          <w:i/>
          <w:iCs/>
          <w:noProof/>
        </w:rPr>
        <w:t>Plotly</w:t>
      </w:r>
      <w:r w:rsidRPr="00AA66D0">
        <w:rPr>
          <w:noProof/>
        </w:rPr>
        <w:t xml:space="preserve">. Available at: </w:t>
      </w:r>
      <w:r w:rsidRPr="00AA66D0">
        <w:rPr>
          <w:noProof/>
        </w:rPr>
        <w:lastRenderedPageBreak/>
        <w:t>https://plotly.com/python/plotly-express/ (Accessed: 16 June 2023).</w:t>
      </w:r>
    </w:p>
    <w:p w14:paraId="5E185B6C" w14:textId="77777777" w:rsidR="00AA66D0" w:rsidRPr="00AA66D0" w:rsidRDefault="00AA66D0" w:rsidP="00AA66D0">
      <w:pPr>
        <w:widowControl w:val="0"/>
        <w:rPr>
          <w:noProof/>
        </w:rPr>
      </w:pPr>
      <w:r w:rsidRPr="00AA66D0">
        <w:rPr>
          <w:noProof/>
        </w:rPr>
        <w:t xml:space="preserve">Plotly (no date e) </w:t>
      </w:r>
      <w:r w:rsidRPr="00AA66D0">
        <w:rPr>
          <w:i/>
          <w:iCs/>
          <w:noProof/>
        </w:rPr>
        <w:t>Static image export in Python</w:t>
      </w:r>
      <w:r w:rsidRPr="00AA66D0">
        <w:rPr>
          <w:noProof/>
        </w:rPr>
        <w:t xml:space="preserve">, </w:t>
      </w:r>
      <w:r w:rsidRPr="00AA66D0">
        <w:rPr>
          <w:i/>
          <w:iCs/>
          <w:noProof/>
        </w:rPr>
        <w:t>Plotly</w:t>
      </w:r>
      <w:r w:rsidRPr="00AA66D0">
        <w:rPr>
          <w:noProof/>
        </w:rPr>
        <w:t>. Available at: https://plotly.com/python/static-image-export/ (Accessed: 16 June 2023).</w:t>
      </w:r>
    </w:p>
    <w:p w14:paraId="67781466" w14:textId="77777777" w:rsidR="00AA66D0" w:rsidRPr="00AA66D0" w:rsidRDefault="00AA66D0" w:rsidP="00AA66D0">
      <w:pPr>
        <w:widowControl w:val="0"/>
        <w:rPr>
          <w:noProof/>
        </w:rPr>
      </w:pPr>
      <w:r w:rsidRPr="00AA66D0">
        <w:rPr>
          <w:noProof/>
        </w:rPr>
        <w:t xml:space="preserve">Plotly (no date f) </w:t>
      </w:r>
      <w:r w:rsidRPr="00AA66D0">
        <w:rPr>
          <w:i/>
          <w:iCs/>
          <w:noProof/>
        </w:rPr>
        <w:t>Using Dash in Jupyter and Workspaces | Dash for Python Documentation | Plotly</w:t>
      </w:r>
      <w:r w:rsidRPr="00AA66D0">
        <w:rPr>
          <w:noProof/>
        </w:rPr>
        <w:t xml:space="preserve">, </w:t>
      </w:r>
      <w:r w:rsidRPr="00AA66D0">
        <w:rPr>
          <w:i/>
          <w:iCs/>
          <w:noProof/>
        </w:rPr>
        <w:t>Plotly</w:t>
      </w:r>
      <w:r w:rsidRPr="00AA66D0">
        <w:rPr>
          <w:noProof/>
        </w:rPr>
        <w:t>. Available at: https://dash.plotly.com/workspaces/using-dash-in-jupyter-and-workspaces (Accessed: 16 June 2023).</w:t>
      </w:r>
    </w:p>
    <w:p w14:paraId="04B388EA" w14:textId="77777777" w:rsidR="00AA66D0" w:rsidRPr="00AA66D0" w:rsidRDefault="00AA66D0" w:rsidP="00AA66D0">
      <w:pPr>
        <w:widowControl w:val="0"/>
        <w:rPr>
          <w:noProof/>
        </w:rPr>
      </w:pPr>
      <w:r w:rsidRPr="00AA66D0">
        <w:rPr>
          <w:noProof/>
        </w:rPr>
        <w:t xml:space="preserve">Portilla, J. M. (2018) </w:t>
      </w:r>
      <w:r w:rsidRPr="00AA66D0">
        <w:rPr>
          <w:i/>
          <w:iCs/>
          <w:noProof/>
        </w:rPr>
        <w:t>Using Python and Auto ARIMA to Forecast Seasonal Time Series | by Jose Marcial Portilla | Medium</w:t>
      </w:r>
      <w:r w:rsidRPr="00AA66D0">
        <w:rPr>
          <w:noProof/>
        </w:rPr>
        <w:t xml:space="preserve">, </w:t>
      </w:r>
      <w:r w:rsidRPr="00AA66D0">
        <w:rPr>
          <w:i/>
          <w:iCs/>
          <w:noProof/>
        </w:rPr>
        <w:t>Medium</w:t>
      </w:r>
      <w:r w:rsidRPr="00AA66D0">
        <w:rPr>
          <w:noProof/>
        </w:rPr>
        <w:t>. Available at: https://medium.com/@josemarcialportilla/using-python-and-auto-arima-to-forecast-seasonal-time-series-90877adff03c (Accessed: 14 June 2023).</w:t>
      </w:r>
    </w:p>
    <w:p w14:paraId="76983625" w14:textId="77777777" w:rsidR="00AA66D0" w:rsidRPr="00AA66D0" w:rsidRDefault="00AA66D0" w:rsidP="00AA66D0">
      <w:pPr>
        <w:widowControl w:val="0"/>
        <w:rPr>
          <w:noProof/>
        </w:rPr>
      </w:pPr>
      <w:r w:rsidRPr="00AA66D0">
        <w:rPr>
          <w:noProof/>
        </w:rPr>
        <w:t xml:space="preserve">Python for Data Science (no date) </w:t>
      </w:r>
      <w:r w:rsidRPr="00AA66D0">
        <w:rPr>
          <w:i/>
          <w:iCs/>
          <w:noProof/>
        </w:rPr>
        <w:t>Wilcoxon Sign-Ranked Test</w:t>
      </w:r>
      <w:r w:rsidRPr="00AA66D0">
        <w:rPr>
          <w:noProof/>
        </w:rPr>
        <w:t>. Available at: https://pythonfordatascienceorg.wordpress.com/wilcoxon-sign-ranked-test-python/ (Accessed: 13 June 2023).</w:t>
      </w:r>
    </w:p>
    <w:p w14:paraId="48623209" w14:textId="77777777" w:rsidR="00AA66D0" w:rsidRPr="00AA66D0" w:rsidRDefault="00AA66D0" w:rsidP="00AA66D0">
      <w:pPr>
        <w:widowControl w:val="0"/>
        <w:rPr>
          <w:noProof/>
        </w:rPr>
      </w:pPr>
      <w:r w:rsidRPr="00AA66D0">
        <w:rPr>
          <w:noProof/>
        </w:rPr>
        <w:t xml:space="preserve">Schröer, C., Kruse, F. and Gómez, J. M. (2021) ‘A systematic literature review on applying CRISP-DM process model’, </w:t>
      </w:r>
      <w:r w:rsidRPr="00AA66D0">
        <w:rPr>
          <w:i/>
          <w:iCs/>
          <w:noProof/>
        </w:rPr>
        <w:t>Procedia Computer Science</w:t>
      </w:r>
      <w:r w:rsidRPr="00AA66D0">
        <w:rPr>
          <w:noProof/>
        </w:rPr>
        <w:t>. Elsevier B.V., 181, pp. 526–534. doi: 10.1016/J.PROCS.2021.01.199.</w:t>
      </w:r>
    </w:p>
    <w:p w14:paraId="7A266233" w14:textId="77777777" w:rsidR="00AA66D0" w:rsidRPr="00AA66D0" w:rsidRDefault="00AA66D0" w:rsidP="00AA66D0">
      <w:pPr>
        <w:widowControl w:val="0"/>
        <w:rPr>
          <w:noProof/>
        </w:rPr>
      </w:pPr>
      <w:r w:rsidRPr="00AA66D0">
        <w:rPr>
          <w:noProof/>
        </w:rPr>
        <w:t xml:space="preserve">SciPy (no date a) </w:t>
      </w:r>
      <w:r w:rsidRPr="00AA66D0">
        <w:rPr>
          <w:i/>
          <w:iCs/>
          <w:noProof/>
        </w:rPr>
        <w:t>scipy.stats.kruskal — SciPy v1.10.1 Manual</w:t>
      </w:r>
      <w:r w:rsidRPr="00AA66D0">
        <w:rPr>
          <w:noProof/>
        </w:rPr>
        <w:t xml:space="preserve">, </w:t>
      </w:r>
      <w:r w:rsidRPr="00AA66D0">
        <w:rPr>
          <w:i/>
          <w:iCs/>
          <w:noProof/>
        </w:rPr>
        <w:t>SciPy</w:t>
      </w:r>
      <w:r w:rsidRPr="00AA66D0">
        <w:rPr>
          <w:noProof/>
        </w:rPr>
        <w:t>. Available at: https://docs.scipy.org/doc/scipy/reference/generated/scipy.stats.kruskal.html (Accessed: 13 June 2023).</w:t>
      </w:r>
    </w:p>
    <w:p w14:paraId="2D92440D" w14:textId="77777777" w:rsidR="00AA66D0" w:rsidRPr="00AA66D0" w:rsidRDefault="00AA66D0" w:rsidP="00AA66D0">
      <w:pPr>
        <w:widowControl w:val="0"/>
        <w:rPr>
          <w:noProof/>
        </w:rPr>
      </w:pPr>
      <w:r w:rsidRPr="00AA66D0">
        <w:rPr>
          <w:noProof/>
        </w:rPr>
        <w:t xml:space="preserve">SciPy (no date b) </w:t>
      </w:r>
      <w:r w:rsidRPr="00AA66D0">
        <w:rPr>
          <w:i/>
          <w:iCs/>
          <w:noProof/>
        </w:rPr>
        <w:t>scipy.stats.mannwhitneyu — SciPy v1.10.1 Manual</w:t>
      </w:r>
      <w:r w:rsidRPr="00AA66D0">
        <w:rPr>
          <w:noProof/>
        </w:rPr>
        <w:t>. Available at: https://docs.scipy.org/doc/scipy/reference/generated/scipy.stats.mannwhitneyu.html (Accessed: 13 June 2023).</w:t>
      </w:r>
    </w:p>
    <w:p w14:paraId="5F497492" w14:textId="77777777" w:rsidR="00AA66D0" w:rsidRPr="00AA66D0" w:rsidRDefault="00AA66D0" w:rsidP="00AA66D0">
      <w:pPr>
        <w:widowControl w:val="0"/>
        <w:rPr>
          <w:noProof/>
        </w:rPr>
      </w:pPr>
      <w:r w:rsidRPr="00AA66D0">
        <w:rPr>
          <w:noProof/>
        </w:rPr>
        <w:t xml:space="preserve">SciPy (no date c) </w:t>
      </w:r>
      <w:r w:rsidRPr="00AA66D0">
        <w:rPr>
          <w:i/>
          <w:iCs/>
          <w:noProof/>
        </w:rPr>
        <w:t>scipy.stats.wilcoxon — SciPy v1.10.1 Manual</w:t>
      </w:r>
      <w:r w:rsidRPr="00AA66D0">
        <w:rPr>
          <w:noProof/>
        </w:rPr>
        <w:t xml:space="preserve">, </w:t>
      </w:r>
      <w:r w:rsidRPr="00AA66D0">
        <w:rPr>
          <w:i/>
          <w:iCs/>
          <w:noProof/>
        </w:rPr>
        <w:t>SciPy</w:t>
      </w:r>
      <w:r w:rsidRPr="00AA66D0">
        <w:rPr>
          <w:noProof/>
        </w:rPr>
        <w:t>. Available at: https://docs.scipy.org/doc/scipy/reference/generated/scipy.stats.wilcoxon.html (Accessed: 13 June 2023).</w:t>
      </w:r>
    </w:p>
    <w:p w14:paraId="2009FAAE" w14:textId="77777777" w:rsidR="00AA66D0" w:rsidRPr="00AA66D0" w:rsidRDefault="00AA66D0" w:rsidP="00AA66D0">
      <w:pPr>
        <w:widowControl w:val="0"/>
        <w:rPr>
          <w:noProof/>
        </w:rPr>
      </w:pPr>
      <w:r w:rsidRPr="00AA66D0">
        <w:rPr>
          <w:noProof/>
        </w:rPr>
        <w:t xml:space="preserve">Selvaraj, N. (2022) </w:t>
      </w:r>
      <w:r w:rsidRPr="00AA66D0">
        <w:rPr>
          <w:i/>
          <w:iCs/>
          <w:noProof/>
        </w:rPr>
        <w:t>How to Perform Sentiment Analysis with Python? | 365 Data Science</w:t>
      </w:r>
      <w:r w:rsidRPr="00AA66D0">
        <w:rPr>
          <w:noProof/>
        </w:rPr>
        <w:t xml:space="preserve">, </w:t>
      </w:r>
      <w:r w:rsidRPr="00AA66D0">
        <w:rPr>
          <w:i/>
          <w:iCs/>
          <w:noProof/>
        </w:rPr>
        <w:t>365DataScience</w:t>
      </w:r>
      <w:r w:rsidRPr="00AA66D0">
        <w:rPr>
          <w:noProof/>
        </w:rPr>
        <w:t>. Available at: https://365datascience.com/tutorials/python-tutorials/sentiment-analysis-with-python/ (Accessed: 4 June 2023).</w:t>
      </w:r>
    </w:p>
    <w:p w14:paraId="39E29F6E" w14:textId="77777777" w:rsidR="00AA66D0" w:rsidRPr="00AA66D0" w:rsidRDefault="00AA66D0" w:rsidP="00AA66D0">
      <w:pPr>
        <w:widowControl w:val="0"/>
        <w:rPr>
          <w:noProof/>
        </w:rPr>
      </w:pPr>
      <w:r w:rsidRPr="00AA66D0">
        <w:rPr>
          <w:noProof/>
        </w:rPr>
        <w:t xml:space="preserve">Shaw, A. (no date) </w:t>
      </w:r>
      <w:r w:rsidRPr="00AA66D0">
        <w:rPr>
          <w:i/>
          <w:iCs/>
          <w:noProof/>
        </w:rPr>
        <w:t>Getting Started With Testing in Python – Real Python</w:t>
      </w:r>
      <w:r w:rsidRPr="00AA66D0">
        <w:rPr>
          <w:noProof/>
        </w:rPr>
        <w:t xml:space="preserve">, </w:t>
      </w:r>
      <w:r w:rsidRPr="00AA66D0">
        <w:rPr>
          <w:i/>
          <w:iCs/>
          <w:noProof/>
        </w:rPr>
        <w:t>Real Python</w:t>
      </w:r>
      <w:r w:rsidRPr="00AA66D0">
        <w:rPr>
          <w:noProof/>
        </w:rPr>
        <w:t>. Available at: https://realpython.com/python-testing/ (Accessed: 16 June 2023).</w:t>
      </w:r>
    </w:p>
    <w:p w14:paraId="460B1DF8" w14:textId="77777777" w:rsidR="00AA66D0" w:rsidRPr="00AA66D0" w:rsidRDefault="00AA66D0" w:rsidP="00AA66D0">
      <w:pPr>
        <w:widowControl w:val="0"/>
        <w:rPr>
          <w:noProof/>
        </w:rPr>
      </w:pPr>
      <w:r w:rsidRPr="00AA66D0">
        <w:rPr>
          <w:noProof/>
        </w:rPr>
        <w:t xml:space="preserve">Shivaji, D. (2021) </w:t>
      </w:r>
      <w:r w:rsidRPr="00AA66D0">
        <w:rPr>
          <w:i/>
          <w:iCs/>
          <w:noProof/>
        </w:rPr>
        <w:t>How to Scroll using Selenium in Python</w:t>
      </w:r>
      <w:r w:rsidRPr="00AA66D0">
        <w:rPr>
          <w:noProof/>
        </w:rPr>
        <w:t xml:space="preserve">, </w:t>
      </w:r>
      <w:r w:rsidRPr="00AA66D0">
        <w:rPr>
          <w:i/>
          <w:iCs/>
          <w:noProof/>
        </w:rPr>
        <w:t>Medium</w:t>
      </w:r>
      <w:r w:rsidRPr="00AA66D0">
        <w:rPr>
          <w:noProof/>
        </w:rPr>
        <w:t>. Available at: https://davidshivaji.medium.com/how-to-scroll-using-selenium-in-python-ad1eba1e9bca (Accessed: 9 June 2023).</w:t>
      </w:r>
    </w:p>
    <w:p w14:paraId="33899939" w14:textId="77777777" w:rsidR="00AA66D0" w:rsidRPr="00AA66D0" w:rsidRDefault="00AA66D0" w:rsidP="00AA66D0">
      <w:pPr>
        <w:widowControl w:val="0"/>
        <w:rPr>
          <w:noProof/>
        </w:rPr>
      </w:pPr>
      <w:r w:rsidRPr="00AA66D0">
        <w:rPr>
          <w:noProof/>
        </w:rPr>
        <w:t xml:space="preserve">Tam, A. (2022) </w:t>
      </w:r>
      <w:r w:rsidRPr="00AA66D0">
        <w:rPr>
          <w:i/>
          <w:iCs/>
          <w:noProof/>
        </w:rPr>
        <w:t xml:space="preserve">Profiling Python Code </w:t>
      </w:r>
      <w:r w:rsidRPr="00AA66D0">
        <w:rPr>
          <w:noProof/>
        </w:rPr>
        <w:t xml:space="preserve">, </w:t>
      </w:r>
      <w:r w:rsidRPr="00AA66D0">
        <w:rPr>
          <w:i/>
          <w:iCs/>
          <w:noProof/>
        </w:rPr>
        <w:t>MachineLearningMastery</w:t>
      </w:r>
      <w:r w:rsidRPr="00AA66D0">
        <w:rPr>
          <w:noProof/>
        </w:rPr>
        <w:t>. Available at: https://machinelearningmastery.com/profiling-python-code/ (Accessed: 16 June 2023).</w:t>
      </w:r>
    </w:p>
    <w:p w14:paraId="40C7E949" w14:textId="77777777" w:rsidR="00AA66D0" w:rsidRPr="00AA66D0" w:rsidRDefault="00AA66D0" w:rsidP="00AA66D0">
      <w:pPr>
        <w:widowControl w:val="0"/>
        <w:rPr>
          <w:noProof/>
        </w:rPr>
      </w:pPr>
      <w:r w:rsidRPr="00AA66D0">
        <w:rPr>
          <w:noProof/>
        </w:rPr>
        <w:t xml:space="preserve">The Housing Agency (2018) </w:t>
      </w:r>
      <w:r w:rsidRPr="00AA66D0">
        <w:rPr>
          <w:i/>
          <w:iCs/>
          <w:noProof/>
        </w:rPr>
        <w:t>Comparison of Residential Construction Costs in Ireland to other European Countries</w:t>
      </w:r>
      <w:r w:rsidRPr="00AA66D0">
        <w:rPr>
          <w:noProof/>
        </w:rPr>
        <w:t>. Dublin. Available at: www.housingagency.ie (Accessed: 12 June 2023).</w:t>
      </w:r>
    </w:p>
    <w:p w14:paraId="504D7D98" w14:textId="77777777" w:rsidR="00AA66D0" w:rsidRPr="00AA66D0" w:rsidRDefault="00AA66D0" w:rsidP="00AA66D0">
      <w:pPr>
        <w:widowControl w:val="0"/>
        <w:rPr>
          <w:noProof/>
        </w:rPr>
      </w:pPr>
      <w:r w:rsidRPr="00AA66D0">
        <w:rPr>
          <w:noProof/>
        </w:rPr>
        <w:t xml:space="preserve">Weiss, N. A. (2017) </w:t>
      </w:r>
      <w:r w:rsidRPr="00AA66D0">
        <w:rPr>
          <w:i/>
          <w:iCs/>
          <w:noProof/>
        </w:rPr>
        <w:t>Introductory Statistics</w:t>
      </w:r>
      <w:r w:rsidRPr="00AA66D0">
        <w:rPr>
          <w:noProof/>
        </w:rPr>
        <w:t>. 10th edn. Pearson Education.</w:t>
      </w:r>
    </w:p>
    <w:p w14:paraId="47D81586" w14:textId="77777777" w:rsidR="00AA66D0" w:rsidRPr="00AA66D0" w:rsidRDefault="00AA66D0" w:rsidP="00AA66D0">
      <w:pPr>
        <w:widowControl w:val="0"/>
        <w:rPr>
          <w:noProof/>
        </w:rPr>
      </w:pPr>
      <w:r w:rsidRPr="00AA66D0">
        <w:rPr>
          <w:noProof/>
        </w:rPr>
        <w:t xml:space="preserve">Whelan, K. (2014) ‘Ireland’s Economic Crisis: The Good, the Bad and the Ugly’, </w:t>
      </w:r>
      <w:r w:rsidRPr="00AA66D0">
        <w:rPr>
          <w:i/>
          <w:iCs/>
          <w:noProof/>
        </w:rPr>
        <w:t>Journal of Macroeconomics</w:t>
      </w:r>
      <w:r w:rsidRPr="00AA66D0">
        <w:rPr>
          <w:noProof/>
        </w:rPr>
        <w:t>. North-Holland, 39(PB), pp. 424–440. doi: 10.1016/J.JMACRO.2013.08.008.</w:t>
      </w:r>
    </w:p>
    <w:p w14:paraId="47BE7F56" w14:textId="77777777" w:rsidR="00AA66D0" w:rsidRPr="00AA66D0" w:rsidRDefault="00AA66D0" w:rsidP="00AA66D0">
      <w:pPr>
        <w:widowControl w:val="0"/>
        <w:rPr>
          <w:noProof/>
        </w:rPr>
      </w:pPr>
      <w:r w:rsidRPr="00AA66D0">
        <w:rPr>
          <w:noProof/>
        </w:rPr>
        <w:t xml:space="preserve">Wirth, R. and Hipp, J. (2000) ‘CRISP-DM: Towards a Standard Process Model for Data Mining’, </w:t>
      </w:r>
      <w:r w:rsidRPr="00AA66D0">
        <w:rPr>
          <w:i/>
          <w:iCs/>
          <w:noProof/>
        </w:rPr>
        <w:t>Proceedings of the 4th international conference on the practical applications of knowledge discovery and data mining</w:t>
      </w:r>
      <w:r w:rsidRPr="00AA66D0">
        <w:rPr>
          <w:noProof/>
        </w:rPr>
        <w:t>, 1.</w:t>
      </w:r>
    </w:p>
    <w:p w14:paraId="7227CEEB" w14:textId="77777777" w:rsidR="00AA66D0" w:rsidRPr="00AA66D0" w:rsidRDefault="00AA66D0" w:rsidP="00AA66D0">
      <w:pPr>
        <w:widowControl w:val="0"/>
        <w:rPr>
          <w:noProof/>
        </w:rPr>
      </w:pPr>
      <w:r w:rsidRPr="00AA66D0">
        <w:rPr>
          <w:noProof/>
        </w:rPr>
        <w:lastRenderedPageBreak/>
        <w:t xml:space="preserve">Zach (2020a) </w:t>
      </w:r>
      <w:r w:rsidRPr="00AA66D0">
        <w:rPr>
          <w:i/>
          <w:iCs/>
          <w:noProof/>
        </w:rPr>
        <w:t>How to Perform a Kruskal-Wallis Test in Python - Statology</w:t>
      </w:r>
      <w:r w:rsidRPr="00AA66D0">
        <w:rPr>
          <w:noProof/>
        </w:rPr>
        <w:t xml:space="preserve">, </w:t>
      </w:r>
      <w:r w:rsidRPr="00AA66D0">
        <w:rPr>
          <w:i/>
          <w:iCs/>
          <w:noProof/>
        </w:rPr>
        <w:t>Statology</w:t>
      </w:r>
      <w:r w:rsidRPr="00AA66D0">
        <w:rPr>
          <w:noProof/>
        </w:rPr>
        <w:t>. Available at: https://www.statology.org/kruskal-wallis-test-python/ (Accessed: 13 June 2023).</w:t>
      </w:r>
    </w:p>
    <w:p w14:paraId="7C3A14EA" w14:textId="77777777" w:rsidR="00AA66D0" w:rsidRPr="00AA66D0" w:rsidRDefault="00AA66D0" w:rsidP="00AA66D0">
      <w:pPr>
        <w:widowControl w:val="0"/>
        <w:rPr>
          <w:noProof/>
        </w:rPr>
      </w:pPr>
      <w:r w:rsidRPr="00AA66D0">
        <w:rPr>
          <w:noProof/>
        </w:rPr>
        <w:t xml:space="preserve">Zach (2020b) </w:t>
      </w:r>
      <w:r w:rsidRPr="00AA66D0">
        <w:rPr>
          <w:i/>
          <w:iCs/>
          <w:noProof/>
        </w:rPr>
        <w:t>How to Perform the Friedman Test in Python</w:t>
      </w:r>
      <w:r w:rsidRPr="00AA66D0">
        <w:rPr>
          <w:noProof/>
        </w:rPr>
        <w:t xml:space="preserve">, </w:t>
      </w:r>
      <w:r w:rsidRPr="00AA66D0">
        <w:rPr>
          <w:i/>
          <w:iCs/>
          <w:noProof/>
        </w:rPr>
        <w:t>Statology</w:t>
      </w:r>
      <w:r w:rsidRPr="00AA66D0">
        <w:rPr>
          <w:noProof/>
        </w:rPr>
        <w:t>. Available at: https://www.statology.org/friedman-test-python/ (Accessed: 13 June 2023).</w:t>
      </w:r>
    </w:p>
    <w:p w14:paraId="5B414579" w14:textId="77777777" w:rsidR="00AA66D0" w:rsidRPr="00AA66D0" w:rsidRDefault="00AA66D0" w:rsidP="00AA66D0">
      <w:pPr>
        <w:widowControl w:val="0"/>
        <w:rPr>
          <w:noProof/>
        </w:rPr>
      </w:pPr>
      <w:r w:rsidRPr="00AA66D0">
        <w:rPr>
          <w:noProof/>
        </w:rPr>
        <w:t xml:space="preserve">Zafra, M. F. (2019) </w:t>
      </w:r>
      <w:r w:rsidRPr="00AA66D0">
        <w:rPr>
          <w:i/>
          <w:iCs/>
          <w:noProof/>
        </w:rPr>
        <w:t>Web Scraping news articles in Python</w:t>
      </w:r>
      <w:r w:rsidRPr="00AA66D0">
        <w:rPr>
          <w:noProof/>
        </w:rPr>
        <w:t xml:space="preserve">, </w:t>
      </w:r>
      <w:r w:rsidRPr="00AA66D0">
        <w:rPr>
          <w:i/>
          <w:iCs/>
          <w:noProof/>
        </w:rPr>
        <w:t>Medium</w:t>
      </w:r>
      <w:r w:rsidRPr="00AA66D0">
        <w:rPr>
          <w:noProof/>
        </w:rPr>
        <w:t>. Available at: https://towardsdatascience.com/web-scraping-news-articles-in-python-9dd605799558 (Accessed: 9 June 2023).</w:t>
      </w:r>
    </w:p>
    <w:p w14:paraId="012E5CA8" w14:textId="2634B4F7" w:rsidR="00F7322B" w:rsidRPr="00CB66FC" w:rsidRDefault="00AA66D0" w:rsidP="00CB66FC">
      <w:pPr>
        <w:rPr>
          <w:b/>
          <w:bCs/>
        </w:rPr>
      </w:pPr>
      <w:r>
        <w:rPr>
          <w:b/>
          <w:bCs/>
        </w:rPr>
        <w:fldChar w:fldCharType="end"/>
      </w:r>
    </w:p>
    <w:bookmarkEnd w:id="0"/>
    <w:p w14:paraId="430CF586" w14:textId="71E6497E" w:rsidR="00F7322B" w:rsidRPr="00F7322B" w:rsidRDefault="00F7322B" w:rsidP="00CE68B9">
      <w:pPr>
        <w:rPr>
          <w:iCs/>
        </w:rPr>
      </w:pPr>
    </w:p>
    <w:sectPr w:rsidR="00F7322B" w:rsidRPr="00F7322B" w:rsidSect="00BC4DD3">
      <w:pgSz w:w="11907" w:h="16840"/>
      <w:pgMar w:top="1440" w:right="1440" w:bottom="1440"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D224E" w14:textId="77777777" w:rsidR="00857F98" w:rsidRDefault="00857F98" w:rsidP="00CE68B9">
      <w:r>
        <w:separator/>
      </w:r>
    </w:p>
  </w:endnote>
  <w:endnote w:type="continuationSeparator" w:id="0">
    <w:p w14:paraId="12B71B8B" w14:textId="77777777" w:rsidR="00857F98" w:rsidRDefault="00857F98" w:rsidP="00CE68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1142389"/>
      <w:docPartObj>
        <w:docPartGallery w:val="Page Numbers (Bottom of Page)"/>
        <w:docPartUnique/>
      </w:docPartObj>
    </w:sdtPr>
    <w:sdtContent>
      <w:p w14:paraId="7E60095A" w14:textId="121E38AD" w:rsidR="00497A2F" w:rsidRDefault="00497A2F">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17C53AC6" w14:textId="77777777" w:rsidR="00676C7B" w:rsidRDefault="00676C7B" w:rsidP="00CE68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483A5" w14:textId="77777777" w:rsidR="00857F98" w:rsidRDefault="00857F98" w:rsidP="00CE68B9">
      <w:r>
        <w:separator/>
      </w:r>
    </w:p>
  </w:footnote>
  <w:footnote w:type="continuationSeparator" w:id="0">
    <w:p w14:paraId="13378AC7" w14:textId="77777777" w:rsidR="00857F98" w:rsidRDefault="00857F98" w:rsidP="00CE68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1552E"/>
    <w:multiLevelType w:val="hybridMultilevel"/>
    <w:tmpl w:val="306E47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7057F1C"/>
    <w:multiLevelType w:val="multilevel"/>
    <w:tmpl w:val="ED8CB346"/>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23871FF6"/>
    <w:multiLevelType w:val="multilevel"/>
    <w:tmpl w:val="ED8CB346"/>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280573E2"/>
    <w:multiLevelType w:val="multilevel"/>
    <w:tmpl w:val="ED8CB346"/>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 w15:restartNumberingAfterBreak="0">
    <w:nsid w:val="2B34364A"/>
    <w:multiLevelType w:val="hybridMultilevel"/>
    <w:tmpl w:val="E12CF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6C6284"/>
    <w:multiLevelType w:val="multilevel"/>
    <w:tmpl w:val="6D221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5F37726"/>
    <w:multiLevelType w:val="hybridMultilevel"/>
    <w:tmpl w:val="5CA8F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A367B38"/>
    <w:multiLevelType w:val="multilevel"/>
    <w:tmpl w:val="CCA8DAE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8" w15:restartNumberingAfterBreak="0">
    <w:nsid w:val="3E684DF4"/>
    <w:multiLevelType w:val="multilevel"/>
    <w:tmpl w:val="ED8CB346"/>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15:restartNumberingAfterBreak="0">
    <w:nsid w:val="3EDE00A5"/>
    <w:multiLevelType w:val="multilevel"/>
    <w:tmpl w:val="F61C5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F0E3248"/>
    <w:multiLevelType w:val="hybridMultilevel"/>
    <w:tmpl w:val="6234CC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D322A81"/>
    <w:multiLevelType w:val="multilevel"/>
    <w:tmpl w:val="86F6F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F275ADC"/>
    <w:multiLevelType w:val="multilevel"/>
    <w:tmpl w:val="DEBEB098"/>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13" w15:restartNumberingAfterBreak="0">
    <w:nsid w:val="578A08C0"/>
    <w:multiLevelType w:val="multilevel"/>
    <w:tmpl w:val="ED8CB346"/>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58F57DB2"/>
    <w:multiLevelType w:val="hybridMultilevel"/>
    <w:tmpl w:val="ACF829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EC440BF"/>
    <w:multiLevelType w:val="multilevel"/>
    <w:tmpl w:val="ED8CB346"/>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6" w15:restartNumberingAfterBreak="0">
    <w:nsid w:val="652F0554"/>
    <w:multiLevelType w:val="multilevel"/>
    <w:tmpl w:val="14242CA4"/>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pStyle w:val="Heading5"/>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9164A90"/>
    <w:multiLevelType w:val="hybridMultilevel"/>
    <w:tmpl w:val="CE0AFD60"/>
    <w:lvl w:ilvl="0" w:tplc="D428B9F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9F520FB"/>
    <w:multiLevelType w:val="hybridMultilevel"/>
    <w:tmpl w:val="05B2BA80"/>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19" w15:restartNumberingAfterBreak="0">
    <w:nsid w:val="70E714F4"/>
    <w:multiLevelType w:val="multilevel"/>
    <w:tmpl w:val="2C949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0F40F50"/>
    <w:multiLevelType w:val="multilevel"/>
    <w:tmpl w:val="4ED6DC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7944771"/>
    <w:multiLevelType w:val="multilevel"/>
    <w:tmpl w:val="E6640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C39699A"/>
    <w:multiLevelType w:val="multilevel"/>
    <w:tmpl w:val="10828F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22097332">
    <w:abstractNumId w:val="12"/>
  </w:num>
  <w:num w:numId="2" w16cid:durableId="1661692477">
    <w:abstractNumId w:val="17"/>
  </w:num>
  <w:num w:numId="3" w16cid:durableId="616377635">
    <w:abstractNumId w:val="16"/>
  </w:num>
  <w:num w:numId="4" w16cid:durableId="1775858033">
    <w:abstractNumId w:val="14"/>
  </w:num>
  <w:num w:numId="5" w16cid:durableId="1736199593">
    <w:abstractNumId w:val="20"/>
  </w:num>
  <w:num w:numId="6" w16cid:durableId="1983075343">
    <w:abstractNumId w:val="22"/>
  </w:num>
  <w:num w:numId="7" w16cid:durableId="1788154620">
    <w:abstractNumId w:val="11"/>
  </w:num>
  <w:num w:numId="8" w16cid:durableId="39601087">
    <w:abstractNumId w:val="6"/>
  </w:num>
  <w:num w:numId="9" w16cid:durableId="1194463591">
    <w:abstractNumId w:val="10"/>
  </w:num>
  <w:num w:numId="10" w16cid:durableId="1213344424">
    <w:abstractNumId w:val="21"/>
  </w:num>
  <w:num w:numId="11" w16cid:durableId="812451492">
    <w:abstractNumId w:val="19"/>
  </w:num>
  <w:num w:numId="12" w16cid:durableId="1736469726">
    <w:abstractNumId w:val="5"/>
  </w:num>
  <w:num w:numId="13" w16cid:durableId="1194538242">
    <w:abstractNumId w:val="9"/>
  </w:num>
  <w:num w:numId="14" w16cid:durableId="634024584">
    <w:abstractNumId w:val="4"/>
  </w:num>
  <w:num w:numId="15" w16cid:durableId="10612532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01983145">
    <w:abstractNumId w:val="18"/>
  </w:num>
  <w:num w:numId="17" w16cid:durableId="97683307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90874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08498279">
    <w:abstractNumId w:val="3"/>
  </w:num>
  <w:num w:numId="20" w16cid:durableId="1150949614">
    <w:abstractNumId w:val="7"/>
  </w:num>
  <w:num w:numId="21" w16cid:durableId="60562620">
    <w:abstractNumId w:val="0"/>
  </w:num>
  <w:num w:numId="22" w16cid:durableId="299966605">
    <w:abstractNumId w:val="15"/>
  </w:num>
  <w:num w:numId="23" w16cid:durableId="1136871564">
    <w:abstractNumId w:val="13"/>
  </w:num>
  <w:num w:numId="24" w16cid:durableId="2109158077">
    <w:abstractNumId w:val="8"/>
  </w:num>
  <w:num w:numId="25" w16cid:durableId="773791452">
    <w:abstractNumId w:val="2"/>
  </w:num>
  <w:num w:numId="26" w16cid:durableId="4285058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4716"/>
    <w:rsid w:val="00030BF2"/>
    <w:rsid w:val="00032820"/>
    <w:rsid w:val="00032D41"/>
    <w:rsid w:val="00042B30"/>
    <w:rsid w:val="00043245"/>
    <w:rsid w:val="00043886"/>
    <w:rsid w:val="00050F13"/>
    <w:rsid w:val="00053557"/>
    <w:rsid w:val="00055058"/>
    <w:rsid w:val="000572AE"/>
    <w:rsid w:val="00070D9C"/>
    <w:rsid w:val="0009262A"/>
    <w:rsid w:val="000A3C3C"/>
    <w:rsid w:val="000B3781"/>
    <w:rsid w:val="000D45EA"/>
    <w:rsid w:val="000D507C"/>
    <w:rsid w:val="00102231"/>
    <w:rsid w:val="00105563"/>
    <w:rsid w:val="00134716"/>
    <w:rsid w:val="00152C6E"/>
    <w:rsid w:val="00162193"/>
    <w:rsid w:val="001622C6"/>
    <w:rsid w:val="00163032"/>
    <w:rsid w:val="00175384"/>
    <w:rsid w:val="00183F3F"/>
    <w:rsid w:val="00184758"/>
    <w:rsid w:val="00187F97"/>
    <w:rsid w:val="001907F4"/>
    <w:rsid w:val="001916D7"/>
    <w:rsid w:val="001B4D6C"/>
    <w:rsid w:val="001B59F9"/>
    <w:rsid w:val="001B6666"/>
    <w:rsid w:val="001F13F7"/>
    <w:rsid w:val="001F45DC"/>
    <w:rsid w:val="001F6B91"/>
    <w:rsid w:val="002010D9"/>
    <w:rsid w:val="00205CC5"/>
    <w:rsid w:val="00207732"/>
    <w:rsid w:val="0021245D"/>
    <w:rsid w:val="0022734B"/>
    <w:rsid w:val="00253B33"/>
    <w:rsid w:val="0026456B"/>
    <w:rsid w:val="002667B1"/>
    <w:rsid w:val="00271C3B"/>
    <w:rsid w:val="0028128A"/>
    <w:rsid w:val="00283624"/>
    <w:rsid w:val="00287217"/>
    <w:rsid w:val="00293469"/>
    <w:rsid w:val="002A011D"/>
    <w:rsid w:val="002A29E9"/>
    <w:rsid w:val="002B7BAB"/>
    <w:rsid w:val="002D08B9"/>
    <w:rsid w:val="002F2AA9"/>
    <w:rsid w:val="002F5390"/>
    <w:rsid w:val="002F6820"/>
    <w:rsid w:val="00310096"/>
    <w:rsid w:val="003113C5"/>
    <w:rsid w:val="00312C06"/>
    <w:rsid w:val="00321B86"/>
    <w:rsid w:val="00344A5C"/>
    <w:rsid w:val="0035280F"/>
    <w:rsid w:val="00372D6E"/>
    <w:rsid w:val="00382BA0"/>
    <w:rsid w:val="00384FA8"/>
    <w:rsid w:val="003C3F48"/>
    <w:rsid w:val="003E7E12"/>
    <w:rsid w:val="004070C5"/>
    <w:rsid w:val="00432199"/>
    <w:rsid w:val="004353C5"/>
    <w:rsid w:val="00443661"/>
    <w:rsid w:val="00451DD5"/>
    <w:rsid w:val="00461D72"/>
    <w:rsid w:val="004918F2"/>
    <w:rsid w:val="0049347B"/>
    <w:rsid w:val="0049429B"/>
    <w:rsid w:val="00494775"/>
    <w:rsid w:val="00497A2F"/>
    <w:rsid w:val="004B79AE"/>
    <w:rsid w:val="004D3EF5"/>
    <w:rsid w:val="004E0C78"/>
    <w:rsid w:val="004F69AD"/>
    <w:rsid w:val="0051300A"/>
    <w:rsid w:val="00524333"/>
    <w:rsid w:val="00530779"/>
    <w:rsid w:val="00533E37"/>
    <w:rsid w:val="00584DA9"/>
    <w:rsid w:val="00584F2A"/>
    <w:rsid w:val="005A4557"/>
    <w:rsid w:val="005A4BCE"/>
    <w:rsid w:val="005A6415"/>
    <w:rsid w:val="005A6B25"/>
    <w:rsid w:val="005B4FAF"/>
    <w:rsid w:val="005E4187"/>
    <w:rsid w:val="005E46F5"/>
    <w:rsid w:val="005E6704"/>
    <w:rsid w:val="005E7719"/>
    <w:rsid w:val="005F3F14"/>
    <w:rsid w:val="00601447"/>
    <w:rsid w:val="00602AA4"/>
    <w:rsid w:val="00604179"/>
    <w:rsid w:val="00616B7F"/>
    <w:rsid w:val="006175B5"/>
    <w:rsid w:val="00621C44"/>
    <w:rsid w:val="00632144"/>
    <w:rsid w:val="00634203"/>
    <w:rsid w:val="006506A3"/>
    <w:rsid w:val="006600A5"/>
    <w:rsid w:val="00661B2A"/>
    <w:rsid w:val="00663632"/>
    <w:rsid w:val="00676C7B"/>
    <w:rsid w:val="00683FF7"/>
    <w:rsid w:val="00697D2A"/>
    <w:rsid w:val="006B00A2"/>
    <w:rsid w:val="006B46E7"/>
    <w:rsid w:val="006B5A75"/>
    <w:rsid w:val="006D3E24"/>
    <w:rsid w:val="006E7170"/>
    <w:rsid w:val="00734E2D"/>
    <w:rsid w:val="00740F4F"/>
    <w:rsid w:val="00745DD7"/>
    <w:rsid w:val="00767619"/>
    <w:rsid w:val="007917BC"/>
    <w:rsid w:val="007A6CCA"/>
    <w:rsid w:val="007B339C"/>
    <w:rsid w:val="007B58B2"/>
    <w:rsid w:val="007C3BAD"/>
    <w:rsid w:val="007D2E3D"/>
    <w:rsid w:val="007E6722"/>
    <w:rsid w:val="007E6E35"/>
    <w:rsid w:val="007F38FD"/>
    <w:rsid w:val="007F7C2D"/>
    <w:rsid w:val="0082161B"/>
    <w:rsid w:val="00824FC4"/>
    <w:rsid w:val="00830917"/>
    <w:rsid w:val="0083330F"/>
    <w:rsid w:val="00833BC4"/>
    <w:rsid w:val="00840027"/>
    <w:rsid w:val="00840DDA"/>
    <w:rsid w:val="008421D6"/>
    <w:rsid w:val="008425CB"/>
    <w:rsid w:val="00856038"/>
    <w:rsid w:val="00857F98"/>
    <w:rsid w:val="008879C9"/>
    <w:rsid w:val="008967A9"/>
    <w:rsid w:val="008B054E"/>
    <w:rsid w:val="008C0FDD"/>
    <w:rsid w:val="008C1829"/>
    <w:rsid w:val="008C1FCB"/>
    <w:rsid w:val="008C5735"/>
    <w:rsid w:val="008D396D"/>
    <w:rsid w:val="008D5C42"/>
    <w:rsid w:val="008D759B"/>
    <w:rsid w:val="008E01E1"/>
    <w:rsid w:val="008E0862"/>
    <w:rsid w:val="008E535D"/>
    <w:rsid w:val="008E5ABA"/>
    <w:rsid w:val="008F2F89"/>
    <w:rsid w:val="008F6877"/>
    <w:rsid w:val="00906730"/>
    <w:rsid w:val="0091304C"/>
    <w:rsid w:val="0091347F"/>
    <w:rsid w:val="009338C3"/>
    <w:rsid w:val="009405D3"/>
    <w:rsid w:val="0094414E"/>
    <w:rsid w:val="0095224D"/>
    <w:rsid w:val="00966FEF"/>
    <w:rsid w:val="00974742"/>
    <w:rsid w:val="00980D65"/>
    <w:rsid w:val="00985184"/>
    <w:rsid w:val="0098588D"/>
    <w:rsid w:val="0098798C"/>
    <w:rsid w:val="009A50F3"/>
    <w:rsid w:val="009A5E96"/>
    <w:rsid w:val="009B5668"/>
    <w:rsid w:val="009C04B3"/>
    <w:rsid w:val="009C1E79"/>
    <w:rsid w:val="009C4F5B"/>
    <w:rsid w:val="009C706F"/>
    <w:rsid w:val="009C7A46"/>
    <w:rsid w:val="009C7D6E"/>
    <w:rsid w:val="009D0C6A"/>
    <w:rsid w:val="009E4661"/>
    <w:rsid w:val="009E6CCE"/>
    <w:rsid w:val="00A03CF5"/>
    <w:rsid w:val="00A139AC"/>
    <w:rsid w:val="00A309C3"/>
    <w:rsid w:val="00A32F12"/>
    <w:rsid w:val="00A42DCE"/>
    <w:rsid w:val="00A51F9C"/>
    <w:rsid w:val="00A601A2"/>
    <w:rsid w:val="00A60945"/>
    <w:rsid w:val="00A65A68"/>
    <w:rsid w:val="00AA66D0"/>
    <w:rsid w:val="00AA790F"/>
    <w:rsid w:val="00AB15E8"/>
    <w:rsid w:val="00AC1AF8"/>
    <w:rsid w:val="00AD2F29"/>
    <w:rsid w:val="00AD789F"/>
    <w:rsid w:val="00AE0DAB"/>
    <w:rsid w:val="00AE681F"/>
    <w:rsid w:val="00AE6C63"/>
    <w:rsid w:val="00AE75BB"/>
    <w:rsid w:val="00AF78D9"/>
    <w:rsid w:val="00B22358"/>
    <w:rsid w:val="00B36885"/>
    <w:rsid w:val="00B373C5"/>
    <w:rsid w:val="00B50F1C"/>
    <w:rsid w:val="00B64709"/>
    <w:rsid w:val="00B67A6F"/>
    <w:rsid w:val="00B70B8A"/>
    <w:rsid w:val="00B75CA2"/>
    <w:rsid w:val="00B80777"/>
    <w:rsid w:val="00B8156E"/>
    <w:rsid w:val="00B84F45"/>
    <w:rsid w:val="00BB2486"/>
    <w:rsid w:val="00BB4196"/>
    <w:rsid w:val="00BB69A6"/>
    <w:rsid w:val="00BC23AD"/>
    <w:rsid w:val="00BC4DD3"/>
    <w:rsid w:val="00BE78EB"/>
    <w:rsid w:val="00BF62A6"/>
    <w:rsid w:val="00BF730F"/>
    <w:rsid w:val="00BF7D20"/>
    <w:rsid w:val="00C2263B"/>
    <w:rsid w:val="00C26AA0"/>
    <w:rsid w:val="00C314C2"/>
    <w:rsid w:val="00C34ECC"/>
    <w:rsid w:val="00C4081F"/>
    <w:rsid w:val="00C54283"/>
    <w:rsid w:val="00C570D2"/>
    <w:rsid w:val="00C711BE"/>
    <w:rsid w:val="00C7520B"/>
    <w:rsid w:val="00C768B6"/>
    <w:rsid w:val="00C960E0"/>
    <w:rsid w:val="00CB05C6"/>
    <w:rsid w:val="00CB66FC"/>
    <w:rsid w:val="00CB7BD9"/>
    <w:rsid w:val="00CC6078"/>
    <w:rsid w:val="00CC68F9"/>
    <w:rsid w:val="00CE0C0F"/>
    <w:rsid w:val="00CE15D8"/>
    <w:rsid w:val="00CE68B9"/>
    <w:rsid w:val="00CF062D"/>
    <w:rsid w:val="00CF19D7"/>
    <w:rsid w:val="00D021FE"/>
    <w:rsid w:val="00D3300F"/>
    <w:rsid w:val="00D473E0"/>
    <w:rsid w:val="00D651FF"/>
    <w:rsid w:val="00D67FE5"/>
    <w:rsid w:val="00D72931"/>
    <w:rsid w:val="00D76CCE"/>
    <w:rsid w:val="00D83040"/>
    <w:rsid w:val="00D8514D"/>
    <w:rsid w:val="00DA3DF2"/>
    <w:rsid w:val="00DA45BF"/>
    <w:rsid w:val="00DB24ED"/>
    <w:rsid w:val="00DC34BB"/>
    <w:rsid w:val="00DC4BC8"/>
    <w:rsid w:val="00DC743B"/>
    <w:rsid w:val="00DD449D"/>
    <w:rsid w:val="00DD575F"/>
    <w:rsid w:val="00DE24F0"/>
    <w:rsid w:val="00DF1DD8"/>
    <w:rsid w:val="00DF5C2B"/>
    <w:rsid w:val="00E047B7"/>
    <w:rsid w:val="00E1416A"/>
    <w:rsid w:val="00E1768A"/>
    <w:rsid w:val="00E17AFD"/>
    <w:rsid w:val="00E23D21"/>
    <w:rsid w:val="00E430C2"/>
    <w:rsid w:val="00E52069"/>
    <w:rsid w:val="00E61FEC"/>
    <w:rsid w:val="00E77804"/>
    <w:rsid w:val="00E807C0"/>
    <w:rsid w:val="00E90727"/>
    <w:rsid w:val="00E9341A"/>
    <w:rsid w:val="00EA2E5A"/>
    <w:rsid w:val="00EB5397"/>
    <w:rsid w:val="00EC246D"/>
    <w:rsid w:val="00EC3778"/>
    <w:rsid w:val="00EC56F1"/>
    <w:rsid w:val="00EC6211"/>
    <w:rsid w:val="00EE3E09"/>
    <w:rsid w:val="00EE4114"/>
    <w:rsid w:val="00EF0975"/>
    <w:rsid w:val="00EF5403"/>
    <w:rsid w:val="00EF5733"/>
    <w:rsid w:val="00F07BF9"/>
    <w:rsid w:val="00F118D6"/>
    <w:rsid w:val="00F150AD"/>
    <w:rsid w:val="00F16991"/>
    <w:rsid w:val="00F249BD"/>
    <w:rsid w:val="00F309B3"/>
    <w:rsid w:val="00F52E11"/>
    <w:rsid w:val="00F54065"/>
    <w:rsid w:val="00F6312E"/>
    <w:rsid w:val="00F6576D"/>
    <w:rsid w:val="00F6644C"/>
    <w:rsid w:val="00F7322B"/>
    <w:rsid w:val="00F832F3"/>
    <w:rsid w:val="00F929DA"/>
    <w:rsid w:val="00F930EB"/>
    <w:rsid w:val="00F97904"/>
    <w:rsid w:val="00FA1E00"/>
    <w:rsid w:val="00FB76EA"/>
    <w:rsid w:val="00FC6918"/>
    <w:rsid w:val="00FF27B2"/>
    <w:rsid w:val="00FF63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8B2AC5"/>
  <w15:docId w15:val="{D80C98D7-90AE-4224-B216-1CB4B1F0D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IE" w:eastAsia="en-GB" w:bidi="ar-SA"/>
      </w:rPr>
    </w:rPrDefault>
    <w:pPrDefault>
      <w:pPr>
        <w:spacing w:after="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8B9"/>
    <w:pPr>
      <w:overflowPunct w:val="0"/>
      <w:autoSpaceDE w:val="0"/>
      <w:autoSpaceDN w:val="0"/>
      <w:adjustRightInd w:val="0"/>
      <w:textAlignment w:val="baseline"/>
    </w:pPr>
    <w:rPr>
      <w:lang w:eastAsia="en-US"/>
    </w:rPr>
  </w:style>
  <w:style w:type="paragraph" w:styleId="Heading1">
    <w:name w:val="heading 1"/>
    <w:basedOn w:val="Normal"/>
    <w:next w:val="Normal"/>
    <w:uiPriority w:val="9"/>
    <w:qFormat/>
    <w:rsid w:val="002F5390"/>
    <w:pPr>
      <w:keepNext/>
      <w:numPr>
        <w:numId w:val="3"/>
      </w:numPr>
      <w:spacing w:before="120" w:after="0"/>
      <w:outlineLvl w:val="0"/>
    </w:pPr>
    <w:rPr>
      <w:rFonts w:ascii="Arial" w:hAnsi="Arial"/>
      <w:b/>
      <w:kern w:val="28"/>
    </w:rPr>
  </w:style>
  <w:style w:type="paragraph" w:styleId="Heading2">
    <w:name w:val="heading 2"/>
    <w:basedOn w:val="Heading4"/>
    <w:next w:val="Normal"/>
    <w:uiPriority w:val="9"/>
    <w:unhideWhenUsed/>
    <w:qFormat/>
    <w:rsid w:val="002F5390"/>
    <w:pPr>
      <w:numPr>
        <w:ilvl w:val="1"/>
      </w:numPr>
      <w:outlineLvl w:val="1"/>
    </w:pPr>
  </w:style>
  <w:style w:type="paragraph" w:styleId="Heading3">
    <w:name w:val="heading 3"/>
    <w:basedOn w:val="Heading2"/>
    <w:next w:val="Normal"/>
    <w:uiPriority w:val="9"/>
    <w:unhideWhenUsed/>
    <w:qFormat/>
    <w:rsid w:val="00283624"/>
    <w:pPr>
      <w:numPr>
        <w:ilvl w:val="2"/>
      </w:numPr>
      <w:outlineLvl w:val="2"/>
    </w:pPr>
  </w:style>
  <w:style w:type="paragraph" w:styleId="Heading4">
    <w:name w:val="heading 4"/>
    <w:basedOn w:val="Normal"/>
    <w:next w:val="Normal"/>
    <w:uiPriority w:val="9"/>
    <w:unhideWhenUsed/>
    <w:qFormat/>
    <w:rsid w:val="002F2AA9"/>
    <w:pPr>
      <w:keepNext/>
      <w:numPr>
        <w:ilvl w:val="3"/>
        <w:numId w:val="3"/>
      </w:numPr>
      <w:spacing w:before="240" w:after="60"/>
      <w:outlineLvl w:val="3"/>
    </w:pPr>
    <w:rPr>
      <w:rFonts w:ascii="Arial" w:hAnsi="Arial"/>
      <w:i/>
    </w:rPr>
  </w:style>
  <w:style w:type="paragraph" w:styleId="Heading5">
    <w:name w:val="heading 5"/>
    <w:basedOn w:val="Heading3"/>
    <w:next w:val="Normal"/>
    <w:uiPriority w:val="9"/>
    <w:unhideWhenUsed/>
    <w:qFormat/>
    <w:rsid w:val="002F2AA9"/>
    <w:pPr>
      <w:numPr>
        <w:ilvl w:val="4"/>
      </w:numPr>
      <w:outlineLvl w:val="4"/>
    </w:p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uthors">
    <w:name w:val="Authors"/>
    <w:basedOn w:val="Normal"/>
    <w:rPr>
      <w:rFonts w:ascii="Arial" w:hAnsi="Arial"/>
    </w:rPr>
  </w:style>
  <w:style w:type="character" w:styleId="Hyperlink">
    <w:name w:val="Hyperlink"/>
    <w:basedOn w:val="DefaultParagraphFont"/>
    <w:uiPriority w:val="99"/>
    <w:rsid w:val="00F711D5"/>
    <w:rPr>
      <w:color w:val="0000FF"/>
      <w:u w:val="single"/>
    </w:rPr>
  </w:style>
  <w:style w:type="character" w:styleId="Emphasis">
    <w:name w:val="Emphasis"/>
    <w:basedOn w:val="DefaultParagraphFont"/>
    <w:qFormat/>
    <w:rsid w:val="000E31E6"/>
    <w:rPr>
      <w:i/>
      <w:iCs/>
    </w:rPr>
  </w:style>
  <w:style w:type="character" w:styleId="UnresolvedMention">
    <w:name w:val="Unresolved Mention"/>
    <w:basedOn w:val="DefaultParagraphFont"/>
    <w:uiPriority w:val="99"/>
    <w:semiHidden/>
    <w:unhideWhenUsed/>
    <w:rsid w:val="004E79D4"/>
    <w:rPr>
      <w:color w:val="605E5C"/>
      <w:shd w:val="clear" w:color="auto" w:fill="E1DFDD"/>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table" w:styleId="TableGrid">
    <w:name w:val="Table Grid"/>
    <w:basedOn w:val="TableNormal"/>
    <w:uiPriority w:val="59"/>
    <w:rsid w:val="00676C7B"/>
    <w:pPr>
      <w:spacing w:after="0"/>
      <w:jc w:val="left"/>
    </w:pPr>
    <w:rPr>
      <w:rFonts w:asciiTheme="minorHAnsi" w:eastAsiaTheme="minorHAnsi" w:hAnsiTheme="minorHAnsi" w:cstheme="minorBid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6C7B"/>
    <w:pPr>
      <w:tabs>
        <w:tab w:val="center" w:pos="4513"/>
        <w:tab w:val="right" w:pos="9026"/>
      </w:tabs>
      <w:spacing w:after="0"/>
    </w:pPr>
  </w:style>
  <w:style w:type="character" w:customStyle="1" w:styleId="HeaderChar">
    <w:name w:val="Header Char"/>
    <w:basedOn w:val="DefaultParagraphFont"/>
    <w:link w:val="Header"/>
    <w:uiPriority w:val="99"/>
    <w:rsid w:val="00676C7B"/>
    <w:rPr>
      <w:lang w:eastAsia="en-US"/>
    </w:rPr>
  </w:style>
  <w:style w:type="paragraph" w:styleId="Footer">
    <w:name w:val="footer"/>
    <w:basedOn w:val="Normal"/>
    <w:link w:val="FooterChar"/>
    <w:uiPriority w:val="99"/>
    <w:unhideWhenUsed/>
    <w:rsid w:val="00676C7B"/>
    <w:pPr>
      <w:tabs>
        <w:tab w:val="center" w:pos="4513"/>
        <w:tab w:val="right" w:pos="9026"/>
      </w:tabs>
      <w:spacing w:after="0"/>
    </w:pPr>
  </w:style>
  <w:style w:type="character" w:customStyle="1" w:styleId="FooterChar">
    <w:name w:val="Footer Char"/>
    <w:basedOn w:val="DefaultParagraphFont"/>
    <w:link w:val="Footer"/>
    <w:uiPriority w:val="99"/>
    <w:rsid w:val="00676C7B"/>
    <w:rPr>
      <w:lang w:eastAsia="en-US"/>
    </w:rPr>
  </w:style>
  <w:style w:type="paragraph" w:styleId="ListParagraph">
    <w:name w:val="List Paragraph"/>
    <w:basedOn w:val="Normal"/>
    <w:uiPriority w:val="34"/>
    <w:qFormat/>
    <w:rsid w:val="00CE68B9"/>
    <w:pPr>
      <w:ind w:left="720"/>
      <w:contextualSpacing/>
    </w:pPr>
  </w:style>
  <w:style w:type="character" w:customStyle="1" w:styleId="xis-windowitem">
    <w:name w:val="xis-windowitem"/>
    <w:basedOn w:val="DefaultParagraphFont"/>
    <w:rsid w:val="00C4081F"/>
  </w:style>
  <w:style w:type="paragraph" w:styleId="Caption">
    <w:name w:val="caption"/>
    <w:basedOn w:val="Normal"/>
    <w:next w:val="Normal"/>
    <w:uiPriority w:val="35"/>
    <w:unhideWhenUsed/>
    <w:qFormat/>
    <w:rsid w:val="00C4081F"/>
    <w:pPr>
      <w:spacing w:after="200"/>
    </w:pPr>
    <w:rPr>
      <w:i/>
      <w:iCs/>
      <w:color w:val="44546A" w:themeColor="text2"/>
      <w:sz w:val="18"/>
      <w:szCs w:val="18"/>
    </w:rPr>
  </w:style>
  <w:style w:type="character" w:styleId="Strong">
    <w:name w:val="Strong"/>
    <w:basedOn w:val="DefaultParagraphFont"/>
    <w:uiPriority w:val="22"/>
    <w:qFormat/>
    <w:rsid w:val="00C54283"/>
    <w:rPr>
      <w:b/>
      <w:bCs/>
    </w:rPr>
  </w:style>
  <w:style w:type="character" w:styleId="CommentReference">
    <w:name w:val="annotation reference"/>
    <w:basedOn w:val="DefaultParagraphFont"/>
    <w:uiPriority w:val="99"/>
    <w:semiHidden/>
    <w:unhideWhenUsed/>
    <w:rsid w:val="00CB66FC"/>
    <w:rPr>
      <w:sz w:val="16"/>
      <w:szCs w:val="16"/>
    </w:rPr>
  </w:style>
  <w:style w:type="paragraph" w:styleId="CommentText">
    <w:name w:val="annotation text"/>
    <w:basedOn w:val="Normal"/>
    <w:link w:val="CommentTextChar"/>
    <w:uiPriority w:val="99"/>
    <w:unhideWhenUsed/>
    <w:rsid w:val="00CB66FC"/>
    <w:rPr>
      <w:sz w:val="20"/>
      <w:szCs w:val="20"/>
    </w:rPr>
  </w:style>
  <w:style w:type="character" w:customStyle="1" w:styleId="CommentTextChar">
    <w:name w:val="Comment Text Char"/>
    <w:basedOn w:val="DefaultParagraphFont"/>
    <w:link w:val="CommentText"/>
    <w:uiPriority w:val="99"/>
    <w:rsid w:val="00CB66FC"/>
    <w:rPr>
      <w:sz w:val="20"/>
      <w:szCs w:val="20"/>
      <w:lang w:eastAsia="en-US"/>
    </w:rPr>
  </w:style>
  <w:style w:type="paragraph" w:styleId="CommentSubject">
    <w:name w:val="annotation subject"/>
    <w:basedOn w:val="CommentText"/>
    <w:next w:val="CommentText"/>
    <w:link w:val="CommentSubjectChar"/>
    <w:uiPriority w:val="99"/>
    <w:semiHidden/>
    <w:unhideWhenUsed/>
    <w:rsid w:val="00CB66FC"/>
    <w:rPr>
      <w:b/>
      <w:bCs/>
    </w:rPr>
  </w:style>
  <w:style w:type="character" w:customStyle="1" w:styleId="CommentSubjectChar">
    <w:name w:val="Comment Subject Char"/>
    <w:basedOn w:val="CommentTextChar"/>
    <w:link w:val="CommentSubject"/>
    <w:uiPriority w:val="99"/>
    <w:semiHidden/>
    <w:rsid w:val="00CB66FC"/>
    <w:rPr>
      <w:b/>
      <w:bCs/>
      <w:sz w:val="20"/>
      <w:szCs w:val="20"/>
      <w:lang w:eastAsia="en-US"/>
    </w:rPr>
  </w:style>
  <w:style w:type="character" w:styleId="FollowedHyperlink">
    <w:name w:val="FollowedHyperlink"/>
    <w:basedOn w:val="DefaultParagraphFont"/>
    <w:uiPriority w:val="99"/>
    <w:semiHidden/>
    <w:unhideWhenUsed/>
    <w:rsid w:val="00E52069"/>
    <w:rPr>
      <w:color w:val="954F72" w:themeColor="followedHyperlink"/>
      <w:u w:val="single"/>
    </w:rPr>
  </w:style>
  <w:style w:type="paragraph" w:styleId="TOCHeading">
    <w:name w:val="TOC Heading"/>
    <w:basedOn w:val="Heading1"/>
    <w:next w:val="Normal"/>
    <w:uiPriority w:val="39"/>
    <w:unhideWhenUsed/>
    <w:qFormat/>
    <w:rsid w:val="00F7322B"/>
    <w:pPr>
      <w:keepLines/>
      <w:numPr>
        <w:numId w:val="0"/>
      </w:numPr>
      <w:overflowPunct/>
      <w:autoSpaceDE/>
      <w:autoSpaceDN/>
      <w:adjustRightInd/>
      <w:spacing w:before="240" w:line="259" w:lineRule="auto"/>
      <w:jc w:val="left"/>
      <w:textAlignment w:val="auto"/>
      <w:outlineLvl w:val="9"/>
    </w:pPr>
    <w:rPr>
      <w:rFonts w:asciiTheme="majorHAnsi" w:eastAsiaTheme="majorEastAsia" w:hAnsiTheme="majorHAnsi" w:cstheme="majorBidi"/>
      <w:b w:val="0"/>
      <w:color w:val="2F5496" w:themeColor="accent1" w:themeShade="BF"/>
      <w:kern w:val="0"/>
      <w:sz w:val="32"/>
      <w:szCs w:val="32"/>
      <w:lang w:val="en-US"/>
    </w:rPr>
  </w:style>
  <w:style w:type="paragraph" w:styleId="TOC2">
    <w:name w:val="toc 2"/>
    <w:basedOn w:val="Normal"/>
    <w:next w:val="Normal"/>
    <w:autoRedefine/>
    <w:uiPriority w:val="39"/>
    <w:unhideWhenUsed/>
    <w:rsid w:val="00F7322B"/>
    <w:pPr>
      <w:spacing w:after="100"/>
      <w:ind w:left="240"/>
    </w:pPr>
  </w:style>
  <w:style w:type="paragraph" w:styleId="TOC1">
    <w:name w:val="toc 1"/>
    <w:basedOn w:val="Normal"/>
    <w:next w:val="Normal"/>
    <w:autoRedefine/>
    <w:uiPriority w:val="39"/>
    <w:unhideWhenUsed/>
    <w:rsid w:val="00F7322B"/>
    <w:pPr>
      <w:spacing w:after="100"/>
    </w:pPr>
  </w:style>
  <w:style w:type="paragraph" w:styleId="TableofFigures">
    <w:name w:val="table of figures"/>
    <w:basedOn w:val="Normal"/>
    <w:next w:val="Normal"/>
    <w:uiPriority w:val="99"/>
    <w:unhideWhenUsed/>
    <w:rsid w:val="00F7322B"/>
    <w:pPr>
      <w:spacing w:after="0"/>
    </w:pPr>
  </w:style>
  <w:style w:type="paragraph" w:styleId="NormalWeb">
    <w:name w:val="Normal (Web)"/>
    <w:basedOn w:val="Normal"/>
    <w:uiPriority w:val="99"/>
    <w:semiHidden/>
    <w:unhideWhenUsed/>
    <w:rsid w:val="00A42DCE"/>
    <w:pPr>
      <w:overflowPunct/>
      <w:autoSpaceDE/>
      <w:autoSpaceDN/>
      <w:adjustRightInd/>
      <w:spacing w:before="100" w:beforeAutospacing="1" w:after="100" w:afterAutospacing="1"/>
      <w:jc w:val="left"/>
      <w:textAlignment w:val="auto"/>
    </w:pPr>
    <w:rPr>
      <w:lang w:val="en-GB" w:eastAsia="en-GB"/>
    </w:rPr>
  </w:style>
  <w:style w:type="paragraph" w:styleId="TOC3">
    <w:name w:val="toc 3"/>
    <w:basedOn w:val="Normal"/>
    <w:next w:val="Normal"/>
    <w:autoRedefine/>
    <w:uiPriority w:val="39"/>
    <w:unhideWhenUsed/>
    <w:rsid w:val="008421D6"/>
    <w:pPr>
      <w:spacing w:after="100"/>
      <w:ind w:left="480"/>
    </w:pPr>
  </w:style>
  <w:style w:type="paragraph" w:styleId="HTMLPreformatted">
    <w:name w:val="HTML Preformatted"/>
    <w:basedOn w:val="Normal"/>
    <w:link w:val="HTMLPreformattedChar"/>
    <w:uiPriority w:val="99"/>
    <w:semiHidden/>
    <w:unhideWhenUsed/>
    <w:rsid w:val="00050F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after="0"/>
      <w:jc w:val="left"/>
      <w:textAlignment w:val="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050F13"/>
    <w:rPr>
      <w:rFonts w:ascii="Courier New" w:hAnsi="Courier New" w:cs="Courier New"/>
      <w:sz w:val="20"/>
      <w:szCs w:val="20"/>
      <w:lang w:val="en-GB"/>
    </w:rPr>
  </w:style>
  <w:style w:type="table" w:styleId="ListTable7Colorful">
    <w:name w:val="List Table 7 Colorful"/>
    <w:basedOn w:val="TableNormal"/>
    <w:uiPriority w:val="52"/>
    <w:rsid w:val="00050F13"/>
    <w:pPr>
      <w:spacing w:after="0"/>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
    <w:name w:val="Grid Table 7 Colorful"/>
    <w:basedOn w:val="TableNormal"/>
    <w:uiPriority w:val="52"/>
    <w:rsid w:val="00050F13"/>
    <w:pPr>
      <w:spacing w:after="0"/>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163032"/>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
    <w:name w:val="Grid Table 3"/>
    <w:basedOn w:val="TableNormal"/>
    <w:uiPriority w:val="48"/>
    <w:rsid w:val="00163032"/>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338264">
      <w:bodyDiv w:val="1"/>
      <w:marLeft w:val="0"/>
      <w:marRight w:val="0"/>
      <w:marTop w:val="0"/>
      <w:marBottom w:val="0"/>
      <w:divBdr>
        <w:top w:val="none" w:sz="0" w:space="0" w:color="auto"/>
        <w:left w:val="none" w:sz="0" w:space="0" w:color="auto"/>
        <w:bottom w:val="none" w:sz="0" w:space="0" w:color="auto"/>
        <w:right w:val="none" w:sz="0" w:space="0" w:color="auto"/>
      </w:divBdr>
    </w:div>
    <w:div w:id="339501928">
      <w:bodyDiv w:val="1"/>
      <w:marLeft w:val="0"/>
      <w:marRight w:val="0"/>
      <w:marTop w:val="0"/>
      <w:marBottom w:val="0"/>
      <w:divBdr>
        <w:top w:val="none" w:sz="0" w:space="0" w:color="auto"/>
        <w:left w:val="none" w:sz="0" w:space="0" w:color="auto"/>
        <w:bottom w:val="none" w:sz="0" w:space="0" w:color="auto"/>
        <w:right w:val="none" w:sz="0" w:space="0" w:color="auto"/>
      </w:divBdr>
    </w:div>
    <w:div w:id="342170176">
      <w:bodyDiv w:val="1"/>
      <w:marLeft w:val="0"/>
      <w:marRight w:val="0"/>
      <w:marTop w:val="0"/>
      <w:marBottom w:val="0"/>
      <w:divBdr>
        <w:top w:val="none" w:sz="0" w:space="0" w:color="auto"/>
        <w:left w:val="none" w:sz="0" w:space="0" w:color="auto"/>
        <w:bottom w:val="none" w:sz="0" w:space="0" w:color="auto"/>
        <w:right w:val="none" w:sz="0" w:space="0" w:color="auto"/>
      </w:divBdr>
    </w:div>
    <w:div w:id="351342351">
      <w:bodyDiv w:val="1"/>
      <w:marLeft w:val="0"/>
      <w:marRight w:val="0"/>
      <w:marTop w:val="0"/>
      <w:marBottom w:val="0"/>
      <w:divBdr>
        <w:top w:val="none" w:sz="0" w:space="0" w:color="auto"/>
        <w:left w:val="none" w:sz="0" w:space="0" w:color="auto"/>
        <w:bottom w:val="none" w:sz="0" w:space="0" w:color="auto"/>
        <w:right w:val="none" w:sz="0" w:space="0" w:color="auto"/>
      </w:divBdr>
    </w:div>
    <w:div w:id="368576489">
      <w:bodyDiv w:val="1"/>
      <w:marLeft w:val="0"/>
      <w:marRight w:val="0"/>
      <w:marTop w:val="0"/>
      <w:marBottom w:val="0"/>
      <w:divBdr>
        <w:top w:val="none" w:sz="0" w:space="0" w:color="auto"/>
        <w:left w:val="none" w:sz="0" w:space="0" w:color="auto"/>
        <w:bottom w:val="none" w:sz="0" w:space="0" w:color="auto"/>
        <w:right w:val="none" w:sz="0" w:space="0" w:color="auto"/>
      </w:divBdr>
    </w:div>
    <w:div w:id="401367470">
      <w:bodyDiv w:val="1"/>
      <w:marLeft w:val="0"/>
      <w:marRight w:val="0"/>
      <w:marTop w:val="0"/>
      <w:marBottom w:val="0"/>
      <w:divBdr>
        <w:top w:val="none" w:sz="0" w:space="0" w:color="auto"/>
        <w:left w:val="none" w:sz="0" w:space="0" w:color="auto"/>
        <w:bottom w:val="none" w:sz="0" w:space="0" w:color="auto"/>
        <w:right w:val="none" w:sz="0" w:space="0" w:color="auto"/>
      </w:divBdr>
    </w:div>
    <w:div w:id="524488092">
      <w:bodyDiv w:val="1"/>
      <w:marLeft w:val="0"/>
      <w:marRight w:val="0"/>
      <w:marTop w:val="0"/>
      <w:marBottom w:val="0"/>
      <w:divBdr>
        <w:top w:val="none" w:sz="0" w:space="0" w:color="auto"/>
        <w:left w:val="none" w:sz="0" w:space="0" w:color="auto"/>
        <w:bottom w:val="none" w:sz="0" w:space="0" w:color="auto"/>
        <w:right w:val="none" w:sz="0" w:space="0" w:color="auto"/>
      </w:divBdr>
    </w:div>
    <w:div w:id="535391935">
      <w:bodyDiv w:val="1"/>
      <w:marLeft w:val="0"/>
      <w:marRight w:val="0"/>
      <w:marTop w:val="0"/>
      <w:marBottom w:val="0"/>
      <w:divBdr>
        <w:top w:val="none" w:sz="0" w:space="0" w:color="auto"/>
        <w:left w:val="none" w:sz="0" w:space="0" w:color="auto"/>
        <w:bottom w:val="none" w:sz="0" w:space="0" w:color="auto"/>
        <w:right w:val="none" w:sz="0" w:space="0" w:color="auto"/>
      </w:divBdr>
      <w:divsChild>
        <w:div w:id="680164515">
          <w:marLeft w:val="0"/>
          <w:marRight w:val="0"/>
          <w:marTop w:val="0"/>
          <w:marBottom w:val="0"/>
          <w:divBdr>
            <w:top w:val="none" w:sz="0" w:space="0" w:color="auto"/>
            <w:left w:val="none" w:sz="0" w:space="0" w:color="auto"/>
            <w:bottom w:val="none" w:sz="0" w:space="0" w:color="auto"/>
            <w:right w:val="none" w:sz="0" w:space="0" w:color="auto"/>
          </w:divBdr>
        </w:div>
      </w:divsChild>
    </w:div>
    <w:div w:id="585576470">
      <w:bodyDiv w:val="1"/>
      <w:marLeft w:val="0"/>
      <w:marRight w:val="0"/>
      <w:marTop w:val="0"/>
      <w:marBottom w:val="0"/>
      <w:divBdr>
        <w:top w:val="none" w:sz="0" w:space="0" w:color="auto"/>
        <w:left w:val="none" w:sz="0" w:space="0" w:color="auto"/>
        <w:bottom w:val="none" w:sz="0" w:space="0" w:color="auto"/>
        <w:right w:val="none" w:sz="0" w:space="0" w:color="auto"/>
      </w:divBdr>
    </w:div>
    <w:div w:id="684789115">
      <w:bodyDiv w:val="1"/>
      <w:marLeft w:val="0"/>
      <w:marRight w:val="0"/>
      <w:marTop w:val="0"/>
      <w:marBottom w:val="0"/>
      <w:divBdr>
        <w:top w:val="none" w:sz="0" w:space="0" w:color="auto"/>
        <w:left w:val="none" w:sz="0" w:space="0" w:color="auto"/>
        <w:bottom w:val="none" w:sz="0" w:space="0" w:color="auto"/>
        <w:right w:val="none" w:sz="0" w:space="0" w:color="auto"/>
      </w:divBdr>
    </w:div>
    <w:div w:id="875242824">
      <w:bodyDiv w:val="1"/>
      <w:marLeft w:val="0"/>
      <w:marRight w:val="0"/>
      <w:marTop w:val="0"/>
      <w:marBottom w:val="0"/>
      <w:divBdr>
        <w:top w:val="none" w:sz="0" w:space="0" w:color="auto"/>
        <w:left w:val="none" w:sz="0" w:space="0" w:color="auto"/>
        <w:bottom w:val="none" w:sz="0" w:space="0" w:color="auto"/>
        <w:right w:val="none" w:sz="0" w:space="0" w:color="auto"/>
      </w:divBdr>
    </w:div>
    <w:div w:id="966618490">
      <w:bodyDiv w:val="1"/>
      <w:marLeft w:val="0"/>
      <w:marRight w:val="0"/>
      <w:marTop w:val="0"/>
      <w:marBottom w:val="0"/>
      <w:divBdr>
        <w:top w:val="none" w:sz="0" w:space="0" w:color="auto"/>
        <w:left w:val="none" w:sz="0" w:space="0" w:color="auto"/>
        <w:bottom w:val="none" w:sz="0" w:space="0" w:color="auto"/>
        <w:right w:val="none" w:sz="0" w:space="0" w:color="auto"/>
      </w:divBdr>
      <w:divsChild>
        <w:div w:id="1349794461">
          <w:marLeft w:val="0"/>
          <w:marRight w:val="0"/>
          <w:marTop w:val="336"/>
          <w:marBottom w:val="0"/>
          <w:divBdr>
            <w:top w:val="none" w:sz="0" w:space="0" w:color="auto"/>
            <w:left w:val="none" w:sz="0" w:space="0" w:color="auto"/>
            <w:bottom w:val="none" w:sz="0" w:space="0" w:color="auto"/>
            <w:right w:val="none" w:sz="0" w:space="0" w:color="auto"/>
          </w:divBdr>
          <w:divsChild>
            <w:div w:id="1490714094">
              <w:marLeft w:val="0"/>
              <w:marRight w:val="0"/>
              <w:marTop w:val="0"/>
              <w:marBottom w:val="0"/>
              <w:divBdr>
                <w:top w:val="none" w:sz="0" w:space="0" w:color="auto"/>
                <w:left w:val="none" w:sz="0" w:space="0" w:color="auto"/>
                <w:bottom w:val="none" w:sz="0" w:space="0" w:color="auto"/>
                <w:right w:val="none" w:sz="0" w:space="0" w:color="auto"/>
              </w:divBdr>
            </w:div>
          </w:divsChild>
        </w:div>
        <w:div w:id="228003415">
          <w:marLeft w:val="0"/>
          <w:marRight w:val="0"/>
          <w:marTop w:val="336"/>
          <w:marBottom w:val="0"/>
          <w:divBdr>
            <w:top w:val="none" w:sz="0" w:space="0" w:color="auto"/>
            <w:left w:val="none" w:sz="0" w:space="0" w:color="auto"/>
            <w:bottom w:val="none" w:sz="0" w:space="0" w:color="auto"/>
            <w:right w:val="none" w:sz="0" w:space="0" w:color="auto"/>
          </w:divBdr>
          <w:divsChild>
            <w:div w:id="887691216">
              <w:marLeft w:val="0"/>
              <w:marRight w:val="0"/>
              <w:marTop w:val="0"/>
              <w:marBottom w:val="0"/>
              <w:divBdr>
                <w:top w:val="none" w:sz="0" w:space="0" w:color="auto"/>
                <w:left w:val="none" w:sz="0" w:space="0" w:color="auto"/>
                <w:bottom w:val="none" w:sz="0" w:space="0" w:color="auto"/>
                <w:right w:val="none" w:sz="0" w:space="0" w:color="auto"/>
              </w:divBdr>
            </w:div>
          </w:divsChild>
        </w:div>
        <w:div w:id="1897080496">
          <w:marLeft w:val="0"/>
          <w:marRight w:val="0"/>
          <w:marTop w:val="336"/>
          <w:marBottom w:val="0"/>
          <w:divBdr>
            <w:top w:val="none" w:sz="0" w:space="0" w:color="auto"/>
            <w:left w:val="none" w:sz="0" w:space="0" w:color="auto"/>
            <w:bottom w:val="none" w:sz="0" w:space="0" w:color="auto"/>
            <w:right w:val="none" w:sz="0" w:space="0" w:color="auto"/>
          </w:divBdr>
          <w:divsChild>
            <w:div w:id="852498270">
              <w:marLeft w:val="0"/>
              <w:marRight w:val="0"/>
              <w:marTop w:val="0"/>
              <w:marBottom w:val="0"/>
              <w:divBdr>
                <w:top w:val="none" w:sz="0" w:space="0" w:color="auto"/>
                <w:left w:val="none" w:sz="0" w:space="0" w:color="auto"/>
                <w:bottom w:val="none" w:sz="0" w:space="0" w:color="auto"/>
                <w:right w:val="none" w:sz="0" w:space="0" w:color="auto"/>
              </w:divBdr>
            </w:div>
          </w:divsChild>
        </w:div>
        <w:div w:id="698626220">
          <w:marLeft w:val="0"/>
          <w:marRight w:val="0"/>
          <w:marTop w:val="336"/>
          <w:marBottom w:val="0"/>
          <w:divBdr>
            <w:top w:val="none" w:sz="0" w:space="0" w:color="auto"/>
            <w:left w:val="none" w:sz="0" w:space="0" w:color="auto"/>
            <w:bottom w:val="none" w:sz="0" w:space="0" w:color="auto"/>
            <w:right w:val="none" w:sz="0" w:space="0" w:color="auto"/>
          </w:divBdr>
          <w:divsChild>
            <w:div w:id="968165918">
              <w:marLeft w:val="0"/>
              <w:marRight w:val="0"/>
              <w:marTop w:val="0"/>
              <w:marBottom w:val="0"/>
              <w:divBdr>
                <w:top w:val="none" w:sz="0" w:space="0" w:color="auto"/>
                <w:left w:val="none" w:sz="0" w:space="0" w:color="auto"/>
                <w:bottom w:val="none" w:sz="0" w:space="0" w:color="auto"/>
                <w:right w:val="none" w:sz="0" w:space="0" w:color="auto"/>
              </w:divBdr>
            </w:div>
          </w:divsChild>
        </w:div>
        <w:div w:id="302079848">
          <w:marLeft w:val="0"/>
          <w:marRight w:val="0"/>
          <w:marTop w:val="336"/>
          <w:marBottom w:val="0"/>
          <w:divBdr>
            <w:top w:val="none" w:sz="0" w:space="0" w:color="auto"/>
            <w:left w:val="none" w:sz="0" w:space="0" w:color="auto"/>
            <w:bottom w:val="none" w:sz="0" w:space="0" w:color="auto"/>
            <w:right w:val="none" w:sz="0" w:space="0" w:color="auto"/>
          </w:divBdr>
          <w:divsChild>
            <w:div w:id="123674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006264">
      <w:bodyDiv w:val="1"/>
      <w:marLeft w:val="0"/>
      <w:marRight w:val="0"/>
      <w:marTop w:val="0"/>
      <w:marBottom w:val="0"/>
      <w:divBdr>
        <w:top w:val="none" w:sz="0" w:space="0" w:color="auto"/>
        <w:left w:val="none" w:sz="0" w:space="0" w:color="auto"/>
        <w:bottom w:val="none" w:sz="0" w:space="0" w:color="auto"/>
        <w:right w:val="none" w:sz="0" w:space="0" w:color="auto"/>
      </w:divBdr>
    </w:div>
    <w:div w:id="1300186410">
      <w:bodyDiv w:val="1"/>
      <w:marLeft w:val="0"/>
      <w:marRight w:val="0"/>
      <w:marTop w:val="0"/>
      <w:marBottom w:val="0"/>
      <w:divBdr>
        <w:top w:val="none" w:sz="0" w:space="0" w:color="auto"/>
        <w:left w:val="none" w:sz="0" w:space="0" w:color="auto"/>
        <w:bottom w:val="none" w:sz="0" w:space="0" w:color="auto"/>
        <w:right w:val="none" w:sz="0" w:space="0" w:color="auto"/>
      </w:divBdr>
    </w:div>
    <w:div w:id="1574196950">
      <w:bodyDiv w:val="1"/>
      <w:marLeft w:val="0"/>
      <w:marRight w:val="0"/>
      <w:marTop w:val="0"/>
      <w:marBottom w:val="0"/>
      <w:divBdr>
        <w:top w:val="none" w:sz="0" w:space="0" w:color="auto"/>
        <w:left w:val="none" w:sz="0" w:space="0" w:color="auto"/>
        <w:bottom w:val="none" w:sz="0" w:space="0" w:color="auto"/>
        <w:right w:val="none" w:sz="0" w:space="0" w:color="auto"/>
      </w:divBdr>
    </w:div>
    <w:div w:id="1587306469">
      <w:bodyDiv w:val="1"/>
      <w:marLeft w:val="0"/>
      <w:marRight w:val="0"/>
      <w:marTop w:val="0"/>
      <w:marBottom w:val="0"/>
      <w:divBdr>
        <w:top w:val="none" w:sz="0" w:space="0" w:color="auto"/>
        <w:left w:val="none" w:sz="0" w:space="0" w:color="auto"/>
        <w:bottom w:val="none" w:sz="0" w:space="0" w:color="auto"/>
        <w:right w:val="none" w:sz="0" w:space="0" w:color="auto"/>
      </w:divBdr>
    </w:div>
    <w:div w:id="1596093659">
      <w:bodyDiv w:val="1"/>
      <w:marLeft w:val="0"/>
      <w:marRight w:val="0"/>
      <w:marTop w:val="0"/>
      <w:marBottom w:val="0"/>
      <w:divBdr>
        <w:top w:val="none" w:sz="0" w:space="0" w:color="auto"/>
        <w:left w:val="none" w:sz="0" w:space="0" w:color="auto"/>
        <w:bottom w:val="none" w:sz="0" w:space="0" w:color="auto"/>
        <w:right w:val="none" w:sz="0" w:space="0" w:color="auto"/>
      </w:divBdr>
    </w:div>
    <w:div w:id="1836266246">
      <w:bodyDiv w:val="1"/>
      <w:marLeft w:val="0"/>
      <w:marRight w:val="0"/>
      <w:marTop w:val="0"/>
      <w:marBottom w:val="0"/>
      <w:divBdr>
        <w:top w:val="none" w:sz="0" w:space="0" w:color="auto"/>
        <w:left w:val="none" w:sz="0" w:space="0" w:color="auto"/>
        <w:bottom w:val="none" w:sz="0" w:space="0" w:color="auto"/>
        <w:right w:val="none" w:sz="0" w:space="0" w:color="auto"/>
      </w:divBdr>
    </w:div>
    <w:div w:id="1870875076">
      <w:bodyDiv w:val="1"/>
      <w:marLeft w:val="0"/>
      <w:marRight w:val="0"/>
      <w:marTop w:val="0"/>
      <w:marBottom w:val="0"/>
      <w:divBdr>
        <w:top w:val="none" w:sz="0" w:space="0" w:color="auto"/>
        <w:left w:val="none" w:sz="0" w:space="0" w:color="auto"/>
        <w:bottom w:val="none" w:sz="0" w:space="0" w:color="auto"/>
        <w:right w:val="none" w:sz="0" w:space="0" w:color="auto"/>
      </w:divBdr>
    </w:div>
    <w:div w:id="18913800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hE1WSvTLC3boxjMHdo0oZiJPJg==">AMUW2mVPY4qn8Z8SfhcXxzB8/C1DnZnVqB02RxOosEZgD928Q9fwPp0gvnbmc4ULirCiic4OxYCvFasoT+rdbC5asXbW8tew6puXoB9rZt36iEGvDR8xjt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F4D4009-6674-4912-941A-F466578B1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27</TotalTime>
  <Pages>30</Pages>
  <Words>17306</Words>
  <Characters>98648</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McDonald</dc:creator>
  <cp:lastModifiedBy>Fiona Clarke</cp:lastModifiedBy>
  <cp:revision>41</cp:revision>
  <dcterms:created xsi:type="dcterms:W3CDTF">2022-11-26T15:48:00Z</dcterms:created>
  <dcterms:modified xsi:type="dcterms:W3CDTF">2023-06-16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2d5366-6530-387d-ad87-e123e26cd7b5</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